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B9241B" w14:textId="4EA7515A" w:rsidR="006E4797" w:rsidRPr="009D2A00" w:rsidRDefault="00551D82" w:rsidP="009D2A00">
      <w:pPr>
        <w:pBdr>
          <w:top w:val="nil"/>
          <w:left w:val="nil"/>
          <w:bottom w:val="nil"/>
          <w:right w:val="nil"/>
          <w:between w:val="nil"/>
        </w:pBdr>
      </w:pPr>
      <w:r w:rsidRPr="009D2A00">
        <w:rPr>
          <w:b/>
        </w:rPr>
        <w:t>TITLE:</w:t>
      </w:r>
      <w:r w:rsidRPr="009D2A00">
        <w:t xml:space="preserve"> </w:t>
      </w:r>
    </w:p>
    <w:p w14:paraId="59AAC127" w14:textId="1A3C4484" w:rsidR="006E4797" w:rsidRPr="009D2A00" w:rsidRDefault="0095066C" w:rsidP="009D2A00">
      <w:r w:rsidRPr="009D2A00">
        <w:t xml:space="preserve">Peroxisome </w:t>
      </w:r>
      <w:r w:rsidR="003C45CA" w:rsidRPr="009D2A00">
        <w:t>Sta</w:t>
      </w:r>
      <w:r w:rsidRPr="009D2A00">
        <w:t xml:space="preserve">ining </w:t>
      </w:r>
      <w:r w:rsidR="00772948" w:rsidRPr="009D2A00">
        <w:t xml:space="preserve">in </w:t>
      </w:r>
      <w:r w:rsidR="003C45CA" w:rsidRPr="009D2A00">
        <w:t>Mammalian Cells</w:t>
      </w:r>
      <w:r w:rsidR="005E7A53" w:rsidRPr="009D2A00">
        <w:t xml:space="preserve"> </w:t>
      </w:r>
      <w:r w:rsidRPr="009D2A00">
        <w:t xml:space="preserve">using </w:t>
      </w:r>
      <w:r w:rsidR="003C45CA" w:rsidRPr="009D2A00">
        <w:t>Peroxisome-Specific Probe</w:t>
      </w:r>
      <w:r w:rsidR="007A4D62">
        <w:t>s</w:t>
      </w:r>
    </w:p>
    <w:p w14:paraId="06C0C87E" w14:textId="77777777" w:rsidR="006E4797" w:rsidRPr="009D2A00" w:rsidRDefault="006E4797" w:rsidP="009D2A00">
      <w:pPr>
        <w:rPr>
          <w:b/>
        </w:rPr>
      </w:pPr>
    </w:p>
    <w:p w14:paraId="2CD8481E" w14:textId="0A909FEE" w:rsidR="006E4797" w:rsidRPr="009D2A00" w:rsidRDefault="00551D82" w:rsidP="009D2A00">
      <w:r w:rsidRPr="009D2A00">
        <w:rPr>
          <w:b/>
        </w:rPr>
        <w:t>AUTHORS AND AFFILIATIONS:</w:t>
      </w:r>
    </w:p>
    <w:p w14:paraId="00535F2C" w14:textId="04C6690D" w:rsidR="006E4797" w:rsidRPr="009D2A00" w:rsidRDefault="0095066C" w:rsidP="009D2A00">
      <w:pPr>
        <w:jc w:val="left"/>
        <w:rPr>
          <w:vertAlign w:val="superscript"/>
        </w:rPr>
      </w:pPr>
      <w:bookmarkStart w:id="0" w:name="_Hlk211159638"/>
      <w:bookmarkStart w:id="1" w:name="_Hlk212020018"/>
      <w:r w:rsidRPr="009D2A00">
        <w:t>Charlotte Howman</w:t>
      </w:r>
      <w:r w:rsidRPr="009D2A00">
        <w:rPr>
          <w:vertAlign w:val="superscript"/>
        </w:rPr>
        <w:t>1</w:t>
      </w:r>
      <w:r w:rsidR="005A0905" w:rsidRPr="009D2A00">
        <w:rPr>
          <w:vertAlign w:val="superscript"/>
        </w:rPr>
        <w:t>*</w:t>
      </w:r>
      <w:r w:rsidRPr="009D2A00">
        <w:t xml:space="preserve">, </w:t>
      </w:r>
      <w:r w:rsidR="00A33E06" w:rsidRPr="009D2A00">
        <w:t>Tamar Cohen</w:t>
      </w:r>
      <w:r w:rsidRPr="009D2A00">
        <w:rPr>
          <w:vertAlign w:val="superscript"/>
        </w:rPr>
        <w:t>2</w:t>
      </w:r>
      <w:r w:rsidR="00A33E06" w:rsidRPr="009D2A00">
        <w:rPr>
          <w:vertAlign w:val="superscript"/>
        </w:rPr>
        <w:t>*</w:t>
      </w:r>
      <w:r w:rsidRPr="009D2A00">
        <w:t xml:space="preserve">, </w:t>
      </w:r>
      <w:r w:rsidR="00A33E06" w:rsidRPr="009D2A00">
        <w:t>Mor</w:t>
      </w:r>
      <w:r w:rsidR="00846D49" w:rsidRPr="009D2A00">
        <w:t xml:space="preserve"> </w:t>
      </w:r>
      <w:proofErr w:type="spellStart"/>
      <w:r w:rsidR="00846D49" w:rsidRPr="009D2A00">
        <w:t>Yarshansky</w:t>
      </w:r>
      <w:proofErr w:type="spellEnd"/>
      <w:r w:rsidR="00A33E06" w:rsidRPr="009D2A00">
        <w:t xml:space="preserve"> Shlom</w:t>
      </w:r>
      <w:r w:rsidR="00846D49" w:rsidRPr="009D2A00">
        <w:t>y</w:t>
      </w:r>
      <w:r w:rsidR="00A33E06" w:rsidRPr="009D2A00">
        <w:rPr>
          <w:vertAlign w:val="superscript"/>
        </w:rPr>
        <w:t>2*</w:t>
      </w:r>
      <w:r w:rsidR="00A33E06" w:rsidRPr="009D2A00">
        <w:t xml:space="preserve">, </w:t>
      </w:r>
      <w:r w:rsidR="00947CC1" w:rsidRPr="009D2A00">
        <w:t xml:space="preserve">Melanie </w:t>
      </w:r>
      <w:r w:rsidR="00A01E6A" w:rsidRPr="009D2A00">
        <w:t xml:space="preserve">S. </w:t>
      </w:r>
      <w:r w:rsidR="00947CC1" w:rsidRPr="009D2A00">
        <w:t>van Aerle</w:t>
      </w:r>
      <w:r w:rsidR="00925736" w:rsidRPr="009D2A00">
        <w:rPr>
          <w:vertAlign w:val="superscript"/>
        </w:rPr>
        <w:t>3</w:t>
      </w:r>
      <w:r w:rsidR="00925736" w:rsidRPr="009D2A00">
        <w:t>, Ruth E. Carm</w:t>
      </w:r>
      <w:r w:rsidR="00E331CC" w:rsidRPr="009D2A00">
        <w:t>ichael</w:t>
      </w:r>
      <w:r w:rsidR="00E331CC" w:rsidRPr="009D2A00">
        <w:rPr>
          <w:vertAlign w:val="superscript"/>
        </w:rPr>
        <w:t>3</w:t>
      </w:r>
      <w:r w:rsidR="00E331CC" w:rsidRPr="009D2A00">
        <w:t>,</w:t>
      </w:r>
      <w:r w:rsidR="00925736" w:rsidRPr="009D2A00">
        <w:t xml:space="preserve"> </w:t>
      </w:r>
      <w:r w:rsidR="00E85686" w:rsidRPr="009D2A00">
        <w:t xml:space="preserve">Milena </w:t>
      </w:r>
      <w:proofErr w:type="gramStart"/>
      <w:r w:rsidR="00E85686" w:rsidRPr="009D2A00">
        <w:t>Schuhmacher</w:t>
      </w:r>
      <w:r w:rsidR="00F82E9B" w:rsidRPr="009D2A00">
        <w:rPr>
          <w:vertAlign w:val="superscript"/>
        </w:rPr>
        <w:t>4</w:t>
      </w:r>
      <w:r w:rsidR="003C45CA" w:rsidRPr="009D2A00">
        <w:rPr>
          <w:vertAlign w:val="superscript"/>
        </w:rPr>
        <w:t>#</w:t>
      </w:r>
      <w:r w:rsidR="00E85686" w:rsidRPr="009D2A00">
        <w:t>,</w:t>
      </w:r>
      <w:proofErr w:type="gramEnd"/>
      <w:r w:rsidR="00E85686" w:rsidRPr="009D2A00">
        <w:t xml:space="preserve"> </w:t>
      </w:r>
      <w:r w:rsidRPr="009D2A00">
        <w:t>Luc Reymond</w:t>
      </w:r>
      <w:r w:rsidR="00BD3995" w:rsidRPr="009D2A00">
        <w:rPr>
          <w:vertAlign w:val="superscript"/>
        </w:rPr>
        <w:t>5</w:t>
      </w:r>
      <w:r w:rsidRPr="009D2A00">
        <w:t xml:space="preserve">, </w:t>
      </w:r>
      <w:r w:rsidR="00E85686" w:rsidRPr="009D2A00">
        <w:t xml:space="preserve">Einat </w:t>
      </w:r>
      <w:proofErr w:type="gramStart"/>
      <w:r w:rsidR="00E85686" w:rsidRPr="009D2A00">
        <w:t>Zalckvar</w:t>
      </w:r>
      <w:r w:rsidR="00E85686" w:rsidRPr="009D2A00">
        <w:rPr>
          <w:vertAlign w:val="superscript"/>
        </w:rPr>
        <w:t>2</w:t>
      </w:r>
      <w:r w:rsidR="003C45CA" w:rsidRPr="009D2A00">
        <w:rPr>
          <w:vertAlign w:val="superscript"/>
        </w:rPr>
        <w:t>#</w:t>
      </w:r>
      <w:r w:rsidR="00E85686" w:rsidRPr="009D2A00">
        <w:t>,</w:t>
      </w:r>
      <w:proofErr w:type="gramEnd"/>
      <w:r w:rsidR="00E85686" w:rsidRPr="009D2A00">
        <w:t xml:space="preserve"> </w:t>
      </w:r>
      <w:r w:rsidRPr="009D2A00">
        <w:t xml:space="preserve">Daniel </w:t>
      </w:r>
      <w:proofErr w:type="gramStart"/>
      <w:r w:rsidRPr="009D2A00">
        <w:t>Kaganovich</w:t>
      </w:r>
      <w:r w:rsidRPr="009D2A00">
        <w:rPr>
          <w:vertAlign w:val="superscript"/>
        </w:rPr>
        <w:t>1</w:t>
      </w:r>
      <w:r w:rsidR="003C45CA" w:rsidRPr="009D2A00">
        <w:rPr>
          <w:vertAlign w:val="superscript"/>
        </w:rPr>
        <w:t>#</w:t>
      </w:r>
      <w:r w:rsidRPr="009D2A00">
        <w:t>,</w:t>
      </w:r>
      <w:proofErr w:type="gramEnd"/>
      <w:r w:rsidR="001766D6" w:rsidRPr="009D2A00">
        <w:t xml:space="preserve"> </w:t>
      </w:r>
      <w:r w:rsidRPr="009D2A00">
        <w:t>Triana</w:t>
      </w:r>
      <w:r w:rsidR="001766D6" w:rsidRPr="009D2A00">
        <w:t xml:space="preserve"> </w:t>
      </w:r>
      <w:bookmarkEnd w:id="0"/>
      <w:r w:rsidRPr="009D2A00">
        <w:t>Amen</w:t>
      </w:r>
      <w:r w:rsidRPr="009D2A00">
        <w:rPr>
          <w:vertAlign w:val="superscript"/>
        </w:rPr>
        <w:t>1</w:t>
      </w:r>
      <w:r w:rsidR="003C45CA" w:rsidRPr="009D2A00">
        <w:rPr>
          <w:vertAlign w:val="superscript"/>
        </w:rPr>
        <w:t>#</w:t>
      </w:r>
      <w:bookmarkEnd w:id="1"/>
      <w:r w:rsidRPr="009D2A00">
        <w:rPr>
          <w:vertAlign w:val="superscript"/>
        </w:rPr>
        <w:br/>
      </w:r>
    </w:p>
    <w:p w14:paraId="009C5EAA" w14:textId="5384EDF1" w:rsidR="0095066C" w:rsidRPr="009D2A00" w:rsidRDefault="0095066C" w:rsidP="009D2A00">
      <w:pPr>
        <w:rPr>
          <w:shd w:val="clear" w:color="auto" w:fill="FFFFFF"/>
        </w:rPr>
      </w:pPr>
      <w:r w:rsidRPr="009D2A00">
        <w:rPr>
          <w:vertAlign w:val="superscript"/>
        </w:rPr>
        <w:t>1</w:t>
      </w:r>
      <w:r w:rsidRPr="009D2A00">
        <w:t>School of Biological Sciences, University of Southampton, Southampton, UK</w:t>
      </w:r>
    </w:p>
    <w:p w14:paraId="517E0B15" w14:textId="56A4F990" w:rsidR="00A33E06" w:rsidRPr="009D2A00" w:rsidRDefault="0095066C" w:rsidP="009D2A00">
      <w:r w:rsidRPr="009D2A00">
        <w:rPr>
          <w:vertAlign w:val="superscript"/>
        </w:rPr>
        <w:t>2</w:t>
      </w:r>
      <w:r w:rsidR="00A33E06" w:rsidRPr="009D2A00">
        <w:t>The Mina and Everard Goodman Faculty of Life Sciences, Bar-Ilan University, Ramat-</w:t>
      </w:r>
    </w:p>
    <w:p w14:paraId="0DAF9098" w14:textId="33CDD937" w:rsidR="0095066C" w:rsidRPr="009D2A00" w:rsidRDefault="00A33E06" w:rsidP="009D2A00">
      <w:r w:rsidRPr="009D2A00">
        <w:t xml:space="preserve">  Gan 52900, Israel</w:t>
      </w:r>
    </w:p>
    <w:p w14:paraId="269750C5" w14:textId="335FB070" w:rsidR="00F82E9B" w:rsidRPr="009D2A00" w:rsidRDefault="00F82E9B" w:rsidP="009D2A00">
      <w:r w:rsidRPr="009D2A00">
        <w:rPr>
          <w:vertAlign w:val="superscript"/>
        </w:rPr>
        <w:t>3</w:t>
      </w:r>
      <w:r w:rsidR="008755CC" w:rsidRPr="009D2A00">
        <w:t>Biosciences</w:t>
      </w:r>
      <w:r w:rsidR="00E00D1B" w:rsidRPr="009D2A00">
        <w:t>, Faculty of Health and Life Sciences, University of Exeter, UK</w:t>
      </w:r>
    </w:p>
    <w:p w14:paraId="7772D323" w14:textId="0946814F" w:rsidR="0095066C" w:rsidRPr="009D2A00" w:rsidRDefault="00F82E9B" w:rsidP="009D2A00">
      <w:r w:rsidRPr="009D2A00">
        <w:rPr>
          <w:vertAlign w:val="superscript"/>
        </w:rPr>
        <w:t>4</w:t>
      </w:r>
      <w:r w:rsidR="0095066C" w:rsidRPr="009D2A00">
        <w:t>Global Health Institute, Faculty of Life Sciences, Ecole Polytechnique Fédérale de Lausanne (EPFL), Lausanne, Switzerland</w:t>
      </w:r>
    </w:p>
    <w:p w14:paraId="3BD93D95" w14:textId="01B18AF9" w:rsidR="00BD3995" w:rsidRPr="009D2A00" w:rsidRDefault="00BD3995" w:rsidP="009D2A00">
      <w:pPr>
        <w:rPr>
          <w:lang w:val="en-GB"/>
        </w:rPr>
      </w:pPr>
      <w:r w:rsidRPr="009D2A00">
        <w:rPr>
          <w:vertAlign w:val="superscript"/>
          <w:lang w:val="en-GB"/>
        </w:rPr>
        <w:t>5</w:t>
      </w:r>
      <w:r w:rsidRPr="009D2A00">
        <w:rPr>
          <w:lang w:val="en-GB"/>
        </w:rPr>
        <w:t>Biomolecular Screening Facility, Ecole Polytechnique Fédérale de Lausanne (EPFL), Lausanne, Switzerland</w:t>
      </w:r>
    </w:p>
    <w:p w14:paraId="47DAB382" w14:textId="77777777" w:rsidR="00BD3995" w:rsidRPr="009D2A00" w:rsidRDefault="00BD3995" w:rsidP="009D2A00"/>
    <w:p w14:paraId="3559871A" w14:textId="184366CC" w:rsidR="00A33E06" w:rsidRPr="009D2A00" w:rsidRDefault="00064A8C" w:rsidP="00992C4F">
      <w:r w:rsidRPr="009D2A00">
        <w:rPr>
          <w:vertAlign w:val="superscript"/>
        </w:rPr>
        <w:t>*</w:t>
      </w:r>
      <w:r w:rsidR="003C45CA" w:rsidRPr="009D2A00">
        <w:t>T</w:t>
      </w:r>
      <w:r w:rsidR="00A33E06" w:rsidRPr="009D2A00">
        <w:t>hese authors contributed equally to this work</w:t>
      </w:r>
    </w:p>
    <w:p w14:paraId="66314362" w14:textId="77777777" w:rsidR="003C45CA" w:rsidRPr="009D2A00" w:rsidRDefault="003C45CA" w:rsidP="00992C4F"/>
    <w:p w14:paraId="45CC152C" w14:textId="07961064" w:rsidR="00A33E06" w:rsidRPr="009D2A00" w:rsidRDefault="003C45CA" w:rsidP="009D2A00">
      <w:pPr>
        <w:rPr>
          <w:lang w:val="hr-HR"/>
        </w:rPr>
      </w:pPr>
      <w:r w:rsidRPr="009D2A00">
        <w:rPr>
          <w:lang w:val="hr-HR"/>
        </w:rPr>
        <w:t>Email addresses of the co-authors:</w:t>
      </w:r>
    </w:p>
    <w:p w14:paraId="48E871A5" w14:textId="587D00F6" w:rsidR="003C45CA" w:rsidRPr="009D2A00" w:rsidRDefault="003C45CA" w:rsidP="009D2A00">
      <w:pPr>
        <w:pBdr>
          <w:top w:val="nil"/>
          <w:left w:val="nil"/>
          <w:bottom w:val="nil"/>
          <w:right w:val="nil"/>
          <w:between w:val="nil"/>
        </w:pBdr>
      </w:pPr>
      <w:r w:rsidRPr="009D2A00">
        <w:t>Charlotte Howman</w:t>
      </w:r>
      <w:r w:rsidRPr="009D2A00">
        <w:tab/>
      </w:r>
      <w:r w:rsidRPr="009D2A00">
        <w:tab/>
        <w:t>(ch12g22@soton.ac.uk)</w:t>
      </w:r>
    </w:p>
    <w:p w14:paraId="426317E9" w14:textId="6DD7A0B6" w:rsidR="003C45CA" w:rsidRPr="009D2A00" w:rsidRDefault="003C45CA" w:rsidP="009D2A00">
      <w:pPr>
        <w:pBdr>
          <w:top w:val="nil"/>
          <w:left w:val="nil"/>
          <w:bottom w:val="nil"/>
          <w:right w:val="nil"/>
          <w:between w:val="nil"/>
        </w:pBdr>
      </w:pPr>
      <w:r w:rsidRPr="009D2A00">
        <w:t>Tamar Cohen</w:t>
      </w:r>
      <w:r w:rsidRPr="009D2A00">
        <w:tab/>
      </w:r>
      <w:r w:rsidRPr="009D2A00">
        <w:tab/>
      </w:r>
      <w:r w:rsidRPr="009D2A00">
        <w:tab/>
        <w:t>(tamar.cohen@biu.ac.il)</w:t>
      </w:r>
    </w:p>
    <w:p w14:paraId="0924C8EB" w14:textId="7B6B65A4" w:rsidR="003C45CA" w:rsidRPr="009D2A00" w:rsidRDefault="003C45CA" w:rsidP="009D2A00">
      <w:pPr>
        <w:pBdr>
          <w:top w:val="nil"/>
          <w:left w:val="nil"/>
          <w:bottom w:val="nil"/>
          <w:right w:val="nil"/>
          <w:between w:val="nil"/>
        </w:pBdr>
      </w:pPr>
      <w:r w:rsidRPr="009D2A00">
        <w:t xml:space="preserve">Mor </w:t>
      </w:r>
      <w:proofErr w:type="spellStart"/>
      <w:r w:rsidRPr="009D2A00">
        <w:t>Yarshansky</w:t>
      </w:r>
      <w:proofErr w:type="spellEnd"/>
      <w:r w:rsidRPr="009D2A00">
        <w:t xml:space="preserve"> Shlomy</w:t>
      </w:r>
      <w:r w:rsidRPr="009D2A00">
        <w:tab/>
        <w:t>(mormor1000@gmail.com)</w:t>
      </w:r>
    </w:p>
    <w:p w14:paraId="386447AD" w14:textId="606A7838" w:rsidR="003C45CA" w:rsidRPr="009D2A00" w:rsidRDefault="003C45CA" w:rsidP="009D2A00">
      <w:pPr>
        <w:pBdr>
          <w:top w:val="nil"/>
          <w:left w:val="nil"/>
          <w:bottom w:val="nil"/>
          <w:right w:val="nil"/>
          <w:between w:val="nil"/>
        </w:pBdr>
      </w:pPr>
      <w:r w:rsidRPr="009D2A00">
        <w:t xml:space="preserve">Melanie S. van </w:t>
      </w:r>
      <w:proofErr w:type="spellStart"/>
      <w:r w:rsidRPr="009D2A00">
        <w:t>Aerle</w:t>
      </w:r>
      <w:proofErr w:type="spellEnd"/>
      <w:r w:rsidRPr="009D2A00">
        <w:tab/>
      </w:r>
      <w:r w:rsidRPr="009D2A00">
        <w:tab/>
        <w:t>(mv566@cam.ac.uk)</w:t>
      </w:r>
    </w:p>
    <w:p w14:paraId="5CE7B002" w14:textId="0A11E63E" w:rsidR="003C45CA" w:rsidRPr="009D2A00" w:rsidRDefault="003C45CA" w:rsidP="009D2A00">
      <w:pPr>
        <w:pBdr>
          <w:top w:val="nil"/>
          <w:left w:val="nil"/>
          <w:bottom w:val="nil"/>
          <w:right w:val="nil"/>
          <w:between w:val="nil"/>
        </w:pBdr>
      </w:pPr>
      <w:r w:rsidRPr="009D2A00">
        <w:t>Ruth E. Carmichael</w:t>
      </w:r>
      <w:r w:rsidRPr="009D2A00">
        <w:tab/>
      </w:r>
      <w:r w:rsidRPr="009D2A00">
        <w:tab/>
        <w:t>(</w:t>
      </w:r>
      <w:r w:rsidR="009D2A00" w:rsidRPr="00992C4F">
        <w:t>r.carmichael@exeter.ac.uk</w:t>
      </w:r>
      <w:r w:rsidRPr="009D2A00">
        <w:t>)</w:t>
      </w:r>
    </w:p>
    <w:p w14:paraId="4F0B2DEA" w14:textId="77777777" w:rsidR="003C45CA" w:rsidRPr="009D2A00" w:rsidRDefault="003C45CA" w:rsidP="009D2A00">
      <w:pPr>
        <w:pBdr>
          <w:top w:val="nil"/>
          <w:left w:val="nil"/>
          <w:bottom w:val="nil"/>
          <w:right w:val="nil"/>
          <w:between w:val="nil"/>
        </w:pBdr>
      </w:pPr>
      <w:r w:rsidRPr="009D2A00">
        <w:t>Luc Reymond</w:t>
      </w:r>
      <w:r w:rsidRPr="009D2A00">
        <w:tab/>
      </w:r>
      <w:r w:rsidRPr="009D2A00">
        <w:tab/>
      </w:r>
      <w:r w:rsidRPr="009D2A00">
        <w:tab/>
        <w:t>(luc.reymond@epfl.ch)</w:t>
      </w:r>
    </w:p>
    <w:p w14:paraId="21FE822D" w14:textId="77777777" w:rsidR="003C45CA" w:rsidRPr="009D2A00" w:rsidRDefault="003C45CA" w:rsidP="009D2A00">
      <w:pPr>
        <w:pBdr>
          <w:top w:val="nil"/>
          <w:left w:val="nil"/>
          <w:bottom w:val="nil"/>
          <w:right w:val="nil"/>
          <w:between w:val="nil"/>
        </w:pBdr>
      </w:pPr>
    </w:p>
    <w:p w14:paraId="2A018C4A" w14:textId="6BBA9211" w:rsidR="003C45CA" w:rsidRPr="009D2A00" w:rsidRDefault="003C45CA" w:rsidP="009D2A00">
      <w:pPr>
        <w:pBdr>
          <w:top w:val="nil"/>
          <w:left w:val="nil"/>
          <w:bottom w:val="nil"/>
          <w:right w:val="nil"/>
          <w:between w:val="nil"/>
        </w:pBdr>
      </w:pPr>
      <w:r w:rsidRPr="009D2A00">
        <w:rPr>
          <w:vertAlign w:val="superscript"/>
        </w:rPr>
        <w:t>#</w:t>
      </w:r>
      <w:r w:rsidRPr="009D2A00">
        <w:t>Co-</w:t>
      </w:r>
      <w:r w:rsidR="004373C8">
        <w:t>c</w:t>
      </w:r>
      <w:r w:rsidR="004373C8" w:rsidRPr="009D2A00">
        <w:t xml:space="preserve">orresponding </w:t>
      </w:r>
      <w:r w:rsidRPr="009D2A00">
        <w:t>authors:</w:t>
      </w:r>
    </w:p>
    <w:p w14:paraId="22BDF01D" w14:textId="77777777" w:rsidR="003C45CA" w:rsidRPr="009D2A00" w:rsidRDefault="003C45CA" w:rsidP="009D2A00">
      <w:pPr>
        <w:pBdr>
          <w:top w:val="nil"/>
          <w:left w:val="nil"/>
          <w:bottom w:val="nil"/>
          <w:right w:val="nil"/>
          <w:between w:val="nil"/>
        </w:pBdr>
      </w:pPr>
      <w:r w:rsidRPr="009D2A00">
        <w:t>Milena Schuhmacher</w:t>
      </w:r>
      <w:r w:rsidRPr="009D2A00">
        <w:tab/>
      </w:r>
      <w:r w:rsidRPr="009D2A00">
        <w:tab/>
        <w:t>(milena.schuhmacher@epfl.ch)</w:t>
      </w:r>
    </w:p>
    <w:p w14:paraId="6BB14D8B" w14:textId="77777777" w:rsidR="003C45CA" w:rsidRPr="009D2A00" w:rsidRDefault="003C45CA" w:rsidP="009D2A00">
      <w:pPr>
        <w:pBdr>
          <w:top w:val="nil"/>
          <w:left w:val="nil"/>
          <w:bottom w:val="nil"/>
          <w:right w:val="nil"/>
          <w:between w:val="nil"/>
        </w:pBdr>
      </w:pPr>
      <w:r w:rsidRPr="009D2A00">
        <w:t xml:space="preserve">Einat </w:t>
      </w:r>
      <w:proofErr w:type="spellStart"/>
      <w:r w:rsidRPr="009D2A00">
        <w:t>Zalckvar</w:t>
      </w:r>
      <w:proofErr w:type="spellEnd"/>
      <w:r w:rsidRPr="009D2A00">
        <w:tab/>
      </w:r>
      <w:r w:rsidRPr="009D2A00">
        <w:tab/>
      </w:r>
      <w:r w:rsidRPr="009D2A00">
        <w:tab/>
        <w:t>(einat.zalckvar@biu.ac.il)</w:t>
      </w:r>
    </w:p>
    <w:p w14:paraId="0BF8B281" w14:textId="77777777" w:rsidR="003C45CA" w:rsidRPr="009D2A00" w:rsidRDefault="003C45CA" w:rsidP="009D2A00">
      <w:pPr>
        <w:pBdr>
          <w:top w:val="nil"/>
          <w:left w:val="nil"/>
          <w:bottom w:val="nil"/>
          <w:right w:val="nil"/>
          <w:between w:val="nil"/>
        </w:pBdr>
      </w:pPr>
      <w:r w:rsidRPr="009D2A00">
        <w:t>Daniel Kaganovich</w:t>
      </w:r>
      <w:r w:rsidRPr="009D2A00">
        <w:tab/>
      </w:r>
      <w:r w:rsidRPr="009D2A00">
        <w:tab/>
        <w:t>(D.Kaganovich@soton.ac.uk)</w:t>
      </w:r>
    </w:p>
    <w:p w14:paraId="5EE4ACA5" w14:textId="77777777" w:rsidR="003C45CA" w:rsidRPr="009D2A00" w:rsidRDefault="003C45CA" w:rsidP="009D2A00">
      <w:pPr>
        <w:pBdr>
          <w:top w:val="nil"/>
          <w:left w:val="nil"/>
          <w:bottom w:val="nil"/>
          <w:right w:val="nil"/>
          <w:between w:val="nil"/>
        </w:pBdr>
      </w:pPr>
      <w:r w:rsidRPr="009D2A00">
        <w:t xml:space="preserve">Triana Amen </w:t>
      </w:r>
      <w:r w:rsidRPr="009D2A00">
        <w:tab/>
      </w:r>
      <w:r w:rsidRPr="009D2A00">
        <w:tab/>
      </w:r>
      <w:r w:rsidRPr="009D2A00">
        <w:tab/>
        <w:t>(T.Amen@soton.ac.uk)</w:t>
      </w:r>
    </w:p>
    <w:p w14:paraId="1F83817B" w14:textId="77777777" w:rsidR="003C45CA" w:rsidRPr="009D2A00" w:rsidRDefault="003C45CA" w:rsidP="009D2A00">
      <w:pPr>
        <w:pBdr>
          <w:top w:val="nil"/>
          <w:left w:val="nil"/>
          <w:bottom w:val="nil"/>
          <w:right w:val="nil"/>
          <w:between w:val="nil"/>
        </w:pBdr>
      </w:pPr>
    </w:p>
    <w:p w14:paraId="60F3B8D4" w14:textId="7A9F0964" w:rsidR="006E4797" w:rsidRPr="009D2A00" w:rsidRDefault="00551D82" w:rsidP="009D2A00">
      <w:r w:rsidRPr="009D2A00">
        <w:rPr>
          <w:b/>
        </w:rPr>
        <w:t>SUMMARY:</w:t>
      </w:r>
    </w:p>
    <w:p w14:paraId="01069787" w14:textId="3893D08D" w:rsidR="006E4797" w:rsidRPr="009D2A00" w:rsidRDefault="0095066C" w:rsidP="009D2A00">
      <w:proofErr w:type="spellStart"/>
      <w:r w:rsidRPr="009D2A00">
        <w:t>PeroxiSPY</w:t>
      </w:r>
      <w:proofErr w:type="spellEnd"/>
      <w:r w:rsidR="003010A9" w:rsidRPr="009D2A00">
        <w:t xml:space="preserve"> </w:t>
      </w:r>
      <w:r w:rsidRPr="009D2A00">
        <w:t xml:space="preserve">probes are used to detect peroxisomes in mammalian cells. Here we </w:t>
      </w:r>
      <w:r w:rsidR="00C93D37" w:rsidRPr="009D2A00">
        <w:t>demonstrate</w:t>
      </w:r>
      <w:r w:rsidRPr="009D2A00">
        <w:t xml:space="preserve"> how to use </w:t>
      </w:r>
      <w:r w:rsidR="00E92A2B" w:rsidRPr="009D2A00">
        <w:t xml:space="preserve">the </w:t>
      </w:r>
      <w:r w:rsidRPr="009D2A00">
        <w:t xml:space="preserve">probes to stain peroxisomes in live </w:t>
      </w:r>
      <w:r w:rsidR="00A33E06" w:rsidRPr="009D2A00">
        <w:t xml:space="preserve">and fixed </w:t>
      </w:r>
      <w:r w:rsidRPr="009D2A00">
        <w:t>cells</w:t>
      </w:r>
      <w:r w:rsidR="00A33E06" w:rsidRPr="009D2A00">
        <w:t>.</w:t>
      </w:r>
    </w:p>
    <w:p w14:paraId="74EFC8D7" w14:textId="77777777" w:rsidR="006E4797" w:rsidRPr="009D2A00" w:rsidRDefault="006E4797" w:rsidP="009D2A00"/>
    <w:p w14:paraId="2DF8E628" w14:textId="0852E36B" w:rsidR="006E4797" w:rsidRPr="009D2A00" w:rsidRDefault="00551D82" w:rsidP="009D2A00">
      <w:r w:rsidRPr="009D2A00">
        <w:rPr>
          <w:b/>
        </w:rPr>
        <w:t>ABSTRACT:</w:t>
      </w:r>
    </w:p>
    <w:p w14:paraId="40A249E6" w14:textId="7CEFFA17" w:rsidR="006E4797" w:rsidRPr="009D2A00" w:rsidRDefault="00F84747" w:rsidP="009D2A00">
      <w:r w:rsidRPr="009D2A00">
        <w:t xml:space="preserve">Peroxisomes are ubiquitous organelles </w:t>
      </w:r>
      <w:r w:rsidR="002F02C5" w:rsidRPr="009D2A00">
        <w:t>with essential roles in human</w:t>
      </w:r>
      <w:r w:rsidR="000A5E03" w:rsidRPr="009D2A00">
        <w:t xml:space="preserve"> health, and their dysfunction leads to a</w:t>
      </w:r>
      <w:r w:rsidR="006567E2" w:rsidRPr="009D2A00">
        <w:t xml:space="preserve"> spectrum of </w:t>
      </w:r>
      <w:r w:rsidR="00A33E06" w:rsidRPr="009D2A00">
        <w:t>genetic</w:t>
      </w:r>
      <w:r w:rsidR="006567E2" w:rsidRPr="009D2A00">
        <w:t xml:space="preserve"> disorders. </w:t>
      </w:r>
      <w:r w:rsidR="002F02C5" w:rsidRPr="009D2A00">
        <w:t xml:space="preserve">Visualization of </w:t>
      </w:r>
      <w:r w:rsidR="006567E2" w:rsidRPr="009D2A00">
        <w:t xml:space="preserve">peroxisomes </w:t>
      </w:r>
      <w:r w:rsidR="000A5E03" w:rsidRPr="009D2A00">
        <w:t>is key to identifying</w:t>
      </w:r>
      <w:r w:rsidR="006567E2" w:rsidRPr="009D2A00">
        <w:t xml:space="preserve"> peroxisome </w:t>
      </w:r>
      <w:r w:rsidR="003F59ED" w:rsidRPr="009D2A00">
        <w:t>dysfunction;</w:t>
      </w:r>
      <w:r w:rsidR="006567E2" w:rsidRPr="009D2A00">
        <w:t xml:space="preserve"> however, </w:t>
      </w:r>
      <w:r w:rsidR="003E7403" w:rsidRPr="009D2A00">
        <w:t>progress</w:t>
      </w:r>
      <w:r w:rsidR="006567E2" w:rsidRPr="009D2A00">
        <w:t xml:space="preserve"> has been limited </w:t>
      </w:r>
      <w:r w:rsidR="000A5E03" w:rsidRPr="009D2A00">
        <w:t>by</w:t>
      </w:r>
      <w:r w:rsidR="006567E2" w:rsidRPr="009D2A00">
        <w:t xml:space="preserve"> the lack of peroxisome-specific probes.</w:t>
      </w:r>
      <w:r w:rsidR="003F59ED" w:rsidRPr="009D2A00">
        <w:t xml:space="preserve"> </w:t>
      </w:r>
      <w:r w:rsidR="000A5E03" w:rsidRPr="009D2A00">
        <w:t>By developing</w:t>
      </w:r>
      <w:r w:rsidR="00C80642" w:rsidRPr="009D2A00">
        <w:t xml:space="preserve"> </w:t>
      </w:r>
      <w:proofErr w:type="spellStart"/>
      <w:r w:rsidR="00C80642" w:rsidRPr="009D2A00">
        <w:t>PeroxiS</w:t>
      </w:r>
      <w:r w:rsidR="000A5E03" w:rsidRPr="009D2A00">
        <w:t>PY</w:t>
      </w:r>
      <w:proofErr w:type="spellEnd"/>
      <w:r w:rsidR="000A5E03" w:rsidRPr="009D2A00">
        <w:t>,</w:t>
      </w:r>
      <w:r w:rsidR="00C80642" w:rsidRPr="009D2A00">
        <w:t xml:space="preserve"> </w:t>
      </w:r>
      <w:r w:rsidR="000A5E03" w:rsidRPr="009D2A00">
        <w:t xml:space="preserve">peroxisome-specific </w:t>
      </w:r>
      <w:r w:rsidR="00C80642" w:rsidRPr="009D2A00">
        <w:t>probes</w:t>
      </w:r>
      <w:r w:rsidR="000A5E03" w:rsidRPr="009D2A00">
        <w:t xml:space="preserve"> that mimic natural peroxisome metabolites</w:t>
      </w:r>
      <w:r w:rsidR="00C80642" w:rsidRPr="009D2A00">
        <w:t xml:space="preserve">, we enabled </w:t>
      </w:r>
      <w:r w:rsidR="000A5E03" w:rsidRPr="009D2A00">
        <w:t>real-time detection, tracking, and quantification of peroxisome dynamics in live mammalian cells</w:t>
      </w:r>
      <w:r w:rsidR="00C80642" w:rsidRPr="009D2A00">
        <w:t xml:space="preserve">. </w:t>
      </w:r>
      <w:r w:rsidR="003E7403" w:rsidRPr="009D2A00">
        <w:t xml:space="preserve">Additionally, the applications of this technique to </w:t>
      </w:r>
      <w:r w:rsidR="003E7403" w:rsidRPr="009D2A00">
        <w:lastRenderedPageBreak/>
        <w:t xml:space="preserve">patient cells with peroxisome disorders reveal pathological phenotypes. </w:t>
      </w:r>
      <w:r w:rsidR="000A5E03" w:rsidRPr="009D2A00">
        <w:t>Here</w:t>
      </w:r>
      <w:r w:rsidR="009D2A00" w:rsidRPr="009D2A00">
        <w:t>,</w:t>
      </w:r>
      <w:r w:rsidR="000A5E03" w:rsidRPr="009D2A00">
        <w:t xml:space="preserve"> we provide a detailed protocol for the</w:t>
      </w:r>
      <w:r w:rsidR="00C80642" w:rsidRPr="009D2A00">
        <w:t xml:space="preserve"> </w:t>
      </w:r>
      <w:r w:rsidRPr="009D2A00">
        <w:t>detection</w:t>
      </w:r>
      <w:r w:rsidR="000A5E03" w:rsidRPr="009D2A00">
        <w:t xml:space="preserve"> of </w:t>
      </w:r>
      <w:r w:rsidRPr="009D2A00">
        <w:t>peroxisome</w:t>
      </w:r>
      <w:r w:rsidR="000A5E03" w:rsidRPr="009D2A00">
        <w:t>s</w:t>
      </w:r>
      <w:r w:rsidRPr="009D2A00">
        <w:t xml:space="preserve"> in live mammalian cells</w:t>
      </w:r>
      <w:r w:rsidR="009D2A00" w:rsidRPr="009D2A00">
        <w:t>,</w:t>
      </w:r>
      <w:r w:rsidRPr="009D2A00">
        <w:t xml:space="preserve"> as well as </w:t>
      </w:r>
      <w:r w:rsidR="009D2A00" w:rsidRPr="009D2A00">
        <w:t xml:space="preserve">the </w:t>
      </w:r>
      <w:r w:rsidRPr="009D2A00">
        <w:t>detection of peroxisomes post</w:t>
      </w:r>
      <w:r w:rsidR="00171D00" w:rsidRPr="009D2A00">
        <w:t>-</w:t>
      </w:r>
      <w:r w:rsidRPr="009D2A00">
        <w:t xml:space="preserve">staining in fixed cells. </w:t>
      </w:r>
      <w:r w:rsidR="003E7403" w:rsidRPr="009D2A00">
        <w:t>We demonstrate how to stain peroxisomes in live</w:t>
      </w:r>
      <w:r w:rsidR="009B73D2" w:rsidRPr="009D2A00">
        <w:t xml:space="preserve"> </w:t>
      </w:r>
      <w:r w:rsidR="003E7403" w:rsidRPr="009D2A00">
        <w:t xml:space="preserve">cells using </w:t>
      </w:r>
      <w:r w:rsidR="009D2A00" w:rsidRPr="009D2A00">
        <w:t>peroxisome-specific probes</w:t>
      </w:r>
      <w:r w:rsidR="003E7403" w:rsidRPr="009D2A00">
        <w:t xml:space="preserve">, focusing on the preparation of cells, timing of the procedure, reproducibility, and troubleshooting. </w:t>
      </w:r>
      <w:r w:rsidR="001911AB" w:rsidRPr="009D2A00">
        <w:t xml:space="preserve">These </w:t>
      </w:r>
      <w:r w:rsidR="00C80642" w:rsidRPr="009D2A00">
        <w:t xml:space="preserve">probes enable rapid, specific, and non-toxic live-cell detection of peroxisomes, offering a unique, quantitative method for assessing peroxisome function and </w:t>
      </w:r>
      <w:r w:rsidR="009D2A00" w:rsidRPr="009D2A00">
        <w:t xml:space="preserve">its </w:t>
      </w:r>
      <w:r w:rsidR="003E7403" w:rsidRPr="009D2A00">
        <w:t>dysfunction in peroxisome-</w:t>
      </w:r>
      <w:r w:rsidR="00C80642" w:rsidRPr="009D2A00">
        <w:t>related disorders.</w:t>
      </w:r>
    </w:p>
    <w:p w14:paraId="2CF9CD54" w14:textId="77777777" w:rsidR="006E4797" w:rsidRPr="009D2A00" w:rsidRDefault="006E4797" w:rsidP="009D2A00"/>
    <w:p w14:paraId="0646E204" w14:textId="09EE04DB" w:rsidR="006E4797" w:rsidRPr="009D2A00" w:rsidRDefault="00551D82" w:rsidP="009D2A00">
      <w:r w:rsidRPr="009D2A00">
        <w:rPr>
          <w:b/>
        </w:rPr>
        <w:t>INTRODUCTION:</w:t>
      </w:r>
      <w:r w:rsidRPr="009D2A00">
        <w:t xml:space="preserve"> </w:t>
      </w:r>
    </w:p>
    <w:p w14:paraId="7B1ED29F" w14:textId="53BACAA8" w:rsidR="000807B5" w:rsidRPr="009D2A00" w:rsidRDefault="006E467B" w:rsidP="009D2A00">
      <w:r w:rsidRPr="009D2A00">
        <w:t>The peroxisome is the most abundant eukaryotic organelle, with some cells exceeding a thousand peroxisomes</w:t>
      </w:r>
      <w:r w:rsidR="00D00AD8" w:rsidRPr="009D2A00">
        <w:rPr>
          <w:vertAlign w:val="superscript"/>
        </w:rPr>
        <w:t>1</w:t>
      </w:r>
      <w:r w:rsidRPr="009D2A00">
        <w:t>. Their functions are critical for organism development and metabolic adaptation</w:t>
      </w:r>
      <w:r w:rsidRPr="009D2A00">
        <w:fldChar w:fldCharType="begin">
          <w:fldData xml:space="preserve">PEVuZE5vdGU+PENpdGU+PEF1dGhvcj5LYXNzbWFubjwvQXV0aG9yPjxZZWFyPjIwMTQ8L1llYXI+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==
</w:fldData>
        </w:fldChar>
      </w:r>
      <w:r w:rsidR="00CF0EF6" w:rsidRPr="009D2A00">
        <w:instrText xml:space="preserve"> ADDIN EN.CITE </w:instrText>
      </w:r>
      <w:r w:rsidR="00CF0EF6" w:rsidRPr="009D2A00">
        <w:fldChar w:fldCharType="begin">
          <w:fldData xml:space="preserve">PEVuZE5vdGU+PENpdGU+PEF1dGhvcj5LYXNzbWFubjwvQXV0aG9yPjxZZWFyPjIwMTQ8L1llYXI+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==
</w:fldData>
        </w:fldChar>
      </w:r>
      <w:r w:rsidR="00CF0EF6" w:rsidRPr="009D2A00">
        <w:instrText xml:space="preserve"> ADDIN EN.CITE.DATA </w:instrText>
      </w:r>
      <w:r w:rsidR="00CF0EF6" w:rsidRPr="009D2A00">
        <w:fldChar w:fldCharType="end"/>
      </w:r>
      <w:r w:rsidRPr="009D2A00">
        <w:fldChar w:fldCharType="separate"/>
      </w:r>
      <w:r w:rsidR="00CF0EF6" w:rsidRPr="009D2A00">
        <w:rPr>
          <w:noProof/>
          <w:vertAlign w:val="superscript"/>
        </w:rPr>
        <w:t>1,2</w:t>
      </w:r>
      <w:r w:rsidRPr="009D2A00">
        <w:fldChar w:fldCharType="end"/>
      </w:r>
      <w:r w:rsidR="00410EC8" w:rsidRPr="009D2A00">
        <w:t xml:space="preserve">, </w:t>
      </w:r>
      <w:r w:rsidRPr="009D2A00">
        <w:t>evidenced by a range of human peroxisome disorders, typically incurable neurodegenerative</w:t>
      </w:r>
      <w:r w:rsidR="00410EC8" w:rsidRPr="009D2A00">
        <w:t xml:space="preserve"> and neurometabolic</w:t>
      </w:r>
      <w:r w:rsidRPr="009D2A00">
        <w:t xml:space="preserve"> conditions in young children</w:t>
      </w:r>
      <w:r w:rsidRPr="009D2A00">
        <w:fldChar w:fldCharType="begin">
          <w:fldData xml:space="preserve">PEVuZE5vdGU+PENpdGU+PEF1dGhvcj5BdWJvdXJnPC9BdXRob3I+PFllYXI+MjAxMzwvWWVhcj48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</w:fldData>
        </w:fldChar>
      </w:r>
      <w:r w:rsidR="00CF0EF6" w:rsidRPr="009D2A00">
        <w:instrText xml:space="preserve"> ADDIN EN.CITE </w:instrText>
      </w:r>
      <w:r w:rsidR="00CF0EF6" w:rsidRPr="009D2A00">
        <w:fldChar w:fldCharType="begin">
          <w:fldData xml:space="preserve">PEVuZE5vdGU+PENpdGU+PEF1dGhvcj5BdWJvdXJnPC9BdXRob3I+PFllYXI+MjAxMzwvWWVhcj48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</w:fldData>
        </w:fldChar>
      </w:r>
      <w:r w:rsidR="00CF0EF6" w:rsidRPr="009D2A00">
        <w:instrText xml:space="preserve"> ADDIN EN.CITE.DATA </w:instrText>
      </w:r>
      <w:r w:rsidR="00CF0EF6" w:rsidRPr="009D2A00">
        <w:fldChar w:fldCharType="end"/>
      </w:r>
      <w:r w:rsidRPr="009D2A00">
        <w:fldChar w:fldCharType="separate"/>
      </w:r>
      <w:r w:rsidR="00CF0EF6" w:rsidRPr="009D2A00">
        <w:rPr>
          <w:noProof/>
          <w:vertAlign w:val="superscript"/>
        </w:rPr>
        <w:t>3,4</w:t>
      </w:r>
      <w:r w:rsidRPr="009D2A00">
        <w:fldChar w:fldCharType="end"/>
      </w:r>
      <w:r w:rsidRPr="009D2A00">
        <w:t xml:space="preserve">. </w:t>
      </w:r>
      <w:r w:rsidR="004A5041" w:rsidRPr="009D2A00">
        <w:t xml:space="preserve">To our knowledge, there has previously </w:t>
      </w:r>
      <w:r w:rsidR="00410EC8" w:rsidRPr="009D2A00">
        <w:t xml:space="preserve">been a lack of selective methods </w:t>
      </w:r>
      <w:r w:rsidR="004A5041" w:rsidRPr="009D2A00">
        <w:t xml:space="preserve">available </w:t>
      </w:r>
      <w:r w:rsidR="00C80642" w:rsidRPr="009D2A00">
        <w:t xml:space="preserve">to label </w:t>
      </w:r>
      <w:r w:rsidR="00410EC8" w:rsidRPr="009D2A00">
        <w:t>peroxisomes in live</w:t>
      </w:r>
      <w:r w:rsidR="009D2A00" w:rsidRPr="009D2A00">
        <w:t xml:space="preserve"> </w:t>
      </w:r>
      <w:r w:rsidR="00410EC8" w:rsidRPr="009D2A00">
        <w:t>cells and tissues</w:t>
      </w:r>
      <w:r w:rsidR="004A5041" w:rsidRPr="009D2A00">
        <w:t>. These tools</w:t>
      </w:r>
      <w:r w:rsidR="00C80642" w:rsidRPr="009D2A00">
        <w:t xml:space="preserve"> are</w:t>
      </w:r>
      <w:r w:rsidR="00410EC8" w:rsidRPr="009D2A00">
        <w:t xml:space="preserve"> invaluable for research and diagnostic applications</w:t>
      </w:r>
      <w:r w:rsidR="00E92A2B" w:rsidRPr="009D2A00">
        <w:t>, allowing direct and quantitative</w:t>
      </w:r>
      <w:r w:rsidRPr="009D2A00">
        <w:t xml:space="preserve"> </w:t>
      </w:r>
      <w:r w:rsidR="009D2A00" w:rsidRPr="009D2A00">
        <w:t xml:space="preserve">measurement </w:t>
      </w:r>
      <w:r w:rsidR="00E92A2B" w:rsidRPr="009D2A00">
        <w:t>of</w:t>
      </w:r>
      <w:r w:rsidRPr="009D2A00">
        <w:t xml:space="preserve"> several aspects of peroxisome formation and function</w:t>
      </w:r>
      <w:r w:rsidR="00D00AD8" w:rsidRPr="009D2A00">
        <w:rPr>
          <w:vertAlign w:val="superscript"/>
        </w:rPr>
        <w:t>6</w:t>
      </w:r>
      <w:r w:rsidRPr="009D2A00">
        <w:t>. These probes</w:t>
      </w:r>
      <w:r w:rsidR="00E92A2B" w:rsidRPr="009D2A00">
        <w:t xml:space="preserve"> </w:t>
      </w:r>
      <w:r w:rsidRPr="009D2A00">
        <w:t>are versatile enough to, on one hand, provide a quantitative readout of peroxisome function in cells, and on the other hand</w:t>
      </w:r>
      <w:r w:rsidR="001F7C97" w:rsidRPr="009D2A00">
        <w:t>,</w:t>
      </w:r>
      <w:r w:rsidRPr="009D2A00">
        <w:t xml:space="preserve"> be deployed in translational efficacy assays or as diagnostics for peroxisome disorders</w:t>
      </w:r>
      <w:r w:rsidR="00D00AD8" w:rsidRPr="009D2A00">
        <w:rPr>
          <w:vertAlign w:val="superscript"/>
        </w:rPr>
        <w:t>6</w:t>
      </w:r>
      <w:r w:rsidRPr="009D2A00">
        <w:t xml:space="preserve">. </w:t>
      </w:r>
      <w:proofErr w:type="spellStart"/>
      <w:r w:rsidR="00A53D77" w:rsidRPr="009D2A00">
        <w:t>PeroxiSPY</w:t>
      </w:r>
      <w:proofErr w:type="spellEnd"/>
      <w:r w:rsidR="00A53D77" w:rsidRPr="009D2A00">
        <w:t xml:space="preserve"> staining is </w:t>
      </w:r>
      <w:r w:rsidR="001F7C97" w:rsidRPr="009D2A00">
        <w:t xml:space="preserve">a </w:t>
      </w:r>
      <w:r w:rsidR="00E00A41" w:rsidRPr="009D2A00">
        <w:t xml:space="preserve">rapid, specific, </w:t>
      </w:r>
      <w:r w:rsidR="0064519D" w:rsidRPr="009D2A00">
        <w:t>non-cytotoxic</w:t>
      </w:r>
      <w:r w:rsidR="001F7C97" w:rsidRPr="009D2A00">
        <w:t xml:space="preserve"> </w:t>
      </w:r>
      <w:r w:rsidR="00735DAA" w:rsidRPr="009D2A00">
        <w:t>technique for</w:t>
      </w:r>
      <w:r w:rsidR="001F7C97" w:rsidRPr="009D2A00">
        <w:t xml:space="preserve"> </w:t>
      </w:r>
      <w:r w:rsidR="00410EC8" w:rsidRPr="009D2A00">
        <w:t xml:space="preserve">non-invasive </w:t>
      </w:r>
      <w:r w:rsidR="00A53D77" w:rsidRPr="009D2A00">
        <w:t>live</w:t>
      </w:r>
      <w:r w:rsidR="001F7C97" w:rsidRPr="009D2A00">
        <w:t>-</w:t>
      </w:r>
      <w:r w:rsidR="00A53D77" w:rsidRPr="009D2A00">
        <w:t>cell peroxisome detection</w:t>
      </w:r>
      <w:r w:rsidR="00C93D37" w:rsidRPr="009D2A00">
        <w:t>.</w:t>
      </w:r>
      <w:r w:rsidR="00410EC8" w:rsidRPr="009D2A00">
        <w:t xml:space="preserve"> Here, we describe how to stain peroxisomes in mammalian cell lines using </w:t>
      </w:r>
      <w:r w:rsidR="009B73D2" w:rsidRPr="009D2A00">
        <w:t xml:space="preserve">peroxisome </w:t>
      </w:r>
      <w:r w:rsidR="007D5C42" w:rsidRPr="009D2A00">
        <w:t>probes</w:t>
      </w:r>
      <w:r w:rsidR="004738BA" w:rsidRPr="009D2A00">
        <w:t xml:space="preserve"> (the probes have </w:t>
      </w:r>
      <w:r w:rsidR="00F864F8" w:rsidRPr="009D2A00">
        <w:t xml:space="preserve">also </w:t>
      </w:r>
      <w:r w:rsidR="004738BA" w:rsidRPr="009D2A00">
        <w:t xml:space="preserve">demonstrated specific peroxisomal staining in zebrafish </w:t>
      </w:r>
      <w:proofErr w:type="gramStart"/>
      <w:r w:rsidR="00E92A2B" w:rsidRPr="009D2A00">
        <w:t>embryos</w:t>
      </w:r>
      <w:r w:rsidR="009D2A00" w:rsidRPr="009D2A00">
        <w:t>,</w:t>
      </w:r>
      <w:r w:rsidR="00E92A2B" w:rsidRPr="009D2A00">
        <w:t xml:space="preserve"> but</w:t>
      </w:r>
      <w:proofErr w:type="gramEnd"/>
      <w:r w:rsidR="004738BA" w:rsidRPr="009D2A00">
        <w:t xml:space="preserve"> are not suitable for staining of peroxisomes in </w:t>
      </w:r>
      <w:r w:rsidR="007D5C42" w:rsidRPr="009D2A00">
        <w:t xml:space="preserve">plant </w:t>
      </w:r>
      <w:r w:rsidR="004738BA" w:rsidRPr="009D2A00">
        <w:rPr>
          <w:i/>
          <w:iCs/>
        </w:rPr>
        <w:t>Arabidopsis thaliana</w:t>
      </w:r>
      <w:r w:rsidR="004738BA" w:rsidRPr="009D2A00">
        <w:t xml:space="preserve"> cells</w:t>
      </w:r>
      <w:r w:rsidR="00F6515E" w:rsidRPr="009D2A00">
        <w:rPr>
          <w:vertAlign w:val="superscript"/>
        </w:rPr>
        <w:t>6</w:t>
      </w:r>
      <w:r w:rsidR="004738BA" w:rsidRPr="009D2A00">
        <w:t>)</w:t>
      </w:r>
      <w:r w:rsidR="00410EC8" w:rsidRPr="009D2A00">
        <w:t xml:space="preserve">. The staining can be achieved in under 10 min. The probe can then be detected </w:t>
      </w:r>
      <w:r w:rsidR="009D2A00" w:rsidRPr="009D2A00">
        <w:t xml:space="preserve">for </w:t>
      </w:r>
      <w:r w:rsidR="00410EC8" w:rsidRPr="009D2A00">
        <w:t xml:space="preserve">hours or be fixed using </w:t>
      </w:r>
      <w:r w:rsidR="009D2A00" w:rsidRPr="009D2A00">
        <w:t xml:space="preserve">a </w:t>
      </w:r>
      <w:r w:rsidR="00410EC8" w:rsidRPr="009D2A00">
        <w:t>paraformaldehyde fixation protocol for further immunostaining.</w:t>
      </w:r>
    </w:p>
    <w:p w14:paraId="48BA6B0A" w14:textId="77777777" w:rsidR="006E4797" w:rsidRPr="009D2A00" w:rsidRDefault="006E4797" w:rsidP="009D2A00">
      <w:pPr>
        <w:rPr>
          <w:b/>
        </w:rPr>
      </w:pPr>
    </w:p>
    <w:p w14:paraId="123E6491" w14:textId="77777777" w:rsidR="00735DAA" w:rsidRPr="009D2A00" w:rsidRDefault="00551D82" w:rsidP="009D2A00">
      <w:pPr>
        <w:rPr>
          <w:b/>
        </w:rPr>
      </w:pPr>
      <w:r w:rsidRPr="009D2A00">
        <w:rPr>
          <w:b/>
        </w:rPr>
        <w:t>PROTOCOL</w:t>
      </w:r>
      <w:r w:rsidR="003E7403" w:rsidRPr="009D2A00">
        <w:rPr>
          <w:b/>
        </w:rPr>
        <w:t xml:space="preserve"> </w:t>
      </w:r>
    </w:p>
    <w:p w14:paraId="58A9AA0F" w14:textId="77777777" w:rsidR="00735DAA" w:rsidRPr="009D2A00" w:rsidRDefault="00735DAA" w:rsidP="009D2A00">
      <w:pPr>
        <w:rPr>
          <w:b/>
        </w:rPr>
      </w:pPr>
    </w:p>
    <w:p w14:paraId="0F285FB8" w14:textId="766B132A" w:rsidR="003E7403" w:rsidRPr="009D2A00" w:rsidRDefault="009D2A00" w:rsidP="00992C4F">
      <w:pPr>
        <w:pStyle w:val="ListParagraph"/>
        <w:numPr>
          <w:ilvl w:val="0"/>
          <w:numId w:val="45"/>
        </w:numPr>
        <w:spacing w:after="0" w:line="240" w:lineRule="auto"/>
        <w:ind w:left="0" w:firstLine="0"/>
        <w:rPr>
          <w:rFonts w:ascii="Calibri" w:hAnsi="Calibri" w:cs="Calibri"/>
          <w:b/>
          <w:sz w:val="24"/>
          <w:szCs w:val="24"/>
        </w:rPr>
      </w:pPr>
      <w:r>
        <w:rPr>
          <w:rFonts w:ascii="Calibri" w:hAnsi="Calibri" w:cs="Calibri"/>
          <w:b/>
          <w:sz w:val="24"/>
          <w:szCs w:val="24"/>
        </w:rPr>
        <w:t>Staining l</w:t>
      </w:r>
      <w:r w:rsidRPr="009D2A00">
        <w:rPr>
          <w:rFonts w:ascii="Calibri" w:hAnsi="Calibri" w:cs="Calibri"/>
          <w:b/>
          <w:sz w:val="24"/>
          <w:szCs w:val="24"/>
        </w:rPr>
        <w:t xml:space="preserve">ive </w:t>
      </w:r>
      <w:r w:rsidR="003E7403" w:rsidRPr="009D2A00">
        <w:rPr>
          <w:rFonts w:ascii="Calibri" w:hAnsi="Calibri" w:cs="Calibri"/>
          <w:b/>
          <w:sz w:val="24"/>
          <w:szCs w:val="24"/>
        </w:rPr>
        <w:t>cells</w:t>
      </w:r>
    </w:p>
    <w:p w14:paraId="451D26FF" w14:textId="77777777" w:rsidR="00735DAA" w:rsidRPr="009D2A00" w:rsidRDefault="00735DAA" w:rsidP="00992C4F">
      <w:pPr>
        <w:pStyle w:val="ListParagraph"/>
        <w:spacing w:after="0" w:line="240" w:lineRule="auto"/>
        <w:ind w:left="0"/>
        <w:rPr>
          <w:rFonts w:ascii="Calibri" w:hAnsi="Calibri" w:cs="Calibri"/>
          <w:b/>
          <w:sz w:val="24"/>
          <w:szCs w:val="24"/>
        </w:rPr>
      </w:pPr>
    </w:p>
    <w:p w14:paraId="24EC7757" w14:textId="238FEB1F" w:rsidR="00BE1EFE" w:rsidRDefault="00BE1EFE" w:rsidP="00992C4F">
      <w:pPr>
        <w:pStyle w:val="ListParagraph"/>
        <w:numPr>
          <w:ilvl w:val="1"/>
          <w:numId w:val="45"/>
        </w:numPr>
        <w:spacing w:after="0" w:line="240" w:lineRule="auto"/>
        <w:ind w:left="0" w:firstLine="0"/>
        <w:rPr>
          <w:rFonts w:ascii="Calibri" w:hAnsi="Calibri" w:cs="Calibri"/>
          <w:sz w:val="24"/>
          <w:szCs w:val="24"/>
          <w:lang w:val="en-GB"/>
        </w:rPr>
      </w:pPr>
      <w:r w:rsidRPr="009D2A00">
        <w:rPr>
          <w:rFonts w:ascii="Calibri" w:hAnsi="Calibri" w:cs="Calibri"/>
          <w:sz w:val="24"/>
          <w:szCs w:val="24"/>
          <w:lang w:val="en-GB"/>
        </w:rPr>
        <w:t>Cell culture preparation for live-cell imaging</w:t>
      </w:r>
      <w:r w:rsidR="00735DAA" w:rsidRPr="009D2A00">
        <w:rPr>
          <w:rFonts w:ascii="Calibri" w:hAnsi="Calibri" w:cs="Calibri"/>
          <w:sz w:val="24"/>
          <w:szCs w:val="24"/>
          <w:lang w:val="en-GB"/>
        </w:rPr>
        <w:t xml:space="preserve"> (</w:t>
      </w:r>
      <w:r w:rsidR="009D2A00" w:rsidRPr="009D2A00">
        <w:rPr>
          <w:rFonts w:ascii="Calibri" w:hAnsi="Calibri" w:cs="Calibri"/>
          <w:sz w:val="24"/>
          <w:szCs w:val="24"/>
          <w:lang w:val="en-GB"/>
        </w:rPr>
        <w:t xml:space="preserve">duration: </w:t>
      </w:r>
      <w:r w:rsidR="00735DAA" w:rsidRPr="009D2A00">
        <w:rPr>
          <w:rFonts w:ascii="Calibri" w:hAnsi="Calibri" w:cs="Calibri"/>
          <w:sz w:val="24"/>
          <w:szCs w:val="24"/>
          <w:lang w:val="en-GB"/>
        </w:rPr>
        <w:t>24 h)</w:t>
      </w:r>
    </w:p>
    <w:p w14:paraId="2F11173F" w14:textId="77777777" w:rsidR="009D2A00" w:rsidRPr="009D2A00" w:rsidRDefault="009D2A00" w:rsidP="00992C4F">
      <w:pPr>
        <w:pStyle w:val="ListParagraph"/>
        <w:spacing w:after="0" w:line="240" w:lineRule="auto"/>
        <w:ind w:left="0"/>
        <w:rPr>
          <w:rFonts w:ascii="Calibri" w:hAnsi="Calibri" w:cs="Calibri"/>
          <w:sz w:val="24"/>
          <w:szCs w:val="24"/>
          <w:lang w:val="en-GB"/>
        </w:rPr>
      </w:pPr>
    </w:p>
    <w:p w14:paraId="2D812A95" w14:textId="05CD3F34" w:rsidR="00BE1EFE" w:rsidRPr="009D2A00" w:rsidRDefault="009D2A00" w:rsidP="009D2A00">
      <w:pPr>
        <w:rPr>
          <w:lang w:val="en-GB"/>
        </w:rPr>
      </w:pPr>
      <w:r w:rsidRPr="009D2A00">
        <w:rPr>
          <w:lang w:val="en-GB"/>
        </w:rPr>
        <w:t>NOTE: The study followed</w:t>
      </w:r>
      <w:r w:rsidR="00BE1EFE" w:rsidRPr="009D2A00">
        <w:rPr>
          <w:lang w:val="en-GB"/>
        </w:rPr>
        <w:t xml:space="preserve"> standard cell culturing protocols for all experiments. </w:t>
      </w:r>
      <w:r w:rsidR="006E5790" w:rsidRPr="009D2A00">
        <w:rPr>
          <w:lang w:val="en-GB"/>
        </w:rPr>
        <w:t>Cell lines</w:t>
      </w:r>
      <w:r w:rsidR="00BE1EFE" w:rsidRPr="009D2A00">
        <w:rPr>
          <w:lang w:val="en-GB"/>
        </w:rPr>
        <w:t xml:space="preserve"> were maintained in DMEM</w:t>
      </w:r>
      <w:r w:rsidR="000A6ABE" w:rsidRPr="009D2A00">
        <w:rPr>
          <w:lang w:val="en-GB"/>
        </w:rPr>
        <w:t xml:space="preserve"> or</w:t>
      </w:r>
      <w:r w:rsidR="006E5790" w:rsidRPr="009D2A00">
        <w:rPr>
          <w:lang w:val="en-GB"/>
        </w:rPr>
        <w:t xml:space="preserve"> </w:t>
      </w:r>
      <w:r w:rsidR="000A6ABE" w:rsidRPr="009D2A00">
        <w:rPr>
          <w:lang w:val="en-GB"/>
        </w:rPr>
        <w:t xml:space="preserve">DMEM/F12 for SH-SY5Y, </w:t>
      </w:r>
      <w:r w:rsidR="00BE1EFE" w:rsidRPr="009D2A00">
        <w:rPr>
          <w:lang w:val="en-GB"/>
        </w:rPr>
        <w:t xml:space="preserve">supplemented with 10% </w:t>
      </w:r>
      <w:proofErr w:type="spellStart"/>
      <w:r w:rsidR="00BE1EFE" w:rsidRPr="009D2A00">
        <w:rPr>
          <w:lang w:val="en-GB"/>
        </w:rPr>
        <w:t>fetal</w:t>
      </w:r>
      <w:proofErr w:type="spellEnd"/>
      <w:r w:rsidR="00BE1EFE" w:rsidRPr="009D2A00">
        <w:rPr>
          <w:lang w:val="en-GB"/>
        </w:rPr>
        <w:t xml:space="preserve"> bovine serum (FBS), 1% penicillin/streptomycin, at 37</w:t>
      </w:r>
      <w:r w:rsidR="0030291E" w:rsidRPr="009D2A00">
        <w:rPr>
          <w:lang w:val="en-GB"/>
        </w:rPr>
        <w:t xml:space="preserve"> </w:t>
      </w:r>
      <w:r w:rsidR="00BE1EFE" w:rsidRPr="009D2A00">
        <w:rPr>
          <w:lang w:val="en-GB"/>
        </w:rPr>
        <w:t>°C</w:t>
      </w:r>
      <w:r w:rsidRPr="009D2A00">
        <w:rPr>
          <w:lang w:val="en-GB"/>
        </w:rPr>
        <w:t xml:space="preserve"> and </w:t>
      </w:r>
      <w:r w:rsidR="00BE1EFE" w:rsidRPr="009D2A00">
        <w:rPr>
          <w:lang w:val="en-GB"/>
        </w:rPr>
        <w:t>5% CO</w:t>
      </w:r>
      <w:r w:rsidR="008A4FFC" w:rsidRPr="009D2A00">
        <w:rPr>
          <w:vertAlign w:val="subscript"/>
          <w:lang w:val="en-GB"/>
        </w:rPr>
        <w:t>2</w:t>
      </w:r>
      <w:r w:rsidR="00BE1EFE" w:rsidRPr="009D2A00">
        <w:rPr>
          <w:lang w:val="en-GB"/>
        </w:rPr>
        <w:t>.</w:t>
      </w:r>
      <w:r w:rsidRPr="009D2A00">
        <w:rPr>
          <w:lang w:val="en-GB"/>
        </w:rPr>
        <w:t xml:space="preserve"> </w:t>
      </w:r>
      <w:r w:rsidR="00BE1EFE" w:rsidRPr="009D2A00">
        <w:rPr>
          <w:lang w:val="en-GB"/>
        </w:rPr>
        <w:t xml:space="preserve">Some imaging systems are sensitive to the media composition. If </w:t>
      </w:r>
      <w:r w:rsidR="001867D1" w:rsidRPr="009D2A00">
        <w:rPr>
          <w:lang w:val="en-GB"/>
        </w:rPr>
        <w:t xml:space="preserve">the </w:t>
      </w:r>
      <w:r w:rsidR="00BE1EFE" w:rsidRPr="009D2A00">
        <w:rPr>
          <w:lang w:val="en-GB"/>
        </w:rPr>
        <w:t>microscope detects the signal from phenol red in the media, use phenol red</w:t>
      </w:r>
      <w:r w:rsidR="000A6ABE" w:rsidRPr="009D2A00">
        <w:rPr>
          <w:lang w:val="en-GB"/>
        </w:rPr>
        <w:t>-</w:t>
      </w:r>
      <w:r w:rsidR="00BE1EFE" w:rsidRPr="009D2A00">
        <w:rPr>
          <w:lang w:val="en-GB"/>
        </w:rPr>
        <w:t xml:space="preserve">free alternatives. Additionally, if </w:t>
      </w:r>
      <w:r w:rsidR="001867D1" w:rsidRPr="009D2A00">
        <w:rPr>
          <w:lang w:val="en-GB"/>
        </w:rPr>
        <w:t xml:space="preserve">the </w:t>
      </w:r>
      <w:r w:rsidR="00BE1EFE" w:rsidRPr="009D2A00">
        <w:rPr>
          <w:lang w:val="en-GB"/>
        </w:rPr>
        <w:t>microscope is not equipped with a CO</w:t>
      </w:r>
      <w:r w:rsidR="008A4FFC" w:rsidRPr="009D2A00">
        <w:rPr>
          <w:vertAlign w:val="subscript"/>
          <w:lang w:val="en-GB"/>
        </w:rPr>
        <w:t>2</w:t>
      </w:r>
      <w:r w:rsidR="00BE1EFE" w:rsidRPr="009D2A00">
        <w:rPr>
          <w:lang w:val="en-GB"/>
        </w:rPr>
        <w:t xml:space="preserve"> chamber, replace the media with a HEPES </w:t>
      </w:r>
      <w:r w:rsidRPr="009D2A00">
        <w:rPr>
          <w:lang w:val="en-GB"/>
        </w:rPr>
        <w:t>(</w:t>
      </w:r>
      <w:r w:rsidR="00BE1EFE" w:rsidRPr="009D2A00">
        <w:rPr>
          <w:lang w:val="en-GB"/>
        </w:rPr>
        <w:t>pH</w:t>
      </w:r>
      <w:r w:rsidRPr="009D2A00">
        <w:rPr>
          <w:lang w:val="en-GB"/>
        </w:rPr>
        <w:t xml:space="preserve"> </w:t>
      </w:r>
      <w:r w:rsidR="00BE1EFE" w:rsidRPr="009D2A00">
        <w:rPr>
          <w:lang w:val="en-GB"/>
        </w:rPr>
        <w:t>7.4</w:t>
      </w:r>
      <w:r w:rsidRPr="009D2A00">
        <w:rPr>
          <w:lang w:val="en-GB"/>
        </w:rPr>
        <w:t>)-</w:t>
      </w:r>
      <w:r w:rsidR="00BE1EFE" w:rsidRPr="009D2A00">
        <w:rPr>
          <w:lang w:val="en-GB"/>
        </w:rPr>
        <w:t>containing media.</w:t>
      </w:r>
    </w:p>
    <w:p w14:paraId="4F4B5D3C" w14:textId="77777777" w:rsidR="00BE1EFE" w:rsidRPr="009D2A00" w:rsidRDefault="00BE1EFE" w:rsidP="009D2A00">
      <w:pPr>
        <w:rPr>
          <w:lang w:val="en-GB"/>
        </w:rPr>
      </w:pPr>
    </w:p>
    <w:p w14:paraId="4AAAC03D" w14:textId="134340D0" w:rsidR="009D2A00" w:rsidRPr="00E65E27" w:rsidRDefault="00BE1EFE" w:rsidP="00992C4F">
      <w:pPr>
        <w:pStyle w:val="ListParagraph"/>
        <w:numPr>
          <w:ilvl w:val="2"/>
          <w:numId w:val="45"/>
        </w:numPr>
        <w:spacing w:after="0" w:line="240" w:lineRule="auto"/>
        <w:ind w:left="0" w:firstLine="0"/>
        <w:rPr>
          <w:rFonts w:ascii="Calibri" w:hAnsi="Calibri" w:cs="Calibri"/>
          <w:sz w:val="24"/>
          <w:szCs w:val="24"/>
          <w:highlight w:val="yellow"/>
          <w:rPrChange w:id="2" w:author="Triana Amen" w:date="2025-10-28T16:09:00Z" w16du:dateUtc="2025-10-28T16:09:00Z">
            <w:rPr>
              <w:rFonts w:ascii="Calibri" w:hAnsi="Calibri" w:cs="Calibri"/>
              <w:sz w:val="24"/>
              <w:szCs w:val="24"/>
            </w:rPr>
          </w:rPrChange>
        </w:rPr>
      </w:pPr>
      <w:r w:rsidRPr="00E65E27">
        <w:rPr>
          <w:rFonts w:ascii="Calibri" w:hAnsi="Calibri" w:cs="Calibri"/>
          <w:sz w:val="24"/>
          <w:szCs w:val="24"/>
          <w:highlight w:val="yellow"/>
          <w:lang w:val="en-GB"/>
          <w:rPrChange w:id="3" w:author="Triana Amen" w:date="2025-10-28T16:09:00Z" w16du:dateUtc="2025-10-28T16:09:00Z">
            <w:rPr>
              <w:rFonts w:ascii="Calibri" w:hAnsi="Calibri" w:cs="Calibri"/>
              <w:sz w:val="24"/>
              <w:szCs w:val="24"/>
              <w:lang w:val="en-GB"/>
            </w:rPr>
          </w:rPrChange>
        </w:rPr>
        <w:t>One day before the experiment</w:t>
      </w:r>
      <w:r w:rsidR="007A5CFB" w:rsidRPr="00E65E27">
        <w:rPr>
          <w:rFonts w:ascii="Calibri" w:hAnsi="Calibri" w:cs="Calibri"/>
          <w:sz w:val="24"/>
          <w:szCs w:val="24"/>
          <w:highlight w:val="yellow"/>
          <w:lang w:val="en-GB"/>
          <w:rPrChange w:id="4" w:author="Triana Amen" w:date="2025-10-28T16:09:00Z" w16du:dateUtc="2025-10-28T16:09:00Z">
            <w:rPr>
              <w:rFonts w:ascii="Calibri" w:hAnsi="Calibri" w:cs="Calibri"/>
              <w:sz w:val="24"/>
              <w:szCs w:val="24"/>
              <w:lang w:val="en-GB"/>
            </w:rPr>
          </w:rPrChange>
        </w:rPr>
        <w:t>,</w:t>
      </w:r>
      <w:r w:rsidRPr="00E65E27">
        <w:rPr>
          <w:rFonts w:ascii="Calibri" w:hAnsi="Calibri" w:cs="Calibri"/>
          <w:sz w:val="24"/>
          <w:szCs w:val="24"/>
          <w:highlight w:val="yellow"/>
          <w:lang w:val="en-GB"/>
          <w:rPrChange w:id="5" w:author="Triana Amen" w:date="2025-10-28T16:09:00Z" w16du:dateUtc="2025-10-28T16:09:00Z">
            <w:rPr>
              <w:rFonts w:ascii="Calibri" w:hAnsi="Calibri" w:cs="Calibri"/>
              <w:sz w:val="24"/>
              <w:szCs w:val="24"/>
              <w:lang w:val="en-GB"/>
            </w:rPr>
          </w:rPrChange>
        </w:rPr>
        <w:t xml:space="preserve"> split the cells into a glass-bottom imaging plate</w:t>
      </w:r>
      <w:r w:rsidR="00A53D77" w:rsidRPr="00E65E27">
        <w:rPr>
          <w:rFonts w:ascii="Calibri" w:hAnsi="Calibri" w:cs="Calibri"/>
          <w:sz w:val="24"/>
          <w:szCs w:val="24"/>
          <w:highlight w:val="yellow"/>
          <w:lang w:val="en-GB"/>
          <w:rPrChange w:id="6" w:author="Triana Amen" w:date="2025-10-28T16:09:00Z" w16du:dateUtc="2025-10-28T16:09:00Z">
            <w:rPr>
              <w:rFonts w:ascii="Calibri" w:hAnsi="Calibri" w:cs="Calibri"/>
              <w:sz w:val="24"/>
              <w:szCs w:val="24"/>
              <w:lang w:val="en-GB"/>
            </w:rPr>
          </w:rPrChange>
        </w:rPr>
        <w:t xml:space="preserve"> to achieve a 30</w:t>
      </w:r>
      <w:r w:rsidR="009D2A00" w:rsidRPr="00E65E27">
        <w:rPr>
          <w:rFonts w:ascii="Calibri" w:hAnsi="Calibri" w:cs="Calibri"/>
          <w:sz w:val="24"/>
          <w:szCs w:val="24"/>
          <w:highlight w:val="yellow"/>
          <w:lang w:val="en-GB"/>
          <w:rPrChange w:id="7" w:author="Triana Amen" w:date="2025-10-28T16:09:00Z" w16du:dateUtc="2025-10-28T16:09:00Z">
            <w:rPr>
              <w:rFonts w:ascii="Calibri" w:hAnsi="Calibri" w:cs="Calibri"/>
              <w:sz w:val="24"/>
              <w:szCs w:val="24"/>
              <w:lang w:val="en-GB"/>
            </w:rPr>
          </w:rPrChange>
        </w:rPr>
        <w:t>–</w:t>
      </w:r>
      <w:r w:rsidR="00A53D77" w:rsidRPr="00E65E27">
        <w:rPr>
          <w:rFonts w:ascii="Calibri" w:hAnsi="Calibri" w:cs="Calibri"/>
          <w:sz w:val="24"/>
          <w:szCs w:val="24"/>
          <w:highlight w:val="yellow"/>
          <w:lang w:val="en-GB"/>
          <w:rPrChange w:id="8" w:author="Triana Amen" w:date="2025-10-28T16:09:00Z" w16du:dateUtc="2025-10-28T16:09:00Z">
            <w:rPr>
              <w:rFonts w:ascii="Calibri" w:hAnsi="Calibri" w:cs="Calibri"/>
              <w:sz w:val="24"/>
              <w:szCs w:val="24"/>
              <w:lang w:val="en-GB"/>
            </w:rPr>
          </w:rPrChange>
        </w:rPr>
        <w:t xml:space="preserve">70% confluency the next </w:t>
      </w:r>
      <w:commentRangeStart w:id="9"/>
      <w:r w:rsidR="00A53D77" w:rsidRPr="00E65E27">
        <w:rPr>
          <w:rFonts w:ascii="Calibri" w:hAnsi="Calibri" w:cs="Calibri"/>
          <w:sz w:val="24"/>
          <w:szCs w:val="24"/>
          <w:highlight w:val="yellow"/>
          <w:lang w:val="en-GB"/>
          <w:rPrChange w:id="10" w:author="Triana Amen" w:date="2025-10-28T16:09:00Z" w16du:dateUtc="2025-10-28T16:09:00Z">
            <w:rPr>
              <w:rFonts w:ascii="Calibri" w:hAnsi="Calibri" w:cs="Calibri"/>
              <w:sz w:val="24"/>
              <w:szCs w:val="24"/>
              <w:lang w:val="en-GB"/>
            </w:rPr>
          </w:rPrChange>
        </w:rPr>
        <w:t>day</w:t>
      </w:r>
      <w:commentRangeEnd w:id="9"/>
      <w:r w:rsidR="00E65E27">
        <w:rPr>
          <w:rStyle w:val="CommentReference"/>
          <w:rFonts w:ascii="Calibri" w:eastAsia="Calibri" w:hAnsi="Calibri" w:cs="Calibri"/>
        </w:rPr>
        <w:commentReference w:id="9"/>
      </w:r>
      <w:r w:rsidRPr="00E65E27">
        <w:rPr>
          <w:rFonts w:ascii="Calibri" w:hAnsi="Calibri" w:cs="Calibri"/>
          <w:sz w:val="24"/>
          <w:szCs w:val="24"/>
          <w:highlight w:val="yellow"/>
          <w:lang w:val="en-GB"/>
          <w:rPrChange w:id="11" w:author="Triana Amen" w:date="2025-10-28T16:09:00Z" w16du:dateUtc="2025-10-28T16:09:00Z">
            <w:rPr>
              <w:rFonts w:ascii="Calibri" w:hAnsi="Calibri" w:cs="Calibri"/>
              <w:sz w:val="24"/>
              <w:szCs w:val="24"/>
              <w:lang w:val="en-GB"/>
            </w:rPr>
          </w:rPrChange>
        </w:rPr>
        <w:t xml:space="preserve">. </w:t>
      </w:r>
    </w:p>
    <w:p w14:paraId="2B506276" w14:textId="77777777" w:rsidR="009D2A00" w:rsidRPr="009D2A00" w:rsidRDefault="009D2A00" w:rsidP="00992C4F">
      <w:pPr>
        <w:pStyle w:val="ListParagraph"/>
        <w:spacing w:after="0" w:line="240" w:lineRule="auto"/>
        <w:ind w:left="0"/>
        <w:rPr>
          <w:rFonts w:ascii="Calibri" w:hAnsi="Calibri" w:cs="Calibri"/>
          <w:sz w:val="24"/>
          <w:szCs w:val="24"/>
          <w:lang w:val="en-GB"/>
        </w:rPr>
      </w:pPr>
    </w:p>
    <w:p w14:paraId="40B5C8CE" w14:textId="161A384B" w:rsidR="00A05A00" w:rsidRPr="009D2A00" w:rsidRDefault="00A05A00" w:rsidP="00992C4F">
      <w:pPr>
        <w:pStyle w:val="ListParagraph"/>
        <w:spacing w:after="0" w:line="240" w:lineRule="auto"/>
        <w:ind w:left="0"/>
        <w:rPr>
          <w:rFonts w:ascii="Calibri" w:hAnsi="Calibri" w:cs="Calibri"/>
          <w:sz w:val="24"/>
          <w:szCs w:val="24"/>
        </w:rPr>
      </w:pPr>
      <w:r w:rsidRPr="009D2A00">
        <w:rPr>
          <w:rFonts w:ascii="Calibri" w:hAnsi="Calibri" w:cs="Calibri"/>
          <w:sz w:val="24"/>
          <w:szCs w:val="24"/>
          <w:lang w:val="en-GB"/>
        </w:rPr>
        <w:t>NOTE:</w:t>
      </w:r>
      <w:r w:rsidR="009D2A00" w:rsidRPr="009D2A00">
        <w:rPr>
          <w:rFonts w:ascii="Calibri" w:hAnsi="Calibri" w:cs="Calibri"/>
          <w:sz w:val="24"/>
          <w:szCs w:val="24"/>
          <w:lang w:val="en-GB"/>
        </w:rPr>
        <w:t xml:space="preserve"> In this protocol,</w:t>
      </w:r>
      <w:r w:rsidRPr="009D2A00">
        <w:rPr>
          <w:rFonts w:ascii="Calibri" w:hAnsi="Calibri" w:cs="Calibri"/>
          <w:sz w:val="24"/>
          <w:szCs w:val="24"/>
          <w:lang w:val="en-GB"/>
        </w:rPr>
        <w:t xml:space="preserve"> </w:t>
      </w:r>
      <w:r w:rsidR="00BE1EFE" w:rsidRPr="009D2A00">
        <w:rPr>
          <w:rFonts w:ascii="Calibri" w:hAnsi="Calibri" w:cs="Calibri"/>
          <w:sz w:val="24"/>
          <w:szCs w:val="24"/>
          <w:lang w:val="en-GB"/>
        </w:rPr>
        <w:t>4-well 35</w:t>
      </w:r>
      <w:r w:rsidR="0030291E" w:rsidRPr="009D2A00">
        <w:rPr>
          <w:rFonts w:ascii="Calibri" w:hAnsi="Calibri" w:cs="Calibri"/>
          <w:sz w:val="24"/>
          <w:szCs w:val="24"/>
          <w:lang w:val="en-GB"/>
        </w:rPr>
        <w:t xml:space="preserve"> </w:t>
      </w:r>
      <w:r w:rsidR="00BE1EFE" w:rsidRPr="009D2A00">
        <w:rPr>
          <w:rFonts w:ascii="Calibri" w:hAnsi="Calibri" w:cs="Calibri"/>
          <w:sz w:val="24"/>
          <w:szCs w:val="24"/>
          <w:lang w:val="en-GB"/>
        </w:rPr>
        <w:t xml:space="preserve">mm plates </w:t>
      </w:r>
      <w:r w:rsidR="001867D1" w:rsidRPr="009D2A00">
        <w:rPr>
          <w:rFonts w:ascii="Calibri" w:hAnsi="Calibri" w:cs="Calibri"/>
          <w:sz w:val="24"/>
          <w:szCs w:val="24"/>
          <w:lang w:val="en-GB"/>
        </w:rPr>
        <w:t>were used</w:t>
      </w:r>
      <w:r w:rsidR="00BE1EFE" w:rsidRPr="009D2A00">
        <w:rPr>
          <w:rFonts w:ascii="Calibri" w:hAnsi="Calibri" w:cs="Calibri"/>
          <w:sz w:val="24"/>
          <w:szCs w:val="24"/>
          <w:lang w:val="en-GB"/>
        </w:rPr>
        <w:t>.</w:t>
      </w:r>
      <w:r w:rsidR="00BE1EFE" w:rsidRPr="009D2A00">
        <w:rPr>
          <w:rFonts w:ascii="Calibri" w:hAnsi="Calibri" w:cs="Calibri"/>
          <w:sz w:val="24"/>
          <w:szCs w:val="24"/>
        </w:rPr>
        <w:t xml:space="preserve"> </w:t>
      </w:r>
    </w:p>
    <w:p w14:paraId="68899327" w14:textId="77777777" w:rsidR="009D2A00" w:rsidRPr="009D2A00" w:rsidRDefault="009D2A00" w:rsidP="00992C4F">
      <w:pPr>
        <w:pStyle w:val="ListParagraph"/>
        <w:spacing w:after="0" w:line="240" w:lineRule="auto"/>
        <w:ind w:left="0"/>
        <w:rPr>
          <w:rFonts w:ascii="Calibri" w:hAnsi="Calibri" w:cs="Calibri"/>
          <w:sz w:val="24"/>
          <w:szCs w:val="24"/>
        </w:rPr>
      </w:pPr>
    </w:p>
    <w:p w14:paraId="5A211F0F" w14:textId="3D404592" w:rsidR="006E5790" w:rsidRPr="00992C4F" w:rsidRDefault="009D2A00" w:rsidP="00992C4F">
      <w:pPr>
        <w:pStyle w:val="ListParagraph"/>
        <w:numPr>
          <w:ilvl w:val="3"/>
          <w:numId w:val="45"/>
        </w:numPr>
        <w:spacing w:after="0" w:line="240" w:lineRule="auto"/>
        <w:ind w:left="0" w:firstLine="0"/>
        <w:rPr>
          <w:rFonts w:ascii="Calibri" w:hAnsi="Calibri" w:cs="Calibri"/>
          <w:sz w:val="24"/>
          <w:szCs w:val="24"/>
        </w:rPr>
      </w:pPr>
      <w:r w:rsidRPr="00992C4F">
        <w:rPr>
          <w:rFonts w:ascii="Calibri" w:hAnsi="Calibri" w:cs="Calibri"/>
          <w:sz w:val="24"/>
          <w:szCs w:val="24"/>
          <w:lang w:val="en-GB"/>
        </w:rPr>
        <w:lastRenderedPageBreak/>
        <w:t xml:space="preserve">(Critical) </w:t>
      </w:r>
      <w:r w:rsidR="006E5790" w:rsidRPr="00992C4F">
        <w:rPr>
          <w:rFonts w:ascii="Calibri" w:hAnsi="Calibri" w:cs="Calibri"/>
          <w:sz w:val="24"/>
          <w:szCs w:val="24"/>
          <w:lang w:val="en-GB"/>
        </w:rPr>
        <w:t xml:space="preserve">Do not use starved or stressed cells to split for the experiment. </w:t>
      </w:r>
      <w:r w:rsidRPr="00992C4F">
        <w:rPr>
          <w:rFonts w:ascii="Calibri" w:hAnsi="Calibri" w:cs="Calibri"/>
          <w:sz w:val="24"/>
          <w:szCs w:val="24"/>
          <w:lang w:val="en-GB"/>
        </w:rPr>
        <w:t>Ensure that the c</w:t>
      </w:r>
      <w:r w:rsidR="006E5790" w:rsidRPr="00992C4F">
        <w:rPr>
          <w:rFonts w:ascii="Calibri" w:hAnsi="Calibri" w:cs="Calibri"/>
          <w:sz w:val="24"/>
          <w:szCs w:val="24"/>
          <w:lang w:val="en-GB"/>
        </w:rPr>
        <w:t>ell lines have fresh media change</w:t>
      </w:r>
      <w:r w:rsidRPr="00992C4F">
        <w:rPr>
          <w:rFonts w:ascii="Calibri" w:hAnsi="Calibri" w:cs="Calibri"/>
          <w:sz w:val="24"/>
          <w:szCs w:val="24"/>
          <w:lang w:val="en-GB"/>
        </w:rPr>
        <w:t>s</w:t>
      </w:r>
      <w:r w:rsidR="006E5790" w:rsidRPr="00992C4F">
        <w:rPr>
          <w:rFonts w:ascii="Calibri" w:hAnsi="Calibri" w:cs="Calibri"/>
          <w:sz w:val="24"/>
          <w:szCs w:val="24"/>
          <w:lang w:val="en-GB"/>
        </w:rPr>
        <w:t xml:space="preserve"> regularly (</w:t>
      </w:r>
      <w:r w:rsidR="000A6ABE" w:rsidRPr="00992C4F">
        <w:rPr>
          <w:rFonts w:ascii="Calibri" w:hAnsi="Calibri" w:cs="Calibri"/>
          <w:sz w:val="24"/>
          <w:szCs w:val="24"/>
          <w:lang w:val="en-GB"/>
        </w:rPr>
        <w:t xml:space="preserve">at least </w:t>
      </w:r>
      <w:r w:rsidR="006E5790" w:rsidRPr="00992C4F">
        <w:rPr>
          <w:rFonts w:ascii="Calibri" w:hAnsi="Calibri" w:cs="Calibri"/>
          <w:sz w:val="24"/>
          <w:szCs w:val="24"/>
          <w:lang w:val="en-GB"/>
        </w:rPr>
        <w:t>every 2</w:t>
      </w:r>
      <w:r w:rsidRPr="00992C4F">
        <w:rPr>
          <w:rFonts w:ascii="Calibri" w:hAnsi="Calibri" w:cs="Calibri"/>
          <w:sz w:val="24"/>
          <w:szCs w:val="24"/>
          <w:lang w:val="en-GB"/>
        </w:rPr>
        <w:t>–</w:t>
      </w:r>
      <w:r w:rsidR="006E5790" w:rsidRPr="00992C4F">
        <w:rPr>
          <w:rFonts w:ascii="Calibri" w:hAnsi="Calibri" w:cs="Calibri"/>
          <w:sz w:val="24"/>
          <w:szCs w:val="24"/>
          <w:lang w:val="en-GB"/>
        </w:rPr>
        <w:t>3</w:t>
      </w:r>
      <w:r w:rsidRPr="00992C4F">
        <w:rPr>
          <w:rFonts w:ascii="Calibri" w:hAnsi="Calibri" w:cs="Calibri"/>
          <w:sz w:val="24"/>
          <w:szCs w:val="24"/>
          <w:lang w:val="en-GB"/>
        </w:rPr>
        <w:t xml:space="preserve"> </w:t>
      </w:r>
      <w:r w:rsidR="006E5790" w:rsidRPr="00992C4F">
        <w:rPr>
          <w:rFonts w:ascii="Calibri" w:hAnsi="Calibri" w:cs="Calibri"/>
          <w:sz w:val="24"/>
          <w:szCs w:val="24"/>
          <w:lang w:val="en-GB"/>
        </w:rPr>
        <w:t>days</w:t>
      </w:r>
      <w:r w:rsidR="001C0AED" w:rsidRPr="00992C4F">
        <w:rPr>
          <w:rFonts w:ascii="Calibri" w:hAnsi="Calibri" w:cs="Calibri"/>
          <w:sz w:val="24"/>
          <w:szCs w:val="24"/>
          <w:lang w:val="en-GB"/>
        </w:rPr>
        <w:t>) and</w:t>
      </w:r>
      <w:r w:rsidR="00A80577" w:rsidRPr="00992C4F">
        <w:rPr>
          <w:rFonts w:ascii="Calibri" w:hAnsi="Calibri" w:cs="Calibri"/>
          <w:sz w:val="24"/>
          <w:szCs w:val="24"/>
          <w:lang w:val="en-GB"/>
        </w:rPr>
        <w:t xml:space="preserve"> </w:t>
      </w:r>
      <w:r w:rsidRPr="00992C4F">
        <w:rPr>
          <w:rFonts w:ascii="Calibri" w:hAnsi="Calibri" w:cs="Calibri"/>
          <w:sz w:val="24"/>
          <w:szCs w:val="24"/>
          <w:lang w:val="en-GB"/>
        </w:rPr>
        <w:t xml:space="preserve">are </w:t>
      </w:r>
      <w:r w:rsidR="006E5790" w:rsidRPr="00992C4F">
        <w:rPr>
          <w:rFonts w:ascii="Calibri" w:hAnsi="Calibri" w:cs="Calibri"/>
          <w:sz w:val="24"/>
          <w:szCs w:val="24"/>
          <w:lang w:val="en-GB"/>
        </w:rPr>
        <w:t>split before they reach 90% confluency.</w:t>
      </w:r>
      <w:r w:rsidR="001C0AED" w:rsidRPr="00992C4F">
        <w:rPr>
          <w:rFonts w:ascii="Calibri" w:hAnsi="Calibri" w:cs="Calibri"/>
          <w:sz w:val="24"/>
          <w:szCs w:val="24"/>
          <w:lang w:val="en-GB"/>
        </w:rPr>
        <w:t xml:space="preserve"> The goal is to have a healthy cell line</w:t>
      </w:r>
      <w:r w:rsidR="001C0AED" w:rsidRPr="00992C4F">
        <w:rPr>
          <w:rFonts w:ascii="Calibri" w:hAnsi="Calibri" w:cs="Calibri"/>
          <w:sz w:val="24"/>
          <w:szCs w:val="24"/>
        </w:rPr>
        <w:t xml:space="preserve"> to ensure a uniform staining.</w:t>
      </w:r>
    </w:p>
    <w:p w14:paraId="0ECBEAB3" w14:textId="77777777" w:rsidR="00735DAA" w:rsidRPr="009D2A00" w:rsidRDefault="00735DAA" w:rsidP="009D2A00">
      <w:pPr>
        <w:rPr>
          <w:lang w:val="en-GB"/>
        </w:rPr>
      </w:pPr>
    </w:p>
    <w:p w14:paraId="0301D8C2" w14:textId="21F21DE1" w:rsidR="00BE1EFE" w:rsidRPr="009D2A00" w:rsidRDefault="009D2A00" w:rsidP="009D2A00">
      <w:pPr>
        <w:rPr>
          <w:lang w:val="en-GB"/>
        </w:rPr>
      </w:pPr>
      <w:r w:rsidRPr="009D2A00">
        <w:rPr>
          <w:lang w:val="en-GB"/>
        </w:rPr>
        <w:t xml:space="preserve">NOTE: </w:t>
      </w:r>
      <w:r w:rsidR="00BE1EFE" w:rsidRPr="009D2A00">
        <w:rPr>
          <w:lang w:val="en-GB"/>
        </w:rPr>
        <w:t xml:space="preserve">Some cells, </w:t>
      </w:r>
      <w:r w:rsidR="001C0AED" w:rsidRPr="009D2A00">
        <w:rPr>
          <w:lang w:val="en-GB"/>
        </w:rPr>
        <w:t>e.g.</w:t>
      </w:r>
      <w:r w:rsidRPr="009D2A00">
        <w:rPr>
          <w:lang w:val="en-GB"/>
        </w:rPr>
        <w:t>,</w:t>
      </w:r>
      <w:r w:rsidR="00BE1EFE" w:rsidRPr="009D2A00">
        <w:rPr>
          <w:lang w:val="en-GB"/>
        </w:rPr>
        <w:t xml:space="preserve"> stem cells, will require glass coating with an appropriate coating layer, e.g.</w:t>
      </w:r>
      <w:r w:rsidRPr="009D2A00">
        <w:rPr>
          <w:lang w:val="en-GB"/>
        </w:rPr>
        <w:t>,</w:t>
      </w:r>
      <w:r w:rsidR="00BE1EFE" w:rsidRPr="009D2A00">
        <w:rPr>
          <w:lang w:val="en-GB"/>
        </w:rPr>
        <w:t xml:space="preserve"> Matrigel</w:t>
      </w:r>
      <w:r w:rsidR="001C0AED" w:rsidRPr="009D2A00">
        <w:rPr>
          <w:lang w:val="en-GB"/>
        </w:rPr>
        <w:t xml:space="preserve">, </w:t>
      </w:r>
      <w:r w:rsidRPr="009D2A00">
        <w:rPr>
          <w:lang w:val="en-GB"/>
        </w:rPr>
        <w:t xml:space="preserve">which </w:t>
      </w:r>
      <w:r w:rsidR="001C0AED" w:rsidRPr="009D2A00">
        <w:rPr>
          <w:lang w:val="en-GB"/>
        </w:rPr>
        <w:t>does not interfere with staining.</w:t>
      </w:r>
    </w:p>
    <w:p w14:paraId="090BEF89" w14:textId="6EDD3DB9" w:rsidR="00D802CF" w:rsidRPr="009D2A00" w:rsidRDefault="00D802CF" w:rsidP="009D2A00">
      <w:pPr>
        <w:rPr>
          <w:lang w:val="en-GB"/>
        </w:rPr>
      </w:pPr>
    </w:p>
    <w:p w14:paraId="04B1F388" w14:textId="650ED707" w:rsidR="00FA7661" w:rsidRPr="009D2A00" w:rsidRDefault="00FA7661" w:rsidP="00992C4F">
      <w:pPr>
        <w:pStyle w:val="ListParagraph"/>
        <w:numPr>
          <w:ilvl w:val="1"/>
          <w:numId w:val="45"/>
        </w:numPr>
        <w:spacing w:after="0" w:line="240" w:lineRule="auto"/>
        <w:ind w:left="0" w:firstLine="0"/>
        <w:rPr>
          <w:rFonts w:ascii="Calibri" w:hAnsi="Calibri" w:cs="Calibri"/>
          <w:sz w:val="24"/>
          <w:szCs w:val="24"/>
        </w:rPr>
      </w:pPr>
      <w:r w:rsidRPr="009D2A00">
        <w:rPr>
          <w:rFonts w:ascii="Calibri" w:hAnsi="Calibri" w:cs="Calibri"/>
          <w:sz w:val="24"/>
          <w:szCs w:val="24"/>
        </w:rPr>
        <w:t>Preparation of the imaging setup</w:t>
      </w:r>
      <w:r w:rsidR="009D2A00" w:rsidRPr="009D2A00">
        <w:rPr>
          <w:rFonts w:ascii="Calibri" w:hAnsi="Calibri" w:cs="Calibri"/>
          <w:sz w:val="24"/>
          <w:szCs w:val="24"/>
        </w:rPr>
        <w:t xml:space="preserve"> (duration: 1h)</w:t>
      </w:r>
    </w:p>
    <w:p w14:paraId="02ED04FF" w14:textId="77777777" w:rsidR="009D2A00" w:rsidRPr="009D2A00" w:rsidRDefault="009D2A00" w:rsidP="00992C4F">
      <w:pPr>
        <w:pStyle w:val="ListParagraph"/>
        <w:spacing w:after="0" w:line="240" w:lineRule="auto"/>
        <w:ind w:left="0"/>
        <w:rPr>
          <w:rFonts w:ascii="Calibri" w:hAnsi="Calibri" w:cs="Calibri"/>
          <w:sz w:val="24"/>
          <w:szCs w:val="24"/>
        </w:rPr>
      </w:pPr>
    </w:p>
    <w:p w14:paraId="2B532E95" w14:textId="759F52B0" w:rsidR="00FA7661" w:rsidRPr="009D2A00" w:rsidRDefault="009D2A00" w:rsidP="009D2A00">
      <w:r w:rsidRPr="009D2A00">
        <w:t xml:space="preserve">NOTE: </w:t>
      </w:r>
      <w:r w:rsidR="009B73D2" w:rsidRPr="009D2A00">
        <w:t>Imaging</w:t>
      </w:r>
      <w:r w:rsidR="00FA7661" w:rsidRPr="009D2A00">
        <w:t xml:space="preserve"> organelles and organelle dynamics requires high spatial resolution. For this protocol</w:t>
      </w:r>
      <w:r w:rsidRPr="009D2A00">
        <w:t>,</w:t>
      </w:r>
      <w:r w:rsidR="00FA7661" w:rsidRPr="009D2A00">
        <w:t xml:space="preserve"> </w:t>
      </w:r>
      <w:r w:rsidR="009B5B8B" w:rsidRPr="009D2A00">
        <w:t>a</w:t>
      </w:r>
      <w:r w:rsidR="00FA7661" w:rsidRPr="009D2A00">
        <w:t xml:space="preserve"> confocal microscope equipped with a </w:t>
      </w:r>
      <w:proofErr w:type="spellStart"/>
      <w:r w:rsidR="00FA7661" w:rsidRPr="009D2A00">
        <w:t>GaAsP</w:t>
      </w:r>
      <w:proofErr w:type="spellEnd"/>
      <w:r w:rsidR="00FA7661" w:rsidRPr="009D2A00">
        <w:t xml:space="preserve"> photomultiplier module, a CO</w:t>
      </w:r>
      <w:r w:rsidR="00FA7661" w:rsidRPr="009D2A00">
        <w:rPr>
          <w:vertAlign w:val="subscript"/>
        </w:rPr>
        <w:t xml:space="preserve">2 </w:t>
      </w:r>
      <w:r w:rsidR="009B73D2" w:rsidRPr="009D2A00">
        <w:t>chamber,</w:t>
      </w:r>
      <w:r w:rsidR="00FA7661" w:rsidRPr="009D2A00">
        <w:t xml:space="preserve"> and a temperature control unit</w:t>
      </w:r>
      <w:r w:rsidRPr="009D2A00">
        <w:t xml:space="preserve"> </w:t>
      </w:r>
      <w:proofErr w:type="gramStart"/>
      <w:r w:rsidRPr="009D2A00">
        <w:t>was</w:t>
      </w:r>
      <w:proofErr w:type="gramEnd"/>
      <w:r w:rsidRPr="009D2A00">
        <w:t xml:space="preserve"> used</w:t>
      </w:r>
      <w:r w:rsidR="00FA7661" w:rsidRPr="009D2A00">
        <w:t xml:space="preserve">. The imaging was </w:t>
      </w:r>
      <w:r w:rsidRPr="009D2A00">
        <w:t xml:space="preserve">performed using a bi-directional galvanometer scanning mode with a CFI Plan Apo Lambda 60x oil NA 1.42 objective, and a 561 nm laser (50 </w:t>
      </w:r>
      <w:proofErr w:type="spellStart"/>
      <w:r w:rsidRPr="009D2A00">
        <w:t>mW</w:t>
      </w:r>
      <w:proofErr w:type="spellEnd"/>
      <w:r w:rsidRPr="009D2A00">
        <w:t>) was used</w:t>
      </w:r>
      <w:r w:rsidR="006E5790" w:rsidRPr="009D2A00">
        <w:t xml:space="preserve"> for </w:t>
      </w:r>
      <w:r w:rsidR="00E92A2B" w:rsidRPr="009D2A00">
        <w:t xml:space="preserve">the 555 </w:t>
      </w:r>
      <w:proofErr w:type="gramStart"/>
      <w:r w:rsidR="00E92A2B" w:rsidRPr="009D2A00">
        <w:t>probe</w:t>
      </w:r>
      <w:proofErr w:type="gramEnd"/>
      <w:r w:rsidR="00FA7661" w:rsidRPr="009D2A00">
        <w:t>. Use a 640</w:t>
      </w:r>
      <w:r w:rsidR="0030291E" w:rsidRPr="009D2A00">
        <w:t xml:space="preserve"> </w:t>
      </w:r>
      <w:r w:rsidR="00FA7661" w:rsidRPr="009D2A00">
        <w:t xml:space="preserve">nm laser or equivalent for </w:t>
      </w:r>
      <w:r w:rsidR="00E92A2B" w:rsidRPr="009D2A00">
        <w:t xml:space="preserve">the 650 </w:t>
      </w:r>
      <w:proofErr w:type="gramStart"/>
      <w:r w:rsidR="00E92A2B" w:rsidRPr="009D2A00">
        <w:t>probe</w:t>
      </w:r>
      <w:proofErr w:type="gramEnd"/>
      <w:r w:rsidR="00FA7661" w:rsidRPr="009D2A00">
        <w:t>.</w:t>
      </w:r>
      <w:r w:rsidRPr="009D2A00">
        <w:t xml:space="preserve"> P</w:t>
      </w:r>
      <w:r w:rsidR="00FA7661" w:rsidRPr="009D2A00">
        <w:t xml:space="preserve">eroxisomes </w:t>
      </w:r>
      <w:r w:rsidR="001867D1" w:rsidRPr="009D2A00">
        <w:t xml:space="preserve">were visualized </w:t>
      </w:r>
      <w:r w:rsidR="00FA7661" w:rsidRPr="009D2A00">
        <w:t>in human cell lines</w:t>
      </w:r>
      <w:r w:rsidR="006E5790" w:rsidRPr="009D2A00">
        <w:t xml:space="preserve">. </w:t>
      </w:r>
      <w:r w:rsidR="00FA7661" w:rsidRPr="009D2A00">
        <w:t xml:space="preserve">The incubation time with the probes may </w:t>
      </w:r>
      <w:r w:rsidR="00CB5D27" w:rsidRPr="009D2A00">
        <w:t>differ</w:t>
      </w:r>
      <w:r w:rsidR="00FA7661" w:rsidRPr="009D2A00">
        <w:t xml:space="preserve"> for different cell lines</w:t>
      </w:r>
      <w:r w:rsidR="00EF5452" w:rsidRPr="009D2A00">
        <w:t>. It is recommended to optimize the timing by visualizing cells at different time points after staining</w:t>
      </w:r>
      <w:r w:rsidR="00BD3995" w:rsidRPr="009D2A00">
        <w:t xml:space="preserve"> (</w:t>
      </w:r>
      <w:r w:rsidR="00BD3995" w:rsidRPr="00992C4F">
        <w:rPr>
          <w:b/>
          <w:bCs/>
        </w:rPr>
        <w:t>Figure 2A</w:t>
      </w:r>
      <w:r w:rsidR="00BD3995" w:rsidRPr="009D2A00">
        <w:t>)</w:t>
      </w:r>
      <w:r w:rsidR="00FA7661" w:rsidRPr="009D2A00">
        <w:t>.</w:t>
      </w:r>
    </w:p>
    <w:p w14:paraId="312EE757" w14:textId="77777777" w:rsidR="00FA7661" w:rsidRPr="009D2A00" w:rsidRDefault="00FA7661" w:rsidP="00992C4F">
      <w:pPr>
        <w:pStyle w:val="ListParagraph"/>
        <w:spacing w:after="0" w:line="240" w:lineRule="auto"/>
        <w:ind w:left="0"/>
        <w:jc w:val="both"/>
        <w:rPr>
          <w:rFonts w:ascii="Calibri" w:hAnsi="Calibri" w:cs="Calibri"/>
          <w:sz w:val="24"/>
          <w:szCs w:val="24"/>
        </w:rPr>
      </w:pPr>
    </w:p>
    <w:p w14:paraId="246C5697" w14:textId="1981FCF0" w:rsidR="005D3A0D" w:rsidRDefault="00FA7661" w:rsidP="009D2A00">
      <w:pPr>
        <w:pStyle w:val="ListParagraph"/>
        <w:numPr>
          <w:ilvl w:val="2"/>
          <w:numId w:val="45"/>
        </w:numPr>
        <w:spacing w:after="0" w:line="240" w:lineRule="auto"/>
        <w:ind w:left="0" w:firstLine="0"/>
        <w:rPr>
          <w:rFonts w:ascii="Calibri" w:hAnsi="Calibri" w:cs="Calibri"/>
          <w:sz w:val="24"/>
          <w:szCs w:val="24"/>
        </w:rPr>
      </w:pPr>
      <w:r w:rsidRPr="009D2A00">
        <w:rPr>
          <w:rFonts w:ascii="Calibri" w:hAnsi="Calibri" w:cs="Calibri"/>
          <w:sz w:val="24"/>
          <w:szCs w:val="24"/>
        </w:rPr>
        <w:t>Initiate the confocal system. Ensure that the CO</w:t>
      </w:r>
      <w:r w:rsidR="00CB5D27" w:rsidRPr="009D2A00">
        <w:rPr>
          <w:rFonts w:ascii="Calibri" w:hAnsi="Calibri" w:cs="Calibri"/>
          <w:sz w:val="24"/>
          <w:szCs w:val="24"/>
          <w:vertAlign w:val="subscript"/>
        </w:rPr>
        <w:t>2</w:t>
      </w:r>
      <w:r w:rsidRPr="009D2A00">
        <w:rPr>
          <w:rFonts w:ascii="Calibri" w:hAnsi="Calibri" w:cs="Calibri"/>
          <w:sz w:val="24"/>
          <w:szCs w:val="24"/>
        </w:rPr>
        <w:t xml:space="preserve"> and temperature </w:t>
      </w:r>
      <w:r w:rsidR="009D2A00" w:rsidRPr="009D2A00">
        <w:rPr>
          <w:rFonts w:ascii="Calibri" w:hAnsi="Calibri" w:cs="Calibri"/>
          <w:sz w:val="24"/>
          <w:szCs w:val="24"/>
        </w:rPr>
        <w:t xml:space="preserve">(37 °C) </w:t>
      </w:r>
      <w:r w:rsidRPr="009D2A00">
        <w:rPr>
          <w:rFonts w:ascii="Calibri" w:hAnsi="Calibri" w:cs="Calibri"/>
          <w:sz w:val="24"/>
          <w:szCs w:val="24"/>
        </w:rPr>
        <w:t xml:space="preserve">are stabilized </w:t>
      </w:r>
      <w:r w:rsidR="00EF5452" w:rsidRPr="009D2A00">
        <w:rPr>
          <w:rFonts w:ascii="Calibri" w:hAnsi="Calibri" w:cs="Calibri"/>
          <w:sz w:val="24"/>
          <w:szCs w:val="24"/>
        </w:rPr>
        <w:t xml:space="preserve">for 20 min </w:t>
      </w:r>
      <w:r w:rsidRPr="009D2A00">
        <w:rPr>
          <w:rFonts w:ascii="Calibri" w:hAnsi="Calibri" w:cs="Calibri"/>
          <w:sz w:val="24"/>
          <w:szCs w:val="24"/>
        </w:rPr>
        <w:t>before starting the staining and introducing the cells to the microscope.</w:t>
      </w:r>
      <w:r w:rsidR="00CB5D27" w:rsidRPr="009D2A00">
        <w:rPr>
          <w:rFonts w:ascii="Calibri" w:hAnsi="Calibri" w:cs="Calibri"/>
          <w:sz w:val="24"/>
          <w:szCs w:val="24"/>
        </w:rPr>
        <w:t xml:space="preserve"> </w:t>
      </w:r>
    </w:p>
    <w:p w14:paraId="18A69908" w14:textId="77777777" w:rsidR="009D2A00" w:rsidRPr="009D2A00" w:rsidRDefault="009D2A00" w:rsidP="00992C4F">
      <w:pPr>
        <w:pStyle w:val="ListParagraph"/>
        <w:spacing w:after="0" w:line="240" w:lineRule="auto"/>
        <w:ind w:left="0"/>
        <w:rPr>
          <w:rFonts w:ascii="Calibri" w:hAnsi="Calibri" w:cs="Calibri"/>
          <w:sz w:val="24"/>
          <w:szCs w:val="24"/>
        </w:rPr>
      </w:pPr>
    </w:p>
    <w:p w14:paraId="0AA0CF84" w14:textId="0E0AA8E3" w:rsidR="00FA7661" w:rsidRPr="009D2A00" w:rsidRDefault="009D2A00" w:rsidP="009D2A00">
      <w:r w:rsidRPr="009D2A00">
        <w:t>NOTE</w:t>
      </w:r>
      <w:r w:rsidR="00FA7661" w:rsidRPr="009D2A00">
        <w:t>:</w:t>
      </w:r>
      <w:r>
        <w:t xml:space="preserve"> (Critical)</w:t>
      </w:r>
      <w:r w:rsidR="00FA7661" w:rsidRPr="009D2A00">
        <w:t xml:space="preserve"> It is </w:t>
      </w:r>
      <w:r w:rsidRPr="009D2A00">
        <w:t>essential to verify that cells remain healthy throughout the experiment by visual inspection and that the pH and temperature of the media are maintained. This can be achieved by utilizing control units for parameters and visually inspecting the media coloring, if phenol red is us</w:t>
      </w:r>
      <w:r w:rsidR="00FA7661" w:rsidRPr="009D2A00">
        <w:t>ed. For that</w:t>
      </w:r>
      <w:r w:rsidR="005D0331" w:rsidRPr="009D2A00">
        <w:t xml:space="preserve">, </w:t>
      </w:r>
      <w:r w:rsidR="00FA7661" w:rsidRPr="009D2A00">
        <w:t>temperature and CO</w:t>
      </w:r>
      <w:r w:rsidR="00CB5D27" w:rsidRPr="009D2A00">
        <w:rPr>
          <w:vertAlign w:val="subscript"/>
        </w:rPr>
        <w:t>2</w:t>
      </w:r>
      <w:r w:rsidR="00FA7661" w:rsidRPr="009D2A00">
        <w:t xml:space="preserve"> controllers </w:t>
      </w:r>
      <w:r w:rsidR="001867D1" w:rsidRPr="009D2A00">
        <w:t>can be used</w:t>
      </w:r>
      <w:r w:rsidR="00FA7661" w:rsidRPr="009D2A00">
        <w:t>.</w:t>
      </w:r>
    </w:p>
    <w:p w14:paraId="0C51CE22" w14:textId="77777777" w:rsidR="001C0AED" w:rsidRPr="009D2A00" w:rsidRDefault="001C0AED" w:rsidP="009D2A00"/>
    <w:p w14:paraId="0F3A4E1D" w14:textId="1A22F920" w:rsidR="00FA7661" w:rsidRPr="00E65E27" w:rsidRDefault="00EF5452" w:rsidP="00992C4F">
      <w:pPr>
        <w:pStyle w:val="ListParagraph"/>
        <w:numPr>
          <w:ilvl w:val="2"/>
          <w:numId w:val="45"/>
        </w:numPr>
        <w:spacing w:after="0" w:line="240" w:lineRule="auto"/>
        <w:ind w:left="0" w:firstLine="0"/>
        <w:rPr>
          <w:rFonts w:ascii="Calibri" w:hAnsi="Calibri" w:cs="Calibri"/>
          <w:sz w:val="24"/>
          <w:szCs w:val="24"/>
          <w:highlight w:val="yellow"/>
          <w:rPrChange w:id="12" w:author="Triana Amen" w:date="2025-10-28T16:10:00Z" w16du:dateUtc="2025-10-28T16:10:00Z">
            <w:rPr>
              <w:rFonts w:ascii="Calibri" w:hAnsi="Calibri" w:cs="Calibri"/>
              <w:sz w:val="24"/>
              <w:szCs w:val="24"/>
            </w:rPr>
          </w:rPrChange>
        </w:rPr>
      </w:pPr>
      <w:commentRangeStart w:id="13"/>
      <w:r w:rsidRPr="00E65E27">
        <w:rPr>
          <w:rFonts w:ascii="Calibri" w:hAnsi="Calibri" w:cs="Calibri"/>
          <w:sz w:val="24"/>
          <w:szCs w:val="24"/>
          <w:highlight w:val="yellow"/>
          <w:rPrChange w:id="14" w:author="Triana Amen" w:date="2025-10-28T16:10:00Z" w16du:dateUtc="2025-10-28T16:10:00Z">
            <w:rPr>
              <w:rFonts w:ascii="Calibri" w:hAnsi="Calibri" w:cs="Calibri"/>
              <w:sz w:val="24"/>
              <w:szCs w:val="24"/>
            </w:rPr>
          </w:rPrChange>
        </w:rPr>
        <w:t>Set up</w:t>
      </w:r>
      <w:r w:rsidR="00FA7661" w:rsidRPr="00E65E27">
        <w:rPr>
          <w:rFonts w:ascii="Calibri" w:hAnsi="Calibri" w:cs="Calibri"/>
          <w:sz w:val="24"/>
          <w:szCs w:val="24"/>
          <w:highlight w:val="yellow"/>
          <w:rPrChange w:id="15" w:author="Triana Amen" w:date="2025-10-28T16:10:00Z" w16du:dateUtc="2025-10-28T16:10:00Z">
            <w:rPr>
              <w:rFonts w:ascii="Calibri" w:hAnsi="Calibri" w:cs="Calibri"/>
              <w:sz w:val="24"/>
              <w:szCs w:val="24"/>
            </w:rPr>
          </w:rPrChange>
        </w:rPr>
        <w:t xml:space="preserve"> the confocal microscope </w:t>
      </w:r>
      <w:r w:rsidRPr="00E65E27">
        <w:rPr>
          <w:rFonts w:ascii="Calibri" w:hAnsi="Calibri" w:cs="Calibri"/>
          <w:sz w:val="24"/>
          <w:szCs w:val="24"/>
          <w:highlight w:val="yellow"/>
          <w:rPrChange w:id="16" w:author="Triana Amen" w:date="2025-10-28T16:10:00Z" w16du:dateUtc="2025-10-28T16:10:00Z">
            <w:rPr>
              <w:rFonts w:ascii="Calibri" w:hAnsi="Calibri" w:cs="Calibri"/>
              <w:sz w:val="24"/>
              <w:szCs w:val="24"/>
            </w:rPr>
          </w:rPrChange>
        </w:rPr>
        <w:t>software</w:t>
      </w:r>
      <w:r w:rsidR="00CB5D27" w:rsidRPr="00E65E27">
        <w:rPr>
          <w:rFonts w:ascii="Calibri" w:hAnsi="Calibri" w:cs="Calibri"/>
          <w:sz w:val="24"/>
          <w:szCs w:val="24"/>
          <w:highlight w:val="yellow"/>
          <w:rPrChange w:id="17" w:author="Triana Amen" w:date="2025-10-28T16:10:00Z" w16du:dateUtc="2025-10-28T16:10:00Z">
            <w:rPr>
              <w:rFonts w:ascii="Calibri" w:hAnsi="Calibri" w:cs="Calibri"/>
              <w:sz w:val="24"/>
              <w:szCs w:val="24"/>
            </w:rPr>
          </w:rPrChange>
        </w:rPr>
        <w:t>. I</w:t>
      </w:r>
      <w:r w:rsidR="00FA7661" w:rsidRPr="00E65E27">
        <w:rPr>
          <w:rFonts w:ascii="Calibri" w:hAnsi="Calibri" w:cs="Calibri"/>
          <w:sz w:val="24"/>
          <w:szCs w:val="24"/>
          <w:highlight w:val="yellow"/>
          <w:rPrChange w:id="18" w:author="Triana Amen" w:date="2025-10-28T16:10:00Z" w16du:dateUtc="2025-10-28T16:10:00Z">
            <w:rPr>
              <w:rFonts w:ascii="Calibri" w:hAnsi="Calibri" w:cs="Calibri"/>
              <w:sz w:val="24"/>
              <w:szCs w:val="24"/>
            </w:rPr>
          </w:rPrChange>
        </w:rPr>
        <w:t xml:space="preserve">nitiate the software and </w:t>
      </w:r>
      <w:r w:rsidRPr="00E65E27">
        <w:rPr>
          <w:rFonts w:ascii="Calibri" w:hAnsi="Calibri" w:cs="Calibri"/>
          <w:sz w:val="24"/>
          <w:szCs w:val="24"/>
          <w:highlight w:val="yellow"/>
          <w:rPrChange w:id="19" w:author="Triana Amen" w:date="2025-10-28T16:10:00Z" w16du:dateUtc="2025-10-28T16:10:00Z">
            <w:rPr>
              <w:rFonts w:ascii="Calibri" w:hAnsi="Calibri" w:cs="Calibri"/>
              <w:sz w:val="24"/>
              <w:szCs w:val="24"/>
            </w:rPr>
          </w:rPrChange>
        </w:rPr>
        <w:t>turn on the</w:t>
      </w:r>
      <w:r w:rsidR="00FA7661" w:rsidRPr="00E65E27">
        <w:rPr>
          <w:rFonts w:ascii="Calibri" w:hAnsi="Calibri" w:cs="Calibri"/>
          <w:sz w:val="24"/>
          <w:szCs w:val="24"/>
          <w:highlight w:val="yellow"/>
          <w:rPrChange w:id="20" w:author="Triana Amen" w:date="2025-10-28T16:10:00Z" w16du:dateUtc="2025-10-28T16:10:00Z">
            <w:rPr>
              <w:rFonts w:ascii="Calibri" w:hAnsi="Calibri" w:cs="Calibri"/>
              <w:sz w:val="24"/>
              <w:szCs w:val="24"/>
            </w:rPr>
          </w:rPrChange>
        </w:rPr>
        <w:t xml:space="preserve"> 561</w:t>
      </w:r>
      <w:r w:rsidR="00AD6925" w:rsidRPr="00E65E27">
        <w:rPr>
          <w:rFonts w:ascii="Calibri" w:hAnsi="Calibri" w:cs="Calibri"/>
          <w:sz w:val="24"/>
          <w:szCs w:val="24"/>
          <w:highlight w:val="yellow"/>
          <w:rPrChange w:id="21" w:author="Triana Amen" w:date="2025-10-28T16:10:00Z" w16du:dateUtc="2025-10-28T16:10:00Z">
            <w:rPr>
              <w:rFonts w:ascii="Calibri" w:hAnsi="Calibri" w:cs="Calibri"/>
              <w:sz w:val="24"/>
              <w:szCs w:val="24"/>
            </w:rPr>
          </w:rPrChange>
        </w:rPr>
        <w:t xml:space="preserve"> </w:t>
      </w:r>
      <w:r w:rsidR="000A6ABE" w:rsidRPr="00E65E27">
        <w:rPr>
          <w:rFonts w:ascii="Calibri" w:hAnsi="Calibri" w:cs="Calibri"/>
          <w:sz w:val="24"/>
          <w:szCs w:val="24"/>
          <w:highlight w:val="yellow"/>
          <w:rPrChange w:id="22" w:author="Triana Amen" w:date="2025-10-28T16:10:00Z" w16du:dateUtc="2025-10-28T16:10:00Z">
            <w:rPr>
              <w:rFonts w:ascii="Calibri" w:hAnsi="Calibri" w:cs="Calibri"/>
              <w:sz w:val="24"/>
              <w:szCs w:val="24"/>
            </w:rPr>
          </w:rPrChange>
        </w:rPr>
        <w:t>nm</w:t>
      </w:r>
      <w:r w:rsidRPr="00E65E27">
        <w:rPr>
          <w:rFonts w:ascii="Calibri" w:hAnsi="Calibri" w:cs="Calibri"/>
          <w:sz w:val="24"/>
          <w:szCs w:val="24"/>
          <w:highlight w:val="yellow"/>
          <w:rPrChange w:id="23" w:author="Triana Amen" w:date="2025-10-28T16:10:00Z" w16du:dateUtc="2025-10-28T16:10:00Z">
            <w:rPr>
              <w:rFonts w:ascii="Calibri" w:hAnsi="Calibri" w:cs="Calibri"/>
              <w:sz w:val="24"/>
              <w:szCs w:val="24"/>
            </w:rPr>
          </w:rPrChange>
        </w:rPr>
        <w:t xml:space="preserve"> laser for the </w:t>
      </w:r>
      <w:proofErr w:type="gramStart"/>
      <w:r w:rsidRPr="00E65E27">
        <w:rPr>
          <w:rFonts w:ascii="Calibri" w:hAnsi="Calibri" w:cs="Calibri"/>
          <w:sz w:val="24"/>
          <w:szCs w:val="24"/>
          <w:highlight w:val="yellow"/>
          <w:rPrChange w:id="24" w:author="Triana Amen" w:date="2025-10-28T16:10:00Z" w16du:dateUtc="2025-10-28T16:10:00Z">
            <w:rPr>
              <w:rFonts w:ascii="Calibri" w:hAnsi="Calibri" w:cs="Calibri"/>
              <w:sz w:val="24"/>
              <w:szCs w:val="24"/>
            </w:rPr>
          </w:rPrChange>
        </w:rPr>
        <w:t>555</w:t>
      </w:r>
      <w:r w:rsidR="00E92A2B" w:rsidRPr="00E65E27">
        <w:rPr>
          <w:rFonts w:ascii="Calibri" w:hAnsi="Calibri" w:cs="Calibri"/>
          <w:sz w:val="24"/>
          <w:szCs w:val="24"/>
          <w:highlight w:val="yellow"/>
          <w:rPrChange w:id="25" w:author="Triana Amen" w:date="2025-10-28T16:10:00Z" w16du:dateUtc="2025-10-28T16:10:00Z">
            <w:rPr>
              <w:rFonts w:ascii="Calibri" w:hAnsi="Calibri" w:cs="Calibri"/>
              <w:sz w:val="24"/>
              <w:szCs w:val="24"/>
            </w:rPr>
          </w:rPrChange>
        </w:rPr>
        <w:t xml:space="preserve"> probe</w:t>
      </w:r>
      <w:proofErr w:type="gramEnd"/>
      <w:r w:rsidR="000A6ABE" w:rsidRPr="00E65E27">
        <w:rPr>
          <w:rFonts w:ascii="Calibri" w:hAnsi="Calibri" w:cs="Calibri"/>
          <w:sz w:val="24"/>
          <w:szCs w:val="24"/>
          <w:highlight w:val="yellow"/>
          <w:rPrChange w:id="26" w:author="Triana Amen" w:date="2025-10-28T16:10:00Z" w16du:dateUtc="2025-10-28T16:10:00Z">
            <w:rPr>
              <w:rFonts w:ascii="Calibri" w:hAnsi="Calibri" w:cs="Calibri"/>
              <w:sz w:val="24"/>
              <w:szCs w:val="24"/>
            </w:rPr>
          </w:rPrChange>
        </w:rPr>
        <w:t xml:space="preserve"> staining</w:t>
      </w:r>
      <w:r w:rsidR="00FA7661" w:rsidRPr="00E65E27">
        <w:rPr>
          <w:rFonts w:ascii="Calibri" w:hAnsi="Calibri" w:cs="Calibri"/>
          <w:sz w:val="24"/>
          <w:szCs w:val="24"/>
          <w:highlight w:val="yellow"/>
          <w:rPrChange w:id="27" w:author="Triana Amen" w:date="2025-10-28T16:10:00Z" w16du:dateUtc="2025-10-28T16:10:00Z">
            <w:rPr>
              <w:rFonts w:ascii="Calibri" w:hAnsi="Calibri" w:cs="Calibri"/>
              <w:sz w:val="24"/>
              <w:szCs w:val="24"/>
            </w:rPr>
          </w:rPrChange>
        </w:rPr>
        <w:t>.</w:t>
      </w:r>
      <w:r w:rsidRPr="00E65E27">
        <w:rPr>
          <w:rFonts w:ascii="Calibri" w:hAnsi="Calibri" w:cs="Calibri"/>
          <w:sz w:val="24"/>
          <w:szCs w:val="24"/>
          <w:highlight w:val="yellow"/>
          <w:rPrChange w:id="28" w:author="Triana Amen" w:date="2025-10-28T16:10:00Z" w16du:dateUtc="2025-10-28T16:10:00Z">
            <w:rPr>
              <w:rFonts w:ascii="Calibri" w:hAnsi="Calibri" w:cs="Calibri"/>
              <w:sz w:val="24"/>
              <w:szCs w:val="24"/>
            </w:rPr>
          </w:rPrChange>
        </w:rPr>
        <w:t xml:space="preserve"> Adjust the parameters</w:t>
      </w:r>
      <w:r w:rsidR="001C0AED" w:rsidRPr="00E65E27">
        <w:rPr>
          <w:rFonts w:ascii="Calibri" w:hAnsi="Calibri" w:cs="Calibri"/>
          <w:sz w:val="24"/>
          <w:szCs w:val="24"/>
          <w:highlight w:val="yellow"/>
          <w:rPrChange w:id="29" w:author="Triana Amen" w:date="2025-10-28T16:10:00Z" w16du:dateUtc="2025-10-28T16:10:00Z">
            <w:rPr>
              <w:rFonts w:ascii="Calibri" w:hAnsi="Calibri" w:cs="Calibri"/>
              <w:sz w:val="24"/>
              <w:szCs w:val="24"/>
            </w:rPr>
          </w:rPrChange>
        </w:rPr>
        <w:t xml:space="preserve"> of acquisition and laser power</w:t>
      </w:r>
      <w:r w:rsidR="009D2A00" w:rsidRPr="00E65E27">
        <w:rPr>
          <w:rFonts w:ascii="Calibri" w:hAnsi="Calibri" w:cs="Calibri"/>
          <w:sz w:val="24"/>
          <w:szCs w:val="24"/>
          <w:highlight w:val="yellow"/>
          <w:rPrChange w:id="30" w:author="Triana Amen" w:date="2025-10-28T16:10:00Z" w16du:dateUtc="2025-10-28T16:10:00Z">
            <w:rPr>
              <w:rFonts w:ascii="Calibri" w:hAnsi="Calibri" w:cs="Calibri"/>
              <w:sz w:val="24"/>
              <w:szCs w:val="24"/>
            </w:rPr>
          </w:rPrChange>
        </w:rPr>
        <w:t xml:space="preserve">. This protocol </w:t>
      </w:r>
      <w:r w:rsidRPr="00E65E27">
        <w:rPr>
          <w:rFonts w:ascii="Calibri" w:hAnsi="Calibri" w:cs="Calibri"/>
          <w:sz w:val="24"/>
          <w:szCs w:val="24"/>
          <w:highlight w:val="yellow"/>
          <w:rPrChange w:id="31" w:author="Triana Amen" w:date="2025-10-28T16:10:00Z" w16du:dateUtc="2025-10-28T16:10:00Z">
            <w:rPr>
              <w:rFonts w:ascii="Calibri" w:hAnsi="Calibri" w:cs="Calibri"/>
              <w:sz w:val="24"/>
              <w:szCs w:val="24"/>
            </w:rPr>
          </w:rPrChange>
        </w:rPr>
        <w:t>use</w:t>
      </w:r>
      <w:r w:rsidR="009D2A00" w:rsidRPr="00E65E27">
        <w:rPr>
          <w:rFonts w:ascii="Calibri" w:hAnsi="Calibri" w:cs="Calibri"/>
          <w:sz w:val="24"/>
          <w:szCs w:val="24"/>
          <w:highlight w:val="yellow"/>
          <w:rPrChange w:id="32" w:author="Triana Amen" w:date="2025-10-28T16:10:00Z" w16du:dateUtc="2025-10-28T16:10:00Z">
            <w:rPr>
              <w:rFonts w:ascii="Calibri" w:hAnsi="Calibri" w:cs="Calibri"/>
              <w:sz w:val="24"/>
              <w:szCs w:val="24"/>
            </w:rPr>
          </w:rPrChange>
        </w:rPr>
        <w:t>s</w:t>
      </w:r>
      <w:r w:rsidRPr="00E65E27">
        <w:rPr>
          <w:rFonts w:ascii="Calibri" w:hAnsi="Calibri" w:cs="Calibri"/>
          <w:sz w:val="24"/>
          <w:szCs w:val="24"/>
          <w:highlight w:val="yellow"/>
          <w:rPrChange w:id="33" w:author="Triana Amen" w:date="2025-10-28T16:10:00Z" w16du:dateUtc="2025-10-28T16:10:00Z">
            <w:rPr>
              <w:rFonts w:ascii="Calibri" w:hAnsi="Calibri" w:cs="Calibri"/>
              <w:sz w:val="24"/>
              <w:szCs w:val="24"/>
            </w:rPr>
          </w:rPrChange>
        </w:rPr>
        <w:t xml:space="preserve"> 1% laser power</w:t>
      </w:r>
      <w:r w:rsidR="009D2A00" w:rsidRPr="00E65E27">
        <w:rPr>
          <w:rFonts w:ascii="Calibri" w:hAnsi="Calibri" w:cs="Calibri"/>
          <w:sz w:val="24"/>
          <w:szCs w:val="24"/>
          <w:highlight w:val="yellow"/>
          <w:rPrChange w:id="34" w:author="Triana Amen" w:date="2025-10-28T16:10:00Z" w16du:dateUtc="2025-10-28T16:10:00Z">
            <w:rPr>
              <w:rFonts w:ascii="Calibri" w:hAnsi="Calibri" w:cs="Calibri"/>
              <w:sz w:val="24"/>
              <w:szCs w:val="24"/>
            </w:rPr>
          </w:rPrChange>
        </w:rPr>
        <w:t>,</w:t>
      </w:r>
      <w:r w:rsidRPr="00E65E27">
        <w:rPr>
          <w:rFonts w:ascii="Calibri" w:hAnsi="Calibri" w:cs="Calibri"/>
          <w:sz w:val="24"/>
          <w:szCs w:val="24"/>
          <w:highlight w:val="yellow"/>
          <w:rPrChange w:id="35" w:author="Triana Amen" w:date="2025-10-28T16:10:00Z" w16du:dateUtc="2025-10-28T16:10:00Z">
            <w:rPr>
              <w:rFonts w:ascii="Calibri" w:hAnsi="Calibri" w:cs="Calibri"/>
              <w:sz w:val="24"/>
              <w:szCs w:val="24"/>
            </w:rPr>
          </w:rPrChange>
        </w:rPr>
        <w:t xml:space="preserve"> HV (gain) of 100</w:t>
      </w:r>
      <w:r w:rsidR="009D2A00" w:rsidRPr="00E65E27">
        <w:rPr>
          <w:rFonts w:ascii="Calibri" w:hAnsi="Calibri" w:cs="Calibri"/>
          <w:sz w:val="24"/>
          <w:szCs w:val="24"/>
          <w:highlight w:val="yellow"/>
          <w:rPrChange w:id="36" w:author="Triana Amen" w:date="2025-10-28T16:10:00Z" w16du:dateUtc="2025-10-28T16:10:00Z">
            <w:rPr>
              <w:rFonts w:ascii="Calibri" w:hAnsi="Calibri" w:cs="Calibri"/>
              <w:sz w:val="24"/>
              <w:szCs w:val="24"/>
            </w:rPr>
          </w:rPrChange>
        </w:rPr>
        <w:t>,</w:t>
      </w:r>
      <w:r w:rsidR="001C0AED" w:rsidRPr="00E65E27">
        <w:rPr>
          <w:rFonts w:ascii="Calibri" w:hAnsi="Calibri" w:cs="Calibri"/>
          <w:sz w:val="24"/>
          <w:szCs w:val="24"/>
          <w:highlight w:val="yellow"/>
          <w:rPrChange w:id="37" w:author="Triana Amen" w:date="2025-10-28T16:10:00Z" w16du:dateUtc="2025-10-28T16:10:00Z">
            <w:rPr>
              <w:rFonts w:ascii="Calibri" w:hAnsi="Calibri" w:cs="Calibri"/>
              <w:sz w:val="24"/>
              <w:szCs w:val="24"/>
            </w:rPr>
          </w:rPrChange>
        </w:rPr>
        <w:t xml:space="preserve"> </w:t>
      </w:r>
      <w:r w:rsidR="009D2A00" w:rsidRPr="00E65E27">
        <w:rPr>
          <w:rFonts w:ascii="Calibri" w:hAnsi="Calibri" w:cs="Calibri"/>
          <w:sz w:val="24"/>
          <w:szCs w:val="24"/>
          <w:highlight w:val="yellow"/>
          <w:rPrChange w:id="38" w:author="Triana Amen" w:date="2025-10-28T16:10:00Z" w16du:dateUtc="2025-10-28T16:10:00Z">
            <w:rPr>
              <w:rFonts w:ascii="Calibri" w:hAnsi="Calibri" w:cs="Calibri"/>
              <w:sz w:val="24"/>
              <w:szCs w:val="24"/>
            </w:rPr>
          </w:rPrChange>
        </w:rPr>
        <w:t xml:space="preserve">and a resolution of 1024 </w:t>
      </w:r>
      <w:r w:rsidR="009D2A00" w:rsidRPr="00E65E27">
        <w:rPr>
          <w:rFonts w:ascii="Calibri" w:hAnsi="Calibri" w:cs="Calibri"/>
          <w:sz w:val="24"/>
          <w:szCs w:val="24"/>
          <w:highlight w:val="yellow"/>
          <w:rPrChange w:id="39" w:author="Triana Amen" w:date="2025-10-28T16:10:00Z" w16du:dateUtc="2025-10-28T16:10:00Z">
            <w:rPr>
              <w:rFonts w:ascii="Calibri" w:hAnsi="Calibri" w:cs="Calibri"/>
              <w:sz w:val="24"/>
              <w:szCs w:val="24"/>
            </w:rPr>
          </w:rPrChange>
        </w:rPr>
        <w:sym w:font="Symbol" w:char="F0B4"/>
      </w:r>
      <w:r w:rsidR="009D2A00" w:rsidRPr="00E65E27">
        <w:rPr>
          <w:rFonts w:ascii="Calibri" w:hAnsi="Calibri" w:cs="Calibri"/>
          <w:sz w:val="24"/>
          <w:szCs w:val="24"/>
          <w:highlight w:val="yellow"/>
          <w:rPrChange w:id="40" w:author="Triana Amen" w:date="2025-10-28T16:10:00Z" w16du:dateUtc="2025-10-28T16:10:00Z">
            <w:rPr>
              <w:rFonts w:ascii="Calibri" w:hAnsi="Calibri" w:cs="Calibri"/>
              <w:sz w:val="24"/>
              <w:szCs w:val="24"/>
            </w:rPr>
          </w:rPrChange>
        </w:rPr>
        <w:t xml:space="preserve"> 1024 pixels with</w:t>
      </w:r>
      <w:r w:rsidR="000A6ABE" w:rsidRPr="00E65E27">
        <w:rPr>
          <w:rFonts w:ascii="Calibri" w:hAnsi="Calibri" w:cs="Calibri"/>
          <w:sz w:val="24"/>
          <w:szCs w:val="24"/>
          <w:highlight w:val="yellow"/>
          <w:rPrChange w:id="41" w:author="Triana Amen" w:date="2025-10-28T16:10:00Z" w16du:dateUtc="2025-10-28T16:10:00Z">
            <w:rPr>
              <w:rFonts w:ascii="Calibri" w:hAnsi="Calibri" w:cs="Calibri"/>
              <w:sz w:val="24"/>
              <w:szCs w:val="24"/>
            </w:rPr>
          </w:rPrChange>
        </w:rPr>
        <w:t xml:space="preserve"> </w:t>
      </w:r>
      <w:r w:rsidR="009D2A00" w:rsidRPr="00E65E27">
        <w:rPr>
          <w:rFonts w:ascii="Calibri" w:hAnsi="Calibri" w:cs="Calibri"/>
          <w:sz w:val="24"/>
          <w:szCs w:val="24"/>
          <w:highlight w:val="yellow"/>
          <w:rPrChange w:id="42" w:author="Triana Amen" w:date="2025-10-28T16:10:00Z" w16du:dateUtc="2025-10-28T16:10:00Z">
            <w:rPr>
              <w:rFonts w:ascii="Calibri" w:hAnsi="Calibri" w:cs="Calibri"/>
              <w:sz w:val="24"/>
              <w:szCs w:val="24"/>
            </w:rPr>
          </w:rPrChange>
        </w:rPr>
        <w:t>3</w:t>
      </w:r>
      <w:r w:rsidR="009D2A00" w:rsidRPr="00E65E27">
        <w:rPr>
          <w:rFonts w:ascii="Calibri" w:hAnsi="Calibri" w:cs="Calibri"/>
          <w:sz w:val="24"/>
          <w:szCs w:val="24"/>
          <w:highlight w:val="yellow"/>
          <w:rPrChange w:id="43" w:author="Triana Amen" w:date="2025-10-28T16:10:00Z" w16du:dateUtc="2025-10-28T16:10:00Z">
            <w:rPr>
              <w:rFonts w:ascii="Calibri" w:hAnsi="Calibri" w:cs="Calibri"/>
              <w:sz w:val="24"/>
              <w:szCs w:val="24"/>
            </w:rPr>
          </w:rPrChange>
        </w:rPr>
        <w:sym w:font="Symbol" w:char="F0B4"/>
      </w:r>
      <w:r w:rsidR="009D2A00" w:rsidRPr="00E65E27">
        <w:rPr>
          <w:rFonts w:ascii="Calibri" w:hAnsi="Calibri" w:cs="Calibri"/>
          <w:sz w:val="24"/>
          <w:szCs w:val="24"/>
          <w:highlight w:val="yellow"/>
          <w:rPrChange w:id="44" w:author="Triana Amen" w:date="2025-10-28T16:10:00Z" w16du:dateUtc="2025-10-28T16:10:00Z">
            <w:rPr>
              <w:rFonts w:ascii="Calibri" w:hAnsi="Calibri" w:cs="Calibri"/>
              <w:sz w:val="24"/>
              <w:szCs w:val="24"/>
            </w:rPr>
          </w:rPrChange>
        </w:rPr>
        <w:t xml:space="preserve"> </w:t>
      </w:r>
      <w:r w:rsidR="000A6ABE" w:rsidRPr="00E65E27">
        <w:rPr>
          <w:rFonts w:ascii="Calibri" w:hAnsi="Calibri" w:cs="Calibri"/>
          <w:sz w:val="24"/>
          <w:szCs w:val="24"/>
          <w:highlight w:val="yellow"/>
          <w:rPrChange w:id="45" w:author="Triana Amen" w:date="2025-10-28T16:10:00Z" w16du:dateUtc="2025-10-28T16:10:00Z">
            <w:rPr>
              <w:rFonts w:ascii="Calibri" w:hAnsi="Calibri" w:cs="Calibri"/>
              <w:sz w:val="24"/>
              <w:szCs w:val="24"/>
            </w:rPr>
          </w:rPrChange>
        </w:rPr>
        <w:t xml:space="preserve">zoom </w:t>
      </w:r>
      <w:r w:rsidR="009D2A00" w:rsidRPr="00E65E27">
        <w:rPr>
          <w:rFonts w:ascii="Calibri" w:hAnsi="Calibri" w:cs="Calibri"/>
          <w:sz w:val="24"/>
          <w:szCs w:val="24"/>
          <w:highlight w:val="yellow"/>
          <w:rPrChange w:id="46" w:author="Triana Amen" w:date="2025-10-28T16:10:00Z" w16du:dateUtc="2025-10-28T16:10:00Z">
            <w:rPr>
              <w:rFonts w:ascii="Calibri" w:hAnsi="Calibri" w:cs="Calibri"/>
              <w:sz w:val="24"/>
              <w:szCs w:val="24"/>
            </w:rPr>
          </w:rPrChange>
        </w:rPr>
        <w:t>to image the cells</w:t>
      </w:r>
      <w:r w:rsidR="001C0AED" w:rsidRPr="00E65E27">
        <w:rPr>
          <w:rFonts w:ascii="Calibri" w:hAnsi="Calibri" w:cs="Calibri"/>
          <w:sz w:val="24"/>
          <w:szCs w:val="24"/>
          <w:highlight w:val="yellow"/>
          <w:rPrChange w:id="47" w:author="Triana Amen" w:date="2025-10-28T16:10:00Z" w16du:dateUtc="2025-10-28T16:10:00Z">
            <w:rPr>
              <w:rFonts w:ascii="Calibri" w:hAnsi="Calibri" w:cs="Calibri"/>
              <w:sz w:val="24"/>
              <w:szCs w:val="24"/>
            </w:rPr>
          </w:rPrChange>
        </w:rPr>
        <w:t>.</w:t>
      </w:r>
      <w:commentRangeEnd w:id="13"/>
      <w:r w:rsidR="00E65E27" w:rsidRPr="00E65E27">
        <w:rPr>
          <w:rStyle w:val="CommentReference"/>
          <w:rFonts w:ascii="Calibri" w:eastAsia="Calibri" w:hAnsi="Calibri" w:cs="Calibri"/>
          <w:highlight w:val="yellow"/>
          <w:rPrChange w:id="48" w:author="Triana Amen" w:date="2025-10-28T16:10:00Z" w16du:dateUtc="2025-10-28T16:10:00Z">
            <w:rPr>
              <w:rStyle w:val="CommentReference"/>
              <w:rFonts w:ascii="Calibri" w:eastAsia="Calibri" w:hAnsi="Calibri" w:cs="Calibri"/>
            </w:rPr>
          </w:rPrChange>
        </w:rPr>
        <w:commentReference w:id="13"/>
      </w:r>
    </w:p>
    <w:p w14:paraId="7100D403" w14:textId="77777777" w:rsidR="009D2A00" w:rsidRPr="009D2A00" w:rsidRDefault="009D2A00" w:rsidP="00992C4F">
      <w:pPr>
        <w:pStyle w:val="ListParagraph"/>
        <w:spacing w:after="0" w:line="240" w:lineRule="auto"/>
        <w:ind w:left="0"/>
        <w:rPr>
          <w:rFonts w:ascii="Calibri" w:hAnsi="Calibri" w:cs="Calibri"/>
          <w:sz w:val="24"/>
          <w:szCs w:val="24"/>
        </w:rPr>
      </w:pPr>
    </w:p>
    <w:p w14:paraId="0304A6ED" w14:textId="4243B627" w:rsidR="00AB5F1F" w:rsidRPr="00E65E27" w:rsidRDefault="009B715F" w:rsidP="00992C4F">
      <w:pPr>
        <w:pStyle w:val="ListParagraph"/>
        <w:numPr>
          <w:ilvl w:val="1"/>
          <w:numId w:val="45"/>
        </w:numPr>
        <w:spacing w:after="0" w:line="240" w:lineRule="auto"/>
        <w:ind w:left="0" w:firstLine="0"/>
        <w:rPr>
          <w:rFonts w:ascii="Calibri" w:hAnsi="Calibri" w:cs="Calibri"/>
          <w:sz w:val="24"/>
          <w:szCs w:val="24"/>
          <w:highlight w:val="yellow"/>
          <w:rPrChange w:id="49" w:author="Triana Amen" w:date="2025-10-28T16:10:00Z" w16du:dateUtc="2025-10-28T16:10:00Z">
            <w:rPr>
              <w:rFonts w:ascii="Calibri" w:hAnsi="Calibri" w:cs="Calibri"/>
              <w:sz w:val="24"/>
              <w:szCs w:val="24"/>
            </w:rPr>
          </w:rPrChange>
        </w:rPr>
      </w:pPr>
      <w:r w:rsidRPr="00E65E27">
        <w:rPr>
          <w:rFonts w:ascii="Calibri" w:hAnsi="Calibri" w:cs="Calibri"/>
          <w:sz w:val="24"/>
          <w:szCs w:val="24"/>
          <w:highlight w:val="yellow"/>
          <w:rPrChange w:id="50" w:author="Triana Amen" w:date="2025-10-28T16:10:00Z" w16du:dateUtc="2025-10-28T16:10:00Z">
            <w:rPr>
              <w:rFonts w:ascii="Calibri" w:hAnsi="Calibri" w:cs="Calibri"/>
              <w:sz w:val="24"/>
              <w:szCs w:val="24"/>
            </w:rPr>
          </w:rPrChange>
        </w:rPr>
        <w:t>Peroxisome s</w:t>
      </w:r>
      <w:r w:rsidR="00AB5F1F" w:rsidRPr="00E65E27">
        <w:rPr>
          <w:rFonts w:ascii="Calibri" w:hAnsi="Calibri" w:cs="Calibri"/>
          <w:sz w:val="24"/>
          <w:szCs w:val="24"/>
          <w:highlight w:val="yellow"/>
          <w:rPrChange w:id="51" w:author="Triana Amen" w:date="2025-10-28T16:10:00Z" w16du:dateUtc="2025-10-28T16:10:00Z">
            <w:rPr>
              <w:rFonts w:ascii="Calibri" w:hAnsi="Calibri" w:cs="Calibri"/>
              <w:sz w:val="24"/>
              <w:szCs w:val="24"/>
            </w:rPr>
          </w:rPrChange>
        </w:rPr>
        <w:t xml:space="preserve">taining </w:t>
      </w:r>
      <w:r w:rsidR="009D2A00" w:rsidRPr="00E65E27">
        <w:rPr>
          <w:rFonts w:ascii="Calibri" w:hAnsi="Calibri" w:cs="Calibri"/>
          <w:sz w:val="24"/>
          <w:szCs w:val="24"/>
          <w:highlight w:val="yellow"/>
          <w:rPrChange w:id="52" w:author="Triana Amen" w:date="2025-10-28T16:10:00Z" w16du:dateUtc="2025-10-28T16:10:00Z">
            <w:rPr>
              <w:rFonts w:ascii="Calibri" w:hAnsi="Calibri" w:cs="Calibri"/>
              <w:sz w:val="24"/>
              <w:szCs w:val="24"/>
            </w:rPr>
          </w:rPrChange>
        </w:rPr>
        <w:t>(Duration: 1–5 min)</w:t>
      </w:r>
    </w:p>
    <w:p w14:paraId="2ACDF32C" w14:textId="77777777" w:rsidR="009D2A00" w:rsidRPr="009D2A00" w:rsidRDefault="009D2A00" w:rsidP="00992C4F">
      <w:pPr>
        <w:pStyle w:val="ListParagraph"/>
        <w:spacing w:after="0" w:line="240" w:lineRule="auto"/>
        <w:ind w:left="0"/>
        <w:rPr>
          <w:rFonts w:ascii="Calibri" w:hAnsi="Calibri" w:cs="Calibri"/>
          <w:sz w:val="24"/>
          <w:szCs w:val="24"/>
        </w:rPr>
      </w:pPr>
    </w:p>
    <w:p w14:paraId="298E5177" w14:textId="20C0B788" w:rsidR="00ED5542" w:rsidRPr="00E65E27" w:rsidRDefault="00EF5452" w:rsidP="00992C4F">
      <w:pPr>
        <w:pStyle w:val="ListParagraph"/>
        <w:numPr>
          <w:ilvl w:val="2"/>
          <w:numId w:val="45"/>
        </w:numPr>
        <w:spacing w:after="0" w:line="240" w:lineRule="auto"/>
        <w:ind w:left="0" w:firstLine="0"/>
        <w:rPr>
          <w:rFonts w:ascii="Calibri" w:hAnsi="Calibri" w:cs="Calibri"/>
          <w:sz w:val="24"/>
          <w:szCs w:val="24"/>
          <w:highlight w:val="yellow"/>
          <w:rPrChange w:id="53" w:author="Triana Amen" w:date="2025-10-28T16:10:00Z" w16du:dateUtc="2025-10-28T16:10:00Z">
            <w:rPr>
              <w:rFonts w:ascii="Calibri" w:hAnsi="Calibri" w:cs="Calibri"/>
              <w:sz w:val="24"/>
              <w:szCs w:val="24"/>
            </w:rPr>
          </w:rPrChange>
        </w:rPr>
      </w:pPr>
      <w:commentRangeStart w:id="54"/>
      <w:r w:rsidRPr="00E65E27">
        <w:rPr>
          <w:rFonts w:ascii="Calibri" w:hAnsi="Calibri" w:cs="Calibri"/>
          <w:sz w:val="24"/>
          <w:szCs w:val="24"/>
          <w:highlight w:val="yellow"/>
          <w:rPrChange w:id="55" w:author="Triana Amen" w:date="2025-10-28T16:10:00Z" w16du:dateUtc="2025-10-28T16:10:00Z">
            <w:rPr>
              <w:rFonts w:ascii="Calibri" w:hAnsi="Calibri" w:cs="Calibri"/>
              <w:sz w:val="24"/>
              <w:szCs w:val="24"/>
            </w:rPr>
          </w:rPrChange>
        </w:rPr>
        <w:t>P</w:t>
      </w:r>
      <w:r w:rsidR="000E14F3" w:rsidRPr="00E65E27">
        <w:rPr>
          <w:rFonts w:ascii="Calibri" w:hAnsi="Calibri" w:cs="Calibri"/>
          <w:sz w:val="24"/>
          <w:szCs w:val="24"/>
          <w:highlight w:val="yellow"/>
          <w:rPrChange w:id="56" w:author="Triana Amen" w:date="2025-10-28T16:10:00Z" w16du:dateUtc="2025-10-28T16:10:00Z">
            <w:rPr>
              <w:rFonts w:ascii="Calibri" w:hAnsi="Calibri" w:cs="Calibri"/>
              <w:sz w:val="24"/>
              <w:szCs w:val="24"/>
            </w:rPr>
          </w:rPrChange>
        </w:rPr>
        <w:t>ipette</w:t>
      </w:r>
      <w:r w:rsidR="00D802CF" w:rsidRPr="00E65E27">
        <w:rPr>
          <w:rFonts w:ascii="Calibri" w:hAnsi="Calibri" w:cs="Calibri"/>
          <w:sz w:val="24"/>
          <w:szCs w:val="24"/>
          <w:highlight w:val="yellow"/>
          <w:rPrChange w:id="57" w:author="Triana Amen" w:date="2025-10-28T16:10:00Z" w16du:dateUtc="2025-10-28T16:10:00Z">
            <w:rPr>
              <w:rFonts w:ascii="Calibri" w:hAnsi="Calibri" w:cs="Calibri"/>
              <w:sz w:val="24"/>
              <w:szCs w:val="24"/>
            </w:rPr>
          </w:rPrChange>
        </w:rPr>
        <w:t xml:space="preserve"> </w:t>
      </w:r>
      <w:r w:rsidR="001E2C0B" w:rsidRPr="00E65E27">
        <w:rPr>
          <w:rFonts w:ascii="Calibri" w:hAnsi="Calibri" w:cs="Calibri"/>
          <w:sz w:val="24"/>
          <w:szCs w:val="24"/>
          <w:highlight w:val="yellow"/>
          <w:rPrChange w:id="58" w:author="Triana Amen" w:date="2025-10-28T16:10:00Z" w16du:dateUtc="2025-10-28T16:10:00Z">
            <w:rPr>
              <w:rFonts w:ascii="Calibri" w:hAnsi="Calibri" w:cs="Calibri"/>
              <w:sz w:val="24"/>
              <w:szCs w:val="24"/>
            </w:rPr>
          </w:rPrChange>
        </w:rPr>
        <w:t>an aliquot</w:t>
      </w:r>
      <w:r w:rsidRPr="00E65E27">
        <w:rPr>
          <w:rFonts w:ascii="Calibri" w:hAnsi="Calibri" w:cs="Calibri"/>
          <w:sz w:val="24"/>
          <w:szCs w:val="24"/>
          <w:highlight w:val="yellow"/>
          <w:rPrChange w:id="59" w:author="Triana Amen" w:date="2025-10-28T16:10:00Z" w16du:dateUtc="2025-10-28T16:10:00Z">
            <w:rPr>
              <w:rFonts w:ascii="Calibri" w:hAnsi="Calibri" w:cs="Calibri"/>
              <w:sz w:val="24"/>
              <w:szCs w:val="24"/>
            </w:rPr>
          </w:rPrChange>
        </w:rPr>
        <w:t xml:space="preserve"> of </w:t>
      </w:r>
      <w:r w:rsidR="00E92A2B" w:rsidRPr="00E65E27">
        <w:rPr>
          <w:rFonts w:ascii="Calibri" w:hAnsi="Calibri" w:cs="Calibri"/>
          <w:sz w:val="24"/>
          <w:szCs w:val="24"/>
          <w:highlight w:val="yellow"/>
          <w:rPrChange w:id="60" w:author="Triana Amen" w:date="2025-10-28T16:10:00Z" w16du:dateUtc="2025-10-28T16:10:00Z">
            <w:rPr>
              <w:rFonts w:ascii="Calibri" w:hAnsi="Calibri" w:cs="Calibri"/>
              <w:sz w:val="24"/>
              <w:szCs w:val="24"/>
            </w:rPr>
          </w:rPrChange>
        </w:rPr>
        <w:t xml:space="preserve">the probe </w:t>
      </w:r>
      <w:r w:rsidR="00FC28CB" w:rsidRPr="00E65E27">
        <w:rPr>
          <w:rFonts w:ascii="Calibri" w:hAnsi="Calibri" w:cs="Calibri"/>
          <w:sz w:val="24"/>
          <w:szCs w:val="24"/>
          <w:highlight w:val="yellow"/>
          <w:rPrChange w:id="61" w:author="Triana Amen" w:date="2025-10-28T16:10:00Z" w16du:dateUtc="2025-10-28T16:10:00Z">
            <w:rPr>
              <w:rFonts w:ascii="Calibri" w:hAnsi="Calibri" w:cs="Calibri"/>
              <w:sz w:val="24"/>
              <w:szCs w:val="24"/>
            </w:rPr>
          </w:rPrChange>
        </w:rPr>
        <w:t xml:space="preserve">for a final working concentration of 1 µM, </w:t>
      </w:r>
      <w:r w:rsidRPr="00E65E27">
        <w:rPr>
          <w:rFonts w:ascii="Calibri" w:hAnsi="Calibri" w:cs="Calibri"/>
          <w:sz w:val="24"/>
          <w:szCs w:val="24"/>
          <w:highlight w:val="yellow"/>
          <w:rPrChange w:id="62" w:author="Triana Amen" w:date="2025-10-28T16:10:00Z" w16du:dateUtc="2025-10-28T16:10:00Z">
            <w:rPr>
              <w:rFonts w:ascii="Calibri" w:hAnsi="Calibri" w:cs="Calibri"/>
              <w:sz w:val="24"/>
              <w:szCs w:val="24"/>
            </w:rPr>
          </w:rPrChange>
        </w:rPr>
        <w:t>e.g.</w:t>
      </w:r>
      <w:r w:rsidR="009D2A00" w:rsidRPr="00E65E27">
        <w:rPr>
          <w:rFonts w:ascii="Calibri" w:hAnsi="Calibri" w:cs="Calibri"/>
          <w:sz w:val="24"/>
          <w:szCs w:val="24"/>
          <w:highlight w:val="yellow"/>
          <w:rPrChange w:id="63" w:author="Triana Amen" w:date="2025-10-28T16:10:00Z" w16du:dateUtc="2025-10-28T16:10:00Z">
            <w:rPr>
              <w:rFonts w:ascii="Calibri" w:hAnsi="Calibri" w:cs="Calibri"/>
              <w:sz w:val="24"/>
              <w:szCs w:val="24"/>
            </w:rPr>
          </w:rPrChange>
        </w:rPr>
        <w:t>,</w:t>
      </w:r>
      <w:r w:rsidRPr="00E65E27">
        <w:rPr>
          <w:rFonts w:ascii="Calibri" w:hAnsi="Calibri" w:cs="Calibri"/>
          <w:sz w:val="24"/>
          <w:szCs w:val="24"/>
          <w:highlight w:val="yellow"/>
          <w:rPrChange w:id="64" w:author="Triana Amen" w:date="2025-10-28T16:10:00Z" w16du:dateUtc="2025-10-28T16:10:00Z">
            <w:rPr>
              <w:rFonts w:ascii="Calibri" w:hAnsi="Calibri" w:cs="Calibri"/>
              <w:sz w:val="24"/>
              <w:szCs w:val="24"/>
            </w:rPr>
          </w:rPrChange>
        </w:rPr>
        <w:t xml:space="preserve"> </w:t>
      </w:r>
      <w:r w:rsidR="009464C1" w:rsidRPr="00E65E27">
        <w:rPr>
          <w:rFonts w:ascii="Calibri" w:hAnsi="Calibri" w:cs="Calibri"/>
          <w:sz w:val="24"/>
          <w:szCs w:val="24"/>
          <w:highlight w:val="yellow"/>
          <w:rPrChange w:id="65" w:author="Triana Amen" w:date="2025-10-28T16:10:00Z" w16du:dateUtc="2025-10-28T16:10:00Z">
            <w:rPr>
              <w:rFonts w:ascii="Calibri" w:hAnsi="Calibri" w:cs="Calibri"/>
              <w:sz w:val="24"/>
              <w:szCs w:val="24"/>
            </w:rPr>
          </w:rPrChange>
        </w:rPr>
        <w:t>for 0.5</w:t>
      </w:r>
      <w:r w:rsidR="0030291E" w:rsidRPr="00E65E27">
        <w:rPr>
          <w:rFonts w:ascii="Calibri" w:hAnsi="Calibri" w:cs="Calibri"/>
          <w:sz w:val="24"/>
          <w:szCs w:val="24"/>
          <w:highlight w:val="yellow"/>
          <w:rPrChange w:id="66" w:author="Triana Amen" w:date="2025-10-28T16:10:00Z" w16du:dateUtc="2025-10-28T16:10:00Z">
            <w:rPr>
              <w:rFonts w:ascii="Calibri" w:hAnsi="Calibri" w:cs="Calibri"/>
              <w:sz w:val="24"/>
              <w:szCs w:val="24"/>
            </w:rPr>
          </w:rPrChange>
        </w:rPr>
        <w:t xml:space="preserve"> </w:t>
      </w:r>
      <w:r w:rsidR="009464C1" w:rsidRPr="00E65E27">
        <w:rPr>
          <w:rFonts w:ascii="Calibri" w:hAnsi="Calibri" w:cs="Calibri"/>
          <w:sz w:val="24"/>
          <w:szCs w:val="24"/>
          <w:highlight w:val="yellow"/>
          <w:rPrChange w:id="67" w:author="Triana Amen" w:date="2025-10-28T16:10:00Z" w16du:dateUtc="2025-10-28T16:10:00Z">
            <w:rPr>
              <w:rFonts w:ascii="Calibri" w:hAnsi="Calibri" w:cs="Calibri"/>
              <w:sz w:val="24"/>
              <w:szCs w:val="24"/>
            </w:rPr>
          </w:rPrChange>
        </w:rPr>
        <w:t>mL of media</w:t>
      </w:r>
      <w:r w:rsidR="009D2A00" w:rsidRPr="00E65E27">
        <w:rPr>
          <w:rFonts w:ascii="Calibri" w:hAnsi="Calibri" w:cs="Calibri"/>
          <w:sz w:val="24"/>
          <w:szCs w:val="24"/>
          <w:highlight w:val="yellow"/>
          <w:rPrChange w:id="68" w:author="Triana Amen" w:date="2025-10-28T16:10:00Z" w16du:dateUtc="2025-10-28T16:10:00Z">
            <w:rPr>
              <w:rFonts w:ascii="Calibri" w:hAnsi="Calibri" w:cs="Calibri"/>
              <w:sz w:val="24"/>
              <w:szCs w:val="24"/>
            </w:rPr>
          </w:rPrChange>
        </w:rPr>
        <w:t>,</w:t>
      </w:r>
      <w:r w:rsidR="00835224" w:rsidRPr="00E65E27">
        <w:rPr>
          <w:rFonts w:ascii="Calibri" w:hAnsi="Calibri" w:cs="Calibri"/>
          <w:sz w:val="24"/>
          <w:szCs w:val="24"/>
          <w:highlight w:val="yellow"/>
          <w:rPrChange w:id="69" w:author="Triana Amen" w:date="2025-10-28T16:10:00Z" w16du:dateUtc="2025-10-28T16:10:00Z">
            <w:rPr>
              <w:rFonts w:ascii="Calibri" w:hAnsi="Calibri" w:cs="Calibri"/>
              <w:sz w:val="24"/>
              <w:szCs w:val="24"/>
            </w:rPr>
          </w:rPrChange>
        </w:rPr>
        <w:t xml:space="preserve"> pipette </w:t>
      </w:r>
      <w:r w:rsidRPr="00E65E27">
        <w:rPr>
          <w:rFonts w:ascii="Calibri" w:hAnsi="Calibri" w:cs="Calibri"/>
          <w:sz w:val="24"/>
          <w:szCs w:val="24"/>
          <w:highlight w:val="yellow"/>
          <w:rPrChange w:id="70" w:author="Triana Amen" w:date="2025-10-28T16:10:00Z" w16du:dateUtc="2025-10-28T16:10:00Z">
            <w:rPr>
              <w:rFonts w:ascii="Calibri" w:hAnsi="Calibri" w:cs="Calibri"/>
              <w:sz w:val="24"/>
              <w:szCs w:val="24"/>
            </w:rPr>
          </w:rPrChange>
        </w:rPr>
        <w:t>0.5</w:t>
      </w:r>
      <w:r w:rsidR="0030291E" w:rsidRPr="00E65E27">
        <w:rPr>
          <w:rFonts w:ascii="Calibri" w:hAnsi="Calibri" w:cs="Calibri"/>
          <w:sz w:val="24"/>
          <w:szCs w:val="24"/>
          <w:highlight w:val="yellow"/>
          <w:rPrChange w:id="71" w:author="Triana Amen" w:date="2025-10-28T16:10:00Z" w16du:dateUtc="2025-10-28T16:10:00Z">
            <w:rPr>
              <w:rFonts w:ascii="Calibri" w:hAnsi="Calibri" w:cs="Calibri"/>
              <w:sz w:val="24"/>
              <w:szCs w:val="24"/>
            </w:rPr>
          </w:rPrChange>
        </w:rPr>
        <w:t xml:space="preserve"> </w:t>
      </w:r>
      <w:r w:rsidR="009464C1" w:rsidRPr="00E65E27">
        <w:rPr>
          <w:rFonts w:ascii="Calibri" w:hAnsi="Calibri" w:cs="Calibri"/>
          <w:sz w:val="24"/>
          <w:szCs w:val="24"/>
          <w:highlight w:val="yellow"/>
          <w:rPrChange w:id="72" w:author="Triana Amen" w:date="2025-10-28T16:10:00Z" w16du:dateUtc="2025-10-28T16:10:00Z">
            <w:rPr>
              <w:rFonts w:ascii="Calibri" w:hAnsi="Calibri" w:cs="Calibri"/>
              <w:sz w:val="24"/>
              <w:szCs w:val="24"/>
            </w:rPr>
          </w:rPrChange>
        </w:rPr>
        <w:t xml:space="preserve">µL </w:t>
      </w:r>
      <w:r w:rsidR="000E14F3" w:rsidRPr="00E65E27">
        <w:rPr>
          <w:rFonts w:ascii="Calibri" w:hAnsi="Calibri" w:cs="Calibri"/>
          <w:sz w:val="24"/>
          <w:szCs w:val="24"/>
          <w:highlight w:val="yellow"/>
          <w:rPrChange w:id="73" w:author="Triana Amen" w:date="2025-10-28T16:10:00Z" w16du:dateUtc="2025-10-28T16:10:00Z">
            <w:rPr>
              <w:rFonts w:ascii="Calibri" w:hAnsi="Calibri" w:cs="Calibri"/>
              <w:sz w:val="24"/>
              <w:szCs w:val="24"/>
            </w:rPr>
          </w:rPrChange>
        </w:rPr>
        <w:t xml:space="preserve">of the </w:t>
      </w:r>
      <w:r w:rsidRPr="00E65E27">
        <w:rPr>
          <w:rFonts w:ascii="Calibri" w:hAnsi="Calibri" w:cs="Calibri"/>
          <w:sz w:val="24"/>
          <w:szCs w:val="24"/>
          <w:highlight w:val="yellow"/>
          <w:rPrChange w:id="74" w:author="Triana Amen" w:date="2025-10-28T16:10:00Z" w16du:dateUtc="2025-10-28T16:10:00Z">
            <w:rPr>
              <w:rFonts w:ascii="Calibri" w:hAnsi="Calibri" w:cs="Calibri"/>
              <w:sz w:val="24"/>
              <w:szCs w:val="24"/>
            </w:rPr>
          </w:rPrChange>
        </w:rPr>
        <w:t>probe</w:t>
      </w:r>
      <w:r w:rsidR="001E2C0B" w:rsidRPr="00E65E27">
        <w:rPr>
          <w:rFonts w:ascii="Calibri" w:hAnsi="Calibri" w:cs="Calibri"/>
          <w:sz w:val="24"/>
          <w:szCs w:val="24"/>
          <w:highlight w:val="yellow"/>
          <w:rPrChange w:id="75" w:author="Triana Amen" w:date="2025-10-28T16:10:00Z" w16du:dateUtc="2025-10-28T16:10:00Z">
            <w:rPr>
              <w:rFonts w:ascii="Calibri" w:hAnsi="Calibri" w:cs="Calibri"/>
              <w:sz w:val="24"/>
              <w:szCs w:val="24"/>
            </w:rPr>
          </w:rPrChange>
        </w:rPr>
        <w:t xml:space="preserve">. </w:t>
      </w:r>
      <w:commentRangeEnd w:id="54"/>
      <w:r w:rsidR="00994865">
        <w:rPr>
          <w:rStyle w:val="CommentReference"/>
          <w:rFonts w:ascii="Calibri" w:eastAsia="Calibri" w:hAnsi="Calibri" w:cs="Calibri"/>
        </w:rPr>
        <w:commentReference w:id="54"/>
      </w:r>
    </w:p>
    <w:p w14:paraId="00FE89A4" w14:textId="77777777" w:rsidR="009D2A00" w:rsidRPr="00E65E27" w:rsidRDefault="009D2A00" w:rsidP="00992C4F">
      <w:pPr>
        <w:pStyle w:val="ListParagraph"/>
        <w:spacing w:after="0" w:line="240" w:lineRule="auto"/>
        <w:ind w:left="0"/>
        <w:rPr>
          <w:rFonts w:ascii="Calibri" w:hAnsi="Calibri" w:cs="Calibri"/>
          <w:sz w:val="24"/>
          <w:szCs w:val="24"/>
          <w:highlight w:val="yellow"/>
          <w:rPrChange w:id="76" w:author="Triana Amen" w:date="2025-10-28T16:10:00Z" w16du:dateUtc="2025-10-28T16:10:00Z">
            <w:rPr>
              <w:rFonts w:ascii="Calibri" w:hAnsi="Calibri" w:cs="Calibri"/>
              <w:sz w:val="24"/>
              <w:szCs w:val="24"/>
            </w:rPr>
          </w:rPrChange>
        </w:rPr>
      </w:pPr>
    </w:p>
    <w:p w14:paraId="59F761BE" w14:textId="1C4DA876" w:rsidR="004A4FDA" w:rsidRPr="00E65E27" w:rsidRDefault="0054381B" w:rsidP="00992C4F">
      <w:pPr>
        <w:pStyle w:val="ListParagraph"/>
        <w:numPr>
          <w:ilvl w:val="2"/>
          <w:numId w:val="45"/>
        </w:numPr>
        <w:spacing w:after="0" w:line="240" w:lineRule="auto"/>
        <w:ind w:left="0" w:firstLine="0"/>
        <w:rPr>
          <w:rFonts w:ascii="Calibri" w:hAnsi="Calibri" w:cs="Calibri"/>
          <w:sz w:val="24"/>
          <w:szCs w:val="24"/>
          <w:highlight w:val="yellow"/>
          <w:rPrChange w:id="77" w:author="Triana Amen" w:date="2025-10-28T16:10:00Z" w16du:dateUtc="2025-10-28T16:10:00Z">
            <w:rPr>
              <w:rFonts w:ascii="Calibri" w:hAnsi="Calibri" w:cs="Calibri"/>
              <w:sz w:val="24"/>
              <w:szCs w:val="24"/>
            </w:rPr>
          </w:rPrChange>
        </w:rPr>
      </w:pPr>
      <w:r w:rsidRPr="00E65E27">
        <w:rPr>
          <w:rFonts w:ascii="Calibri" w:hAnsi="Calibri" w:cs="Calibri"/>
          <w:sz w:val="24"/>
          <w:szCs w:val="24"/>
          <w:highlight w:val="yellow"/>
          <w:rPrChange w:id="78" w:author="Triana Amen" w:date="2025-10-28T16:10:00Z" w16du:dateUtc="2025-10-28T16:10:00Z">
            <w:rPr>
              <w:rFonts w:ascii="Calibri" w:hAnsi="Calibri" w:cs="Calibri"/>
              <w:sz w:val="24"/>
              <w:szCs w:val="24"/>
            </w:rPr>
          </w:rPrChange>
        </w:rPr>
        <w:t>Select</w:t>
      </w:r>
      <w:r w:rsidR="004A4FDA" w:rsidRPr="00E65E27">
        <w:rPr>
          <w:rFonts w:ascii="Calibri" w:hAnsi="Calibri" w:cs="Calibri"/>
          <w:sz w:val="24"/>
          <w:szCs w:val="24"/>
          <w:highlight w:val="yellow"/>
          <w:rPrChange w:id="79" w:author="Triana Amen" w:date="2025-10-28T16:10:00Z" w16du:dateUtc="2025-10-28T16:10:00Z">
            <w:rPr>
              <w:rFonts w:ascii="Calibri" w:hAnsi="Calibri" w:cs="Calibri"/>
              <w:sz w:val="24"/>
              <w:szCs w:val="24"/>
            </w:rPr>
          </w:rPrChange>
        </w:rPr>
        <w:t xml:space="preserve"> the well to </w:t>
      </w:r>
      <w:proofErr w:type="gramStart"/>
      <w:r w:rsidR="004A4FDA" w:rsidRPr="00E65E27">
        <w:rPr>
          <w:rFonts w:ascii="Calibri" w:hAnsi="Calibri" w:cs="Calibri"/>
          <w:sz w:val="24"/>
          <w:szCs w:val="24"/>
          <w:highlight w:val="yellow"/>
          <w:rPrChange w:id="80" w:author="Triana Amen" w:date="2025-10-28T16:10:00Z" w16du:dateUtc="2025-10-28T16:10:00Z">
            <w:rPr>
              <w:rFonts w:ascii="Calibri" w:hAnsi="Calibri" w:cs="Calibri"/>
              <w:sz w:val="24"/>
              <w:szCs w:val="24"/>
            </w:rPr>
          </w:rPrChange>
        </w:rPr>
        <w:t>stain</w:t>
      </w:r>
      <w:r w:rsidR="00423E17" w:rsidRPr="00E65E27">
        <w:rPr>
          <w:rFonts w:ascii="Calibri" w:hAnsi="Calibri" w:cs="Calibri"/>
          <w:sz w:val="24"/>
          <w:szCs w:val="24"/>
          <w:highlight w:val="yellow"/>
          <w:rPrChange w:id="81" w:author="Triana Amen" w:date="2025-10-28T16:10:00Z" w16du:dateUtc="2025-10-28T16:10:00Z">
            <w:rPr>
              <w:rFonts w:ascii="Calibri" w:hAnsi="Calibri" w:cs="Calibri"/>
              <w:sz w:val="24"/>
              <w:szCs w:val="24"/>
            </w:rPr>
          </w:rPrChange>
        </w:rPr>
        <w:t>, and</w:t>
      </w:r>
      <w:proofErr w:type="gramEnd"/>
      <w:r w:rsidR="00423E17" w:rsidRPr="00E65E27">
        <w:rPr>
          <w:rFonts w:ascii="Calibri" w:hAnsi="Calibri" w:cs="Calibri"/>
          <w:sz w:val="24"/>
          <w:szCs w:val="24"/>
          <w:highlight w:val="yellow"/>
          <w:rPrChange w:id="82" w:author="Triana Amen" w:date="2025-10-28T16:10:00Z" w16du:dateUtc="2025-10-28T16:10:00Z">
            <w:rPr>
              <w:rFonts w:ascii="Calibri" w:hAnsi="Calibri" w:cs="Calibri"/>
              <w:sz w:val="24"/>
              <w:szCs w:val="24"/>
            </w:rPr>
          </w:rPrChange>
        </w:rPr>
        <w:t xml:space="preserve"> </w:t>
      </w:r>
      <w:r w:rsidR="004A4FDA" w:rsidRPr="00E65E27">
        <w:rPr>
          <w:rFonts w:ascii="Calibri" w:hAnsi="Calibri" w:cs="Calibri"/>
          <w:sz w:val="24"/>
          <w:szCs w:val="24"/>
          <w:highlight w:val="yellow"/>
          <w:rPrChange w:id="83" w:author="Triana Amen" w:date="2025-10-28T16:10:00Z" w16du:dateUtc="2025-10-28T16:10:00Z">
            <w:rPr>
              <w:rFonts w:ascii="Calibri" w:hAnsi="Calibri" w:cs="Calibri"/>
              <w:sz w:val="24"/>
              <w:szCs w:val="24"/>
            </w:rPr>
          </w:rPrChange>
        </w:rPr>
        <w:t>label</w:t>
      </w:r>
      <w:r w:rsidR="001C0AED" w:rsidRPr="00E65E27">
        <w:rPr>
          <w:rFonts w:ascii="Calibri" w:hAnsi="Calibri" w:cs="Calibri"/>
          <w:sz w:val="24"/>
          <w:szCs w:val="24"/>
          <w:highlight w:val="yellow"/>
          <w:rPrChange w:id="84" w:author="Triana Amen" w:date="2025-10-28T16:10:00Z" w16du:dateUtc="2025-10-28T16:10:00Z">
            <w:rPr>
              <w:rFonts w:ascii="Calibri" w:hAnsi="Calibri" w:cs="Calibri"/>
              <w:sz w:val="24"/>
              <w:szCs w:val="24"/>
            </w:rPr>
          </w:rPrChange>
        </w:rPr>
        <w:t xml:space="preserve"> it on the outside with a marker pen</w:t>
      </w:r>
      <w:r w:rsidRPr="00E65E27">
        <w:rPr>
          <w:rFonts w:ascii="Calibri" w:hAnsi="Calibri" w:cs="Calibri"/>
          <w:sz w:val="24"/>
          <w:szCs w:val="24"/>
          <w:highlight w:val="yellow"/>
          <w:rPrChange w:id="85" w:author="Triana Amen" w:date="2025-10-28T16:10:00Z" w16du:dateUtc="2025-10-28T16:10:00Z">
            <w:rPr>
              <w:rFonts w:ascii="Calibri" w:hAnsi="Calibri" w:cs="Calibri"/>
              <w:sz w:val="24"/>
              <w:szCs w:val="24"/>
            </w:rPr>
          </w:rPrChange>
        </w:rPr>
        <w:t>.</w:t>
      </w:r>
    </w:p>
    <w:p w14:paraId="3AA2BE6D" w14:textId="77777777" w:rsidR="009D2A00" w:rsidRPr="00E65E27" w:rsidRDefault="009D2A00" w:rsidP="00992C4F">
      <w:pPr>
        <w:pStyle w:val="ListParagraph"/>
        <w:spacing w:after="0" w:line="240" w:lineRule="auto"/>
        <w:ind w:left="0"/>
        <w:rPr>
          <w:rFonts w:ascii="Calibri" w:hAnsi="Calibri" w:cs="Calibri"/>
          <w:sz w:val="24"/>
          <w:szCs w:val="24"/>
          <w:highlight w:val="yellow"/>
          <w:rPrChange w:id="86" w:author="Triana Amen" w:date="2025-10-28T16:10:00Z" w16du:dateUtc="2025-10-28T16:10:00Z">
            <w:rPr>
              <w:rFonts w:ascii="Calibri" w:hAnsi="Calibri" w:cs="Calibri"/>
              <w:sz w:val="24"/>
              <w:szCs w:val="24"/>
            </w:rPr>
          </w:rPrChange>
        </w:rPr>
      </w:pPr>
    </w:p>
    <w:p w14:paraId="5B0C9586" w14:textId="0BDEA53D" w:rsidR="00EF5452" w:rsidRPr="00E65E27" w:rsidRDefault="0054381B" w:rsidP="009D2A00">
      <w:pPr>
        <w:pStyle w:val="ListParagraph"/>
        <w:numPr>
          <w:ilvl w:val="2"/>
          <w:numId w:val="45"/>
        </w:numPr>
        <w:spacing w:after="0" w:line="240" w:lineRule="auto"/>
        <w:ind w:left="0" w:firstLine="0"/>
        <w:rPr>
          <w:rFonts w:ascii="Calibri" w:hAnsi="Calibri" w:cs="Calibri"/>
          <w:sz w:val="24"/>
          <w:szCs w:val="24"/>
          <w:highlight w:val="yellow"/>
          <w:rPrChange w:id="87" w:author="Triana Amen" w:date="2025-10-28T16:10:00Z" w16du:dateUtc="2025-10-28T16:10:00Z">
            <w:rPr>
              <w:rFonts w:ascii="Calibri" w:hAnsi="Calibri" w:cs="Calibri"/>
              <w:sz w:val="24"/>
              <w:szCs w:val="24"/>
            </w:rPr>
          </w:rPrChange>
        </w:rPr>
      </w:pPr>
      <w:r w:rsidRPr="00E65E27">
        <w:rPr>
          <w:rFonts w:ascii="Calibri" w:hAnsi="Calibri" w:cs="Calibri"/>
          <w:sz w:val="24"/>
          <w:szCs w:val="24"/>
          <w:highlight w:val="yellow"/>
          <w:rPrChange w:id="88" w:author="Triana Amen" w:date="2025-10-28T16:10:00Z" w16du:dateUtc="2025-10-28T16:10:00Z">
            <w:rPr>
              <w:rFonts w:ascii="Calibri" w:hAnsi="Calibri" w:cs="Calibri"/>
              <w:sz w:val="24"/>
              <w:szCs w:val="24"/>
            </w:rPr>
          </w:rPrChange>
        </w:rPr>
        <w:t xml:space="preserve">From </w:t>
      </w:r>
      <w:r w:rsidR="009D2A00" w:rsidRPr="00E65E27">
        <w:rPr>
          <w:rFonts w:ascii="Calibri" w:hAnsi="Calibri" w:cs="Calibri"/>
          <w:sz w:val="24"/>
          <w:szCs w:val="24"/>
          <w:highlight w:val="yellow"/>
          <w:rPrChange w:id="89" w:author="Triana Amen" w:date="2025-10-28T16:10:00Z" w16du:dateUtc="2025-10-28T16:10:00Z">
            <w:rPr>
              <w:rFonts w:ascii="Calibri" w:hAnsi="Calibri" w:cs="Calibri"/>
              <w:sz w:val="24"/>
              <w:szCs w:val="24"/>
            </w:rPr>
          </w:rPrChange>
        </w:rPr>
        <w:t xml:space="preserve">the </w:t>
      </w:r>
      <w:proofErr w:type="gramStart"/>
      <w:r w:rsidRPr="00E65E27">
        <w:rPr>
          <w:rFonts w:ascii="Calibri" w:hAnsi="Calibri" w:cs="Calibri"/>
          <w:sz w:val="24"/>
          <w:szCs w:val="24"/>
          <w:highlight w:val="yellow"/>
          <w:rPrChange w:id="90" w:author="Triana Amen" w:date="2025-10-28T16:10:00Z" w16du:dateUtc="2025-10-28T16:10:00Z">
            <w:rPr>
              <w:rFonts w:ascii="Calibri" w:hAnsi="Calibri" w:cs="Calibri"/>
              <w:sz w:val="24"/>
              <w:szCs w:val="24"/>
            </w:rPr>
          </w:rPrChange>
        </w:rPr>
        <w:t>chosen well,</w:t>
      </w:r>
      <w:proofErr w:type="gramEnd"/>
      <w:r w:rsidRPr="00E65E27">
        <w:rPr>
          <w:rFonts w:ascii="Calibri" w:hAnsi="Calibri" w:cs="Calibri"/>
          <w:sz w:val="24"/>
          <w:szCs w:val="24"/>
          <w:highlight w:val="yellow"/>
          <w:rPrChange w:id="91" w:author="Triana Amen" w:date="2025-10-28T16:10:00Z" w16du:dateUtc="2025-10-28T16:10:00Z">
            <w:rPr>
              <w:rFonts w:ascii="Calibri" w:hAnsi="Calibri" w:cs="Calibri"/>
              <w:sz w:val="24"/>
              <w:szCs w:val="24"/>
            </w:rPr>
          </w:rPrChange>
        </w:rPr>
        <w:t xml:space="preserve"> p</w:t>
      </w:r>
      <w:r w:rsidR="00D802CF" w:rsidRPr="00E65E27">
        <w:rPr>
          <w:rFonts w:ascii="Calibri" w:hAnsi="Calibri" w:cs="Calibri"/>
          <w:sz w:val="24"/>
          <w:szCs w:val="24"/>
          <w:highlight w:val="yellow"/>
          <w:rPrChange w:id="92" w:author="Triana Amen" w:date="2025-10-28T16:10:00Z" w16du:dateUtc="2025-10-28T16:10:00Z">
            <w:rPr>
              <w:rFonts w:ascii="Calibri" w:hAnsi="Calibri" w:cs="Calibri"/>
              <w:sz w:val="24"/>
              <w:szCs w:val="24"/>
            </w:rPr>
          </w:rPrChange>
        </w:rPr>
        <w:t xml:space="preserve">ipette </w:t>
      </w:r>
      <w:r w:rsidR="00AB32A8" w:rsidRPr="00E65E27">
        <w:rPr>
          <w:rFonts w:ascii="Calibri" w:hAnsi="Calibri" w:cs="Calibri"/>
          <w:sz w:val="24"/>
          <w:szCs w:val="24"/>
          <w:highlight w:val="yellow"/>
          <w:rPrChange w:id="93" w:author="Triana Amen" w:date="2025-10-28T16:10:00Z" w16du:dateUtc="2025-10-28T16:10:00Z">
            <w:rPr>
              <w:rFonts w:ascii="Calibri" w:hAnsi="Calibri" w:cs="Calibri"/>
              <w:sz w:val="24"/>
              <w:szCs w:val="24"/>
            </w:rPr>
          </w:rPrChange>
        </w:rPr>
        <w:t xml:space="preserve">out </w:t>
      </w:r>
      <w:r w:rsidR="00EF5452" w:rsidRPr="00E65E27">
        <w:rPr>
          <w:rFonts w:ascii="Calibri" w:hAnsi="Calibri" w:cs="Calibri"/>
          <w:sz w:val="24"/>
          <w:szCs w:val="24"/>
          <w:highlight w:val="yellow"/>
          <w:rPrChange w:id="94" w:author="Triana Amen" w:date="2025-10-28T16:10:00Z" w16du:dateUtc="2025-10-28T16:10:00Z">
            <w:rPr>
              <w:rFonts w:ascii="Calibri" w:hAnsi="Calibri" w:cs="Calibri"/>
              <w:sz w:val="24"/>
              <w:szCs w:val="24"/>
            </w:rPr>
          </w:rPrChange>
        </w:rPr>
        <w:t>all (</w:t>
      </w:r>
      <w:r w:rsidR="009B715F" w:rsidRPr="00E65E27">
        <w:rPr>
          <w:rFonts w:ascii="Calibri" w:hAnsi="Calibri" w:cs="Calibri"/>
          <w:sz w:val="24"/>
          <w:szCs w:val="24"/>
          <w:highlight w:val="yellow"/>
          <w:rPrChange w:id="95" w:author="Triana Amen" w:date="2025-10-28T16:10:00Z" w16du:dateUtc="2025-10-28T16:10:00Z">
            <w:rPr>
              <w:rFonts w:ascii="Calibri" w:hAnsi="Calibri" w:cs="Calibri"/>
              <w:sz w:val="24"/>
              <w:szCs w:val="24"/>
            </w:rPr>
          </w:rPrChange>
        </w:rPr>
        <w:t>0.5</w:t>
      </w:r>
      <w:r w:rsidR="0030291E" w:rsidRPr="00E65E27">
        <w:rPr>
          <w:rFonts w:ascii="Calibri" w:hAnsi="Calibri" w:cs="Calibri"/>
          <w:sz w:val="24"/>
          <w:szCs w:val="24"/>
          <w:highlight w:val="yellow"/>
          <w:rPrChange w:id="96" w:author="Triana Amen" w:date="2025-10-28T16:10:00Z" w16du:dateUtc="2025-10-28T16:10:00Z">
            <w:rPr>
              <w:rFonts w:ascii="Calibri" w:hAnsi="Calibri" w:cs="Calibri"/>
              <w:sz w:val="24"/>
              <w:szCs w:val="24"/>
            </w:rPr>
          </w:rPrChange>
        </w:rPr>
        <w:t xml:space="preserve"> </w:t>
      </w:r>
      <w:r w:rsidR="00D802CF" w:rsidRPr="00E65E27">
        <w:rPr>
          <w:rFonts w:ascii="Calibri" w:hAnsi="Calibri" w:cs="Calibri"/>
          <w:sz w:val="24"/>
          <w:szCs w:val="24"/>
          <w:highlight w:val="yellow"/>
          <w:rPrChange w:id="97" w:author="Triana Amen" w:date="2025-10-28T16:10:00Z" w16du:dateUtc="2025-10-28T16:10:00Z">
            <w:rPr>
              <w:rFonts w:ascii="Calibri" w:hAnsi="Calibri" w:cs="Calibri"/>
              <w:sz w:val="24"/>
              <w:szCs w:val="24"/>
            </w:rPr>
          </w:rPrChange>
        </w:rPr>
        <w:t>mL</w:t>
      </w:r>
      <w:r w:rsidR="00EF5452" w:rsidRPr="00E65E27">
        <w:rPr>
          <w:rFonts w:ascii="Calibri" w:hAnsi="Calibri" w:cs="Calibri"/>
          <w:sz w:val="24"/>
          <w:szCs w:val="24"/>
          <w:highlight w:val="yellow"/>
          <w:rPrChange w:id="98" w:author="Triana Amen" w:date="2025-10-28T16:10:00Z" w16du:dateUtc="2025-10-28T16:10:00Z">
            <w:rPr>
              <w:rFonts w:ascii="Calibri" w:hAnsi="Calibri" w:cs="Calibri"/>
              <w:sz w:val="24"/>
              <w:szCs w:val="24"/>
            </w:rPr>
          </w:rPrChange>
        </w:rPr>
        <w:t>)</w:t>
      </w:r>
      <w:r w:rsidR="00D802CF" w:rsidRPr="00E65E27">
        <w:rPr>
          <w:rFonts w:ascii="Calibri" w:hAnsi="Calibri" w:cs="Calibri"/>
          <w:sz w:val="24"/>
          <w:szCs w:val="24"/>
          <w:highlight w:val="yellow"/>
          <w:rPrChange w:id="99" w:author="Triana Amen" w:date="2025-10-28T16:10:00Z" w16du:dateUtc="2025-10-28T16:10:00Z">
            <w:rPr>
              <w:rFonts w:ascii="Calibri" w:hAnsi="Calibri" w:cs="Calibri"/>
              <w:sz w:val="24"/>
              <w:szCs w:val="24"/>
            </w:rPr>
          </w:rPrChange>
        </w:rPr>
        <w:t xml:space="preserve"> of the media</w:t>
      </w:r>
      <w:r w:rsidR="00AB32A8" w:rsidRPr="00E65E27">
        <w:rPr>
          <w:rFonts w:ascii="Calibri" w:hAnsi="Calibri" w:cs="Calibri"/>
          <w:sz w:val="24"/>
          <w:szCs w:val="24"/>
          <w:highlight w:val="yellow"/>
          <w:rPrChange w:id="100" w:author="Triana Amen" w:date="2025-10-28T16:10:00Z" w16du:dateUtc="2025-10-28T16:10:00Z">
            <w:rPr>
              <w:rFonts w:ascii="Calibri" w:hAnsi="Calibri" w:cs="Calibri"/>
              <w:sz w:val="24"/>
              <w:szCs w:val="24"/>
            </w:rPr>
          </w:rPrChange>
        </w:rPr>
        <w:t xml:space="preserve"> and d</w:t>
      </w:r>
      <w:r w:rsidR="00AC6ED1" w:rsidRPr="00E65E27">
        <w:rPr>
          <w:rFonts w:ascii="Calibri" w:hAnsi="Calibri" w:cs="Calibri"/>
          <w:sz w:val="24"/>
          <w:szCs w:val="24"/>
          <w:highlight w:val="yellow"/>
          <w:rPrChange w:id="101" w:author="Triana Amen" w:date="2025-10-28T16:10:00Z" w16du:dateUtc="2025-10-28T16:10:00Z">
            <w:rPr>
              <w:rFonts w:ascii="Calibri" w:hAnsi="Calibri" w:cs="Calibri"/>
              <w:sz w:val="24"/>
              <w:szCs w:val="24"/>
            </w:rPr>
          </w:rPrChange>
        </w:rPr>
        <w:t xml:space="preserve">ispense </w:t>
      </w:r>
      <w:r w:rsidR="00AB32A8" w:rsidRPr="00E65E27">
        <w:rPr>
          <w:rFonts w:ascii="Calibri" w:hAnsi="Calibri" w:cs="Calibri"/>
          <w:sz w:val="24"/>
          <w:szCs w:val="24"/>
          <w:highlight w:val="yellow"/>
          <w:rPrChange w:id="102" w:author="Triana Amen" w:date="2025-10-28T16:10:00Z" w16du:dateUtc="2025-10-28T16:10:00Z">
            <w:rPr>
              <w:rFonts w:ascii="Calibri" w:hAnsi="Calibri" w:cs="Calibri"/>
              <w:sz w:val="24"/>
              <w:szCs w:val="24"/>
            </w:rPr>
          </w:rPrChange>
        </w:rPr>
        <w:t>it</w:t>
      </w:r>
      <w:r w:rsidR="00AC6ED1" w:rsidRPr="00E65E27">
        <w:rPr>
          <w:rFonts w:ascii="Calibri" w:hAnsi="Calibri" w:cs="Calibri"/>
          <w:sz w:val="24"/>
          <w:szCs w:val="24"/>
          <w:highlight w:val="yellow"/>
          <w:rPrChange w:id="103" w:author="Triana Amen" w:date="2025-10-28T16:10:00Z" w16du:dateUtc="2025-10-28T16:10:00Z">
            <w:rPr>
              <w:rFonts w:ascii="Calibri" w:hAnsi="Calibri" w:cs="Calibri"/>
              <w:sz w:val="24"/>
              <w:szCs w:val="24"/>
            </w:rPr>
          </w:rPrChange>
        </w:rPr>
        <w:t xml:space="preserve"> into </w:t>
      </w:r>
      <w:r w:rsidR="009D2A00" w:rsidRPr="00E65E27">
        <w:rPr>
          <w:rFonts w:ascii="Calibri" w:hAnsi="Calibri" w:cs="Calibri"/>
          <w:sz w:val="24"/>
          <w:szCs w:val="24"/>
          <w:highlight w:val="yellow"/>
          <w:rPrChange w:id="104" w:author="Triana Amen" w:date="2025-10-28T16:10:00Z" w16du:dateUtc="2025-10-28T16:10:00Z">
            <w:rPr>
              <w:rFonts w:ascii="Calibri" w:hAnsi="Calibri" w:cs="Calibri"/>
              <w:sz w:val="24"/>
              <w:szCs w:val="24"/>
            </w:rPr>
          </w:rPrChange>
        </w:rPr>
        <w:t xml:space="preserve">a microcentrifuge tube </w:t>
      </w:r>
      <w:r w:rsidR="00AC6ED1" w:rsidRPr="00E65E27">
        <w:rPr>
          <w:rFonts w:ascii="Calibri" w:hAnsi="Calibri" w:cs="Calibri"/>
          <w:sz w:val="24"/>
          <w:szCs w:val="24"/>
          <w:highlight w:val="yellow"/>
          <w:rPrChange w:id="105" w:author="Triana Amen" w:date="2025-10-28T16:10:00Z" w16du:dateUtc="2025-10-28T16:10:00Z">
            <w:rPr>
              <w:rFonts w:ascii="Calibri" w:hAnsi="Calibri" w:cs="Calibri"/>
              <w:sz w:val="24"/>
              <w:szCs w:val="24"/>
            </w:rPr>
          </w:rPrChange>
        </w:rPr>
        <w:t xml:space="preserve">containing the </w:t>
      </w:r>
      <w:r w:rsidR="00EF5452" w:rsidRPr="00E65E27">
        <w:rPr>
          <w:rFonts w:ascii="Calibri" w:hAnsi="Calibri" w:cs="Calibri"/>
          <w:sz w:val="24"/>
          <w:szCs w:val="24"/>
          <w:highlight w:val="yellow"/>
          <w:rPrChange w:id="106" w:author="Triana Amen" w:date="2025-10-28T16:10:00Z" w16du:dateUtc="2025-10-28T16:10:00Z">
            <w:rPr>
              <w:rFonts w:ascii="Calibri" w:hAnsi="Calibri" w:cs="Calibri"/>
              <w:sz w:val="24"/>
              <w:szCs w:val="24"/>
            </w:rPr>
          </w:rPrChange>
        </w:rPr>
        <w:t xml:space="preserve">probe aliquot from step </w:t>
      </w:r>
      <w:r w:rsidR="009D2A00" w:rsidRPr="00E65E27">
        <w:rPr>
          <w:rFonts w:ascii="Calibri" w:hAnsi="Calibri" w:cs="Calibri"/>
          <w:sz w:val="24"/>
          <w:szCs w:val="24"/>
          <w:highlight w:val="yellow"/>
          <w:rPrChange w:id="107" w:author="Triana Amen" w:date="2025-10-28T16:10:00Z" w16du:dateUtc="2025-10-28T16:10:00Z">
            <w:rPr>
              <w:rFonts w:ascii="Calibri" w:hAnsi="Calibri" w:cs="Calibri"/>
              <w:sz w:val="24"/>
              <w:szCs w:val="24"/>
            </w:rPr>
          </w:rPrChange>
        </w:rPr>
        <w:t>1.</w:t>
      </w:r>
      <w:r w:rsidR="001C0AED" w:rsidRPr="00E65E27">
        <w:rPr>
          <w:rFonts w:ascii="Calibri" w:hAnsi="Calibri" w:cs="Calibri"/>
          <w:sz w:val="24"/>
          <w:szCs w:val="24"/>
          <w:highlight w:val="yellow"/>
          <w:rPrChange w:id="108" w:author="Triana Amen" w:date="2025-10-28T16:10:00Z" w16du:dateUtc="2025-10-28T16:10:00Z">
            <w:rPr>
              <w:rFonts w:ascii="Calibri" w:hAnsi="Calibri" w:cs="Calibri"/>
              <w:sz w:val="24"/>
              <w:szCs w:val="24"/>
            </w:rPr>
          </w:rPrChange>
        </w:rPr>
        <w:t>3.</w:t>
      </w:r>
      <w:r w:rsidR="00EF5452" w:rsidRPr="00E65E27">
        <w:rPr>
          <w:rFonts w:ascii="Calibri" w:hAnsi="Calibri" w:cs="Calibri"/>
          <w:sz w:val="24"/>
          <w:szCs w:val="24"/>
          <w:highlight w:val="yellow"/>
          <w:rPrChange w:id="109" w:author="Triana Amen" w:date="2025-10-28T16:10:00Z" w16du:dateUtc="2025-10-28T16:10:00Z">
            <w:rPr>
              <w:rFonts w:ascii="Calibri" w:hAnsi="Calibri" w:cs="Calibri"/>
              <w:sz w:val="24"/>
              <w:szCs w:val="24"/>
            </w:rPr>
          </w:rPrChange>
        </w:rPr>
        <w:t>1</w:t>
      </w:r>
      <w:r w:rsidR="00AB32A8" w:rsidRPr="00E65E27">
        <w:rPr>
          <w:rFonts w:ascii="Calibri" w:hAnsi="Calibri" w:cs="Calibri"/>
          <w:sz w:val="24"/>
          <w:szCs w:val="24"/>
          <w:highlight w:val="yellow"/>
          <w:rPrChange w:id="110" w:author="Triana Amen" w:date="2025-10-28T16:10:00Z" w16du:dateUtc="2025-10-28T16:10:00Z">
            <w:rPr>
              <w:rFonts w:ascii="Calibri" w:hAnsi="Calibri" w:cs="Calibri"/>
              <w:sz w:val="24"/>
              <w:szCs w:val="24"/>
            </w:rPr>
          </w:rPrChange>
        </w:rPr>
        <w:t xml:space="preserve">. </w:t>
      </w:r>
    </w:p>
    <w:p w14:paraId="7E488B3E" w14:textId="77777777" w:rsidR="009D2A00" w:rsidRPr="009D2A00" w:rsidRDefault="009D2A00" w:rsidP="00992C4F">
      <w:pPr>
        <w:pStyle w:val="ListParagraph"/>
        <w:spacing w:after="0" w:line="240" w:lineRule="auto"/>
        <w:ind w:left="0"/>
        <w:rPr>
          <w:rFonts w:ascii="Calibri" w:hAnsi="Calibri" w:cs="Calibri"/>
          <w:sz w:val="24"/>
          <w:szCs w:val="24"/>
        </w:rPr>
      </w:pPr>
    </w:p>
    <w:p w14:paraId="37B5C770" w14:textId="3F967883" w:rsidR="00AB32A8" w:rsidRPr="009D2A00" w:rsidRDefault="009D2A00" w:rsidP="009D2A00">
      <w:r w:rsidRPr="009D2A00">
        <w:t>NOTE: It is critical to remove a</w:t>
      </w:r>
      <w:r w:rsidR="00D96D6D" w:rsidRPr="009D2A00">
        <w:t xml:space="preserve">ll media </w:t>
      </w:r>
      <w:r w:rsidRPr="009D2A00">
        <w:t>from</w:t>
      </w:r>
      <w:r w:rsidR="001E2C0B" w:rsidRPr="009D2A00">
        <w:t xml:space="preserve"> the well</w:t>
      </w:r>
      <w:r w:rsidR="00D96D6D" w:rsidRPr="009D2A00">
        <w:t xml:space="preserve"> </w:t>
      </w:r>
      <w:r w:rsidR="001E2C0B" w:rsidRPr="009D2A00">
        <w:t>in this step</w:t>
      </w:r>
      <w:r w:rsidR="00EF5452" w:rsidRPr="009D2A00">
        <w:t xml:space="preserve"> to ensure uniform staining</w:t>
      </w:r>
      <w:r w:rsidR="001E2C0B" w:rsidRPr="009D2A00">
        <w:t>.</w:t>
      </w:r>
    </w:p>
    <w:p w14:paraId="23884E28" w14:textId="77777777" w:rsidR="001C0AED" w:rsidRPr="009D2A00" w:rsidRDefault="001C0AED" w:rsidP="009D2A00"/>
    <w:p w14:paraId="16BFE9F1" w14:textId="09A25318" w:rsidR="003F59E9" w:rsidRPr="00E65E27" w:rsidRDefault="00AB32A8" w:rsidP="009D2A00">
      <w:pPr>
        <w:pStyle w:val="ListParagraph"/>
        <w:numPr>
          <w:ilvl w:val="2"/>
          <w:numId w:val="45"/>
        </w:numPr>
        <w:spacing w:after="0" w:line="240" w:lineRule="auto"/>
        <w:ind w:left="0" w:firstLine="0"/>
        <w:rPr>
          <w:rFonts w:ascii="Calibri" w:hAnsi="Calibri" w:cs="Calibri"/>
          <w:sz w:val="24"/>
          <w:szCs w:val="24"/>
          <w:highlight w:val="yellow"/>
          <w:rPrChange w:id="111" w:author="Triana Amen" w:date="2025-10-28T16:10:00Z" w16du:dateUtc="2025-10-28T16:10:00Z">
            <w:rPr>
              <w:rFonts w:ascii="Calibri" w:hAnsi="Calibri" w:cs="Calibri"/>
              <w:sz w:val="24"/>
              <w:szCs w:val="24"/>
            </w:rPr>
          </w:rPrChange>
        </w:rPr>
      </w:pPr>
      <w:r w:rsidRPr="00E65E27">
        <w:rPr>
          <w:rFonts w:ascii="Calibri" w:hAnsi="Calibri" w:cs="Calibri"/>
          <w:sz w:val="24"/>
          <w:szCs w:val="24"/>
          <w:highlight w:val="yellow"/>
          <w:rPrChange w:id="112" w:author="Triana Amen" w:date="2025-10-28T16:10:00Z" w16du:dateUtc="2025-10-28T16:10:00Z">
            <w:rPr>
              <w:rFonts w:ascii="Calibri" w:hAnsi="Calibri" w:cs="Calibri"/>
              <w:sz w:val="24"/>
              <w:szCs w:val="24"/>
            </w:rPr>
          </w:rPrChange>
        </w:rPr>
        <w:lastRenderedPageBreak/>
        <w:t>P</w:t>
      </w:r>
      <w:r w:rsidR="00AC6ED1" w:rsidRPr="00E65E27">
        <w:rPr>
          <w:rFonts w:ascii="Calibri" w:hAnsi="Calibri" w:cs="Calibri"/>
          <w:sz w:val="24"/>
          <w:szCs w:val="24"/>
          <w:highlight w:val="yellow"/>
          <w:rPrChange w:id="113" w:author="Triana Amen" w:date="2025-10-28T16:10:00Z" w16du:dateUtc="2025-10-28T16:10:00Z">
            <w:rPr>
              <w:rFonts w:ascii="Calibri" w:hAnsi="Calibri" w:cs="Calibri"/>
              <w:sz w:val="24"/>
              <w:szCs w:val="24"/>
            </w:rPr>
          </w:rPrChange>
        </w:rPr>
        <w:t>ipette up and down 3 time</w:t>
      </w:r>
      <w:r w:rsidRPr="00E65E27">
        <w:rPr>
          <w:rFonts w:ascii="Calibri" w:hAnsi="Calibri" w:cs="Calibri"/>
          <w:sz w:val="24"/>
          <w:szCs w:val="24"/>
          <w:highlight w:val="yellow"/>
          <w:rPrChange w:id="114" w:author="Triana Amen" w:date="2025-10-28T16:10:00Z" w16du:dateUtc="2025-10-28T16:10:00Z">
            <w:rPr>
              <w:rFonts w:ascii="Calibri" w:hAnsi="Calibri" w:cs="Calibri"/>
              <w:sz w:val="24"/>
              <w:szCs w:val="24"/>
            </w:rPr>
          </w:rPrChange>
        </w:rPr>
        <w:t xml:space="preserve">s to mix the media and </w:t>
      </w:r>
      <w:r w:rsidR="001C0AED" w:rsidRPr="00E65E27">
        <w:rPr>
          <w:rFonts w:ascii="Calibri" w:hAnsi="Calibri" w:cs="Calibri"/>
          <w:sz w:val="24"/>
          <w:szCs w:val="24"/>
          <w:highlight w:val="yellow"/>
          <w:rPrChange w:id="115" w:author="Triana Amen" w:date="2025-10-28T16:10:00Z" w16du:dateUtc="2025-10-28T16:10:00Z">
            <w:rPr>
              <w:rFonts w:ascii="Calibri" w:hAnsi="Calibri" w:cs="Calibri"/>
              <w:sz w:val="24"/>
              <w:szCs w:val="24"/>
            </w:rPr>
          </w:rPrChange>
        </w:rPr>
        <w:t>the probe</w:t>
      </w:r>
      <w:r w:rsidRPr="00E65E27">
        <w:rPr>
          <w:rFonts w:ascii="Calibri" w:hAnsi="Calibri" w:cs="Calibri"/>
          <w:sz w:val="24"/>
          <w:szCs w:val="24"/>
          <w:highlight w:val="yellow"/>
          <w:rPrChange w:id="116" w:author="Triana Amen" w:date="2025-10-28T16:10:00Z" w16du:dateUtc="2025-10-28T16:10:00Z">
            <w:rPr>
              <w:rFonts w:ascii="Calibri" w:hAnsi="Calibri" w:cs="Calibri"/>
              <w:sz w:val="24"/>
              <w:szCs w:val="24"/>
            </w:rPr>
          </w:rPrChange>
        </w:rPr>
        <w:t xml:space="preserve">. </w:t>
      </w:r>
      <w:proofErr w:type="gramStart"/>
      <w:r w:rsidRPr="00E65E27">
        <w:rPr>
          <w:rFonts w:ascii="Calibri" w:hAnsi="Calibri" w:cs="Calibri"/>
          <w:sz w:val="24"/>
          <w:szCs w:val="24"/>
          <w:highlight w:val="yellow"/>
          <w:rPrChange w:id="117" w:author="Triana Amen" w:date="2025-10-28T16:10:00Z" w16du:dateUtc="2025-10-28T16:10:00Z">
            <w:rPr>
              <w:rFonts w:ascii="Calibri" w:hAnsi="Calibri" w:cs="Calibri"/>
              <w:sz w:val="24"/>
              <w:szCs w:val="24"/>
            </w:rPr>
          </w:rPrChange>
        </w:rPr>
        <w:t>A</w:t>
      </w:r>
      <w:r w:rsidR="00423E17" w:rsidRPr="00E65E27">
        <w:rPr>
          <w:rFonts w:ascii="Calibri" w:hAnsi="Calibri" w:cs="Calibri"/>
          <w:sz w:val="24"/>
          <w:szCs w:val="24"/>
          <w:highlight w:val="yellow"/>
          <w:rPrChange w:id="118" w:author="Triana Amen" w:date="2025-10-28T16:10:00Z" w16du:dateUtc="2025-10-28T16:10:00Z">
            <w:rPr>
              <w:rFonts w:ascii="Calibri" w:hAnsi="Calibri" w:cs="Calibri"/>
              <w:sz w:val="24"/>
              <w:szCs w:val="24"/>
            </w:rPr>
          </w:rPrChange>
        </w:rPr>
        <w:t>spirate</w:t>
      </w:r>
      <w:proofErr w:type="gramEnd"/>
      <w:r w:rsidR="00AC6ED1" w:rsidRPr="00E65E27">
        <w:rPr>
          <w:rFonts w:ascii="Calibri" w:hAnsi="Calibri" w:cs="Calibri"/>
          <w:sz w:val="24"/>
          <w:szCs w:val="24"/>
          <w:highlight w:val="yellow"/>
          <w:rPrChange w:id="119" w:author="Triana Amen" w:date="2025-10-28T16:10:00Z" w16du:dateUtc="2025-10-28T16:10:00Z">
            <w:rPr>
              <w:rFonts w:ascii="Calibri" w:hAnsi="Calibri" w:cs="Calibri"/>
              <w:sz w:val="24"/>
              <w:szCs w:val="24"/>
            </w:rPr>
          </w:rPrChange>
        </w:rPr>
        <w:t xml:space="preserve"> the total</w:t>
      </w:r>
      <w:r w:rsidR="0054381B" w:rsidRPr="00E65E27">
        <w:rPr>
          <w:rFonts w:ascii="Calibri" w:hAnsi="Calibri" w:cs="Calibri"/>
          <w:sz w:val="24"/>
          <w:szCs w:val="24"/>
          <w:highlight w:val="yellow"/>
          <w:rPrChange w:id="120" w:author="Triana Amen" w:date="2025-10-28T16:10:00Z" w16du:dateUtc="2025-10-28T16:10:00Z">
            <w:rPr>
              <w:rFonts w:ascii="Calibri" w:hAnsi="Calibri" w:cs="Calibri"/>
              <w:sz w:val="24"/>
              <w:szCs w:val="24"/>
            </w:rPr>
          </w:rPrChange>
        </w:rPr>
        <w:t xml:space="preserve"> mixture</w:t>
      </w:r>
      <w:r w:rsidR="00AC6ED1" w:rsidRPr="00E65E27">
        <w:rPr>
          <w:rFonts w:ascii="Calibri" w:hAnsi="Calibri" w:cs="Calibri"/>
          <w:sz w:val="24"/>
          <w:szCs w:val="24"/>
          <w:highlight w:val="yellow"/>
          <w:rPrChange w:id="121" w:author="Triana Amen" w:date="2025-10-28T16:10:00Z" w16du:dateUtc="2025-10-28T16:10:00Z">
            <w:rPr>
              <w:rFonts w:ascii="Calibri" w:hAnsi="Calibri" w:cs="Calibri"/>
              <w:sz w:val="24"/>
              <w:szCs w:val="24"/>
            </w:rPr>
          </w:rPrChange>
        </w:rPr>
        <w:t xml:space="preserve"> in</w:t>
      </w:r>
      <w:r w:rsidRPr="00E65E27">
        <w:rPr>
          <w:rFonts w:ascii="Calibri" w:hAnsi="Calibri" w:cs="Calibri"/>
          <w:sz w:val="24"/>
          <w:szCs w:val="24"/>
          <w:highlight w:val="yellow"/>
          <w:rPrChange w:id="122" w:author="Triana Amen" w:date="2025-10-28T16:10:00Z" w16du:dateUtc="2025-10-28T16:10:00Z">
            <w:rPr>
              <w:rFonts w:ascii="Calibri" w:hAnsi="Calibri" w:cs="Calibri"/>
              <w:sz w:val="24"/>
              <w:szCs w:val="24"/>
            </w:rPr>
          </w:rPrChange>
        </w:rPr>
        <w:t xml:space="preserve">to </w:t>
      </w:r>
      <w:r w:rsidR="00AC6ED1" w:rsidRPr="00E65E27">
        <w:rPr>
          <w:rFonts w:ascii="Calibri" w:hAnsi="Calibri" w:cs="Calibri"/>
          <w:sz w:val="24"/>
          <w:szCs w:val="24"/>
          <w:highlight w:val="yellow"/>
          <w:rPrChange w:id="123" w:author="Triana Amen" w:date="2025-10-28T16:10:00Z" w16du:dateUtc="2025-10-28T16:10:00Z">
            <w:rPr>
              <w:rFonts w:ascii="Calibri" w:hAnsi="Calibri" w:cs="Calibri"/>
              <w:sz w:val="24"/>
              <w:szCs w:val="24"/>
            </w:rPr>
          </w:rPrChange>
        </w:rPr>
        <w:t xml:space="preserve">the </w:t>
      </w:r>
      <w:r w:rsidR="00356295" w:rsidRPr="00E65E27">
        <w:rPr>
          <w:rFonts w:ascii="Calibri" w:hAnsi="Calibri" w:cs="Calibri"/>
          <w:sz w:val="24"/>
          <w:szCs w:val="24"/>
          <w:highlight w:val="yellow"/>
          <w:rPrChange w:id="124" w:author="Triana Amen" w:date="2025-10-28T16:10:00Z" w16du:dateUtc="2025-10-28T16:10:00Z">
            <w:rPr>
              <w:rFonts w:ascii="Calibri" w:hAnsi="Calibri" w:cs="Calibri"/>
              <w:sz w:val="24"/>
              <w:szCs w:val="24"/>
            </w:rPr>
          </w:rPrChange>
        </w:rPr>
        <w:t>pipette</w:t>
      </w:r>
      <w:r w:rsidR="00091238" w:rsidRPr="00E65E27">
        <w:rPr>
          <w:rFonts w:ascii="Calibri" w:hAnsi="Calibri" w:cs="Calibri"/>
          <w:sz w:val="24"/>
          <w:szCs w:val="24"/>
          <w:highlight w:val="yellow"/>
          <w:rPrChange w:id="125" w:author="Triana Amen" w:date="2025-10-28T16:10:00Z" w16du:dateUtc="2025-10-28T16:10:00Z">
            <w:rPr>
              <w:rFonts w:ascii="Calibri" w:hAnsi="Calibri" w:cs="Calibri"/>
              <w:sz w:val="24"/>
              <w:szCs w:val="24"/>
            </w:rPr>
          </w:rPrChange>
        </w:rPr>
        <w:t xml:space="preserve">. </w:t>
      </w:r>
    </w:p>
    <w:p w14:paraId="7419F5D1" w14:textId="77777777" w:rsidR="009D2A00" w:rsidRPr="009D2A00" w:rsidRDefault="009D2A00" w:rsidP="00992C4F">
      <w:pPr>
        <w:pStyle w:val="ListParagraph"/>
        <w:spacing w:after="0" w:line="240" w:lineRule="auto"/>
        <w:ind w:left="0"/>
        <w:rPr>
          <w:rFonts w:ascii="Calibri" w:hAnsi="Calibri" w:cs="Calibri"/>
          <w:sz w:val="24"/>
          <w:szCs w:val="24"/>
        </w:rPr>
      </w:pPr>
    </w:p>
    <w:p w14:paraId="54B38FB9" w14:textId="51F9CAE0" w:rsidR="003F59E9" w:rsidRPr="009D2A00" w:rsidRDefault="009D2A00" w:rsidP="009D2A00">
      <w:r w:rsidRPr="009D2A00">
        <w:t>NOTE:</w:t>
      </w:r>
      <w:r w:rsidR="003F59E9" w:rsidRPr="009D2A00">
        <w:t xml:space="preserve"> </w:t>
      </w:r>
      <w:r w:rsidRPr="009D2A00">
        <w:t>M</w:t>
      </w:r>
      <w:r w:rsidR="003F59E9" w:rsidRPr="009D2A00">
        <w:t xml:space="preserve">ixing by </w:t>
      </w:r>
      <w:proofErr w:type="spellStart"/>
      <w:r w:rsidR="003F59E9" w:rsidRPr="009D2A00">
        <w:t>vortexing</w:t>
      </w:r>
      <w:proofErr w:type="spellEnd"/>
      <w:r w:rsidR="003F59E9" w:rsidRPr="009D2A00">
        <w:t xml:space="preserve"> can be used instead of pipetting.</w:t>
      </w:r>
    </w:p>
    <w:p w14:paraId="0FFE8F90" w14:textId="77777777" w:rsidR="009D2A00" w:rsidRPr="009D2A00" w:rsidRDefault="009D2A00" w:rsidP="009D2A00"/>
    <w:p w14:paraId="7E54F6C4" w14:textId="72DD336B" w:rsidR="009D2A00" w:rsidRPr="00E65E27" w:rsidRDefault="00091238" w:rsidP="00992C4F">
      <w:pPr>
        <w:pStyle w:val="ListParagraph"/>
        <w:numPr>
          <w:ilvl w:val="2"/>
          <w:numId w:val="45"/>
        </w:numPr>
        <w:spacing w:after="0" w:line="240" w:lineRule="auto"/>
        <w:ind w:left="0" w:firstLine="0"/>
        <w:rPr>
          <w:rFonts w:ascii="Calibri" w:hAnsi="Calibri" w:cs="Calibri"/>
          <w:sz w:val="24"/>
          <w:szCs w:val="24"/>
          <w:highlight w:val="yellow"/>
          <w:rPrChange w:id="126" w:author="Triana Amen" w:date="2025-10-28T16:10:00Z" w16du:dateUtc="2025-10-28T16:10:00Z">
            <w:rPr>
              <w:rFonts w:ascii="Calibri" w:hAnsi="Calibri" w:cs="Calibri"/>
              <w:sz w:val="24"/>
              <w:szCs w:val="24"/>
            </w:rPr>
          </w:rPrChange>
        </w:rPr>
      </w:pPr>
      <w:r w:rsidRPr="00E65E27">
        <w:rPr>
          <w:rFonts w:ascii="Calibri" w:hAnsi="Calibri" w:cs="Calibri"/>
          <w:sz w:val="24"/>
          <w:szCs w:val="24"/>
          <w:highlight w:val="yellow"/>
          <w:rPrChange w:id="127" w:author="Triana Amen" w:date="2025-10-28T16:10:00Z" w16du:dateUtc="2025-10-28T16:10:00Z">
            <w:rPr>
              <w:rFonts w:ascii="Calibri" w:hAnsi="Calibri" w:cs="Calibri"/>
              <w:sz w:val="24"/>
              <w:szCs w:val="24"/>
            </w:rPr>
          </w:rPrChange>
        </w:rPr>
        <w:t>D</w:t>
      </w:r>
      <w:r w:rsidR="00423E17" w:rsidRPr="00E65E27">
        <w:rPr>
          <w:rFonts w:ascii="Calibri" w:hAnsi="Calibri" w:cs="Calibri"/>
          <w:sz w:val="24"/>
          <w:szCs w:val="24"/>
          <w:highlight w:val="yellow"/>
          <w:rPrChange w:id="128" w:author="Triana Amen" w:date="2025-10-28T16:10:00Z" w16du:dateUtc="2025-10-28T16:10:00Z">
            <w:rPr>
              <w:rFonts w:ascii="Calibri" w:hAnsi="Calibri" w:cs="Calibri"/>
              <w:sz w:val="24"/>
              <w:szCs w:val="24"/>
            </w:rPr>
          </w:rPrChange>
        </w:rPr>
        <w:t>ispense</w:t>
      </w:r>
      <w:r w:rsidR="00AC6ED1" w:rsidRPr="00E65E27">
        <w:rPr>
          <w:rFonts w:ascii="Calibri" w:hAnsi="Calibri" w:cs="Calibri"/>
          <w:sz w:val="24"/>
          <w:szCs w:val="24"/>
          <w:highlight w:val="yellow"/>
          <w:rPrChange w:id="129" w:author="Triana Amen" w:date="2025-10-28T16:10:00Z" w16du:dateUtc="2025-10-28T16:10:00Z">
            <w:rPr>
              <w:rFonts w:ascii="Calibri" w:hAnsi="Calibri" w:cs="Calibri"/>
              <w:sz w:val="24"/>
              <w:szCs w:val="24"/>
            </w:rPr>
          </w:rPrChange>
        </w:rPr>
        <w:t xml:space="preserve"> </w:t>
      </w:r>
      <w:r w:rsidRPr="00E65E27">
        <w:rPr>
          <w:rFonts w:ascii="Calibri" w:hAnsi="Calibri" w:cs="Calibri"/>
          <w:sz w:val="24"/>
          <w:szCs w:val="24"/>
          <w:highlight w:val="yellow"/>
          <w:rPrChange w:id="130" w:author="Triana Amen" w:date="2025-10-28T16:10:00Z" w16du:dateUtc="2025-10-28T16:10:00Z">
            <w:rPr>
              <w:rFonts w:ascii="Calibri" w:hAnsi="Calibri" w:cs="Calibri"/>
              <w:sz w:val="24"/>
              <w:szCs w:val="24"/>
            </w:rPr>
          </w:rPrChange>
        </w:rPr>
        <w:t xml:space="preserve">the mixture </w:t>
      </w:r>
      <w:r w:rsidR="00AC6ED1" w:rsidRPr="00E65E27">
        <w:rPr>
          <w:rFonts w:ascii="Calibri" w:hAnsi="Calibri" w:cs="Calibri"/>
          <w:sz w:val="24"/>
          <w:szCs w:val="24"/>
          <w:highlight w:val="yellow"/>
          <w:rPrChange w:id="131" w:author="Triana Amen" w:date="2025-10-28T16:10:00Z" w16du:dateUtc="2025-10-28T16:10:00Z">
            <w:rPr>
              <w:rFonts w:ascii="Calibri" w:hAnsi="Calibri" w:cs="Calibri"/>
              <w:sz w:val="24"/>
              <w:szCs w:val="24"/>
            </w:rPr>
          </w:rPrChange>
        </w:rPr>
        <w:t xml:space="preserve">back into the </w:t>
      </w:r>
      <w:r w:rsidR="00306571" w:rsidRPr="00E65E27">
        <w:rPr>
          <w:rFonts w:ascii="Calibri" w:hAnsi="Calibri" w:cs="Calibri"/>
          <w:sz w:val="24"/>
          <w:szCs w:val="24"/>
          <w:highlight w:val="yellow"/>
          <w:rPrChange w:id="132" w:author="Triana Amen" w:date="2025-10-28T16:10:00Z" w16du:dateUtc="2025-10-28T16:10:00Z">
            <w:rPr>
              <w:rFonts w:ascii="Calibri" w:hAnsi="Calibri" w:cs="Calibri"/>
              <w:sz w:val="24"/>
              <w:szCs w:val="24"/>
            </w:rPr>
          </w:rPrChange>
        </w:rPr>
        <w:t xml:space="preserve">chosen </w:t>
      </w:r>
      <w:r w:rsidR="00AC6ED1" w:rsidRPr="00E65E27">
        <w:rPr>
          <w:rFonts w:ascii="Calibri" w:hAnsi="Calibri" w:cs="Calibri"/>
          <w:sz w:val="24"/>
          <w:szCs w:val="24"/>
          <w:highlight w:val="yellow"/>
          <w:rPrChange w:id="133" w:author="Triana Amen" w:date="2025-10-28T16:10:00Z" w16du:dateUtc="2025-10-28T16:10:00Z">
            <w:rPr>
              <w:rFonts w:ascii="Calibri" w:hAnsi="Calibri" w:cs="Calibri"/>
              <w:sz w:val="24"/>
              <w:szCs w:val="24"/>
            </w:rPr>
          </w:rPrChange>
        </w:rPr>
        <w:t xml:space="preserve">well </w:t>
      </w:r>
      <w:proofErr w:type="gramStart"/>
      <w:r w:rsidR="00AC6ED1" w:rsidRPr="00E65E27">
        <w:rPr>
          <w:rFonts w:ascii="Calibri" w:hAnsi="Calibri" w:cs="Calibri"/>
          <w:sz w:val="24"/>
          <w:szCs w:val="24"/>
          <w:highlight w:val="yellow"/>
          <w:rPrChange w:id="134" w:author="Triana Amen" w:date="2025-10-28T16:10:00Z" w16du:dateUtc="2025-10-28T16:10:00Z">
            <w:rPr>
              <w:rFonts w:ascii="Calibri" w:hAnsi="Calibri" w:cs="Calibri"/>
              <w:sz w:val="24"/>
              <w:szCs w:val="24"/>
            </w:rPr>
          </w:rPrChange>
        </w:rPr>
        <w:t>drop</w:t>
      </w:r>
      <w:proofErr w:type="gramEnd"/>
      <w:r w:rsidR="009D2A00" w:rsidRPr="00E65E27">
        <w:rPr>
          <w:rFonts w:ascii="Calibri" w:hAnsi="Calibri" w:cs="Calibri"/>
          <w:sz w:val="24"/>
          <w:szCs w:val="24"/>
          <w:highlight w:val="yellow"/>
          <w:rPrChange w:id="135" w:author="Triana Amen" w:date="2025-10-28T16:10:00Z" w16du:dateUtc="2025-10-28T16:10:00Z">
            <w:rPr>
              <w:rFonts w:ascii="Calibri" w:hAnsi="Calibri" w:cs="Calibri"/>
              <w:sz w:val="24"/>
              <w:szCs w:val="24"/>
            </w:rPr>
          </w:rPrChange>
        </w:rPr>
        <w:t xml:space="preserve"> by </w:t>
      </w:r>
      <w:r w:rsidR="00AC6ED1" w:rsidRPr="00E65E27">
        <w:rPr>
          <w:rFonts w:ascii="Calibri" w:hAnsi="Calibri" w:cs="Calibri"/>
          <w:sz w:val="24"/>
          <w:szCs w:val="24"/>
          <w:highlight w:val="yellow"/>
          <w:rPrChange w:id="136" w:author="Triana Amen" w:date="2025-10-28T16:10:00Z" w16du:dateUtc="2025-10-28T16:10:00Z">
            <w:rPr>
              <w:rFonts w:ascii="Calibri" w:hAnsi="Calibri" w:cs="Calibri"/>
              <w:sz w:val="24"/>
              <w:szCs w:val="24"/>
            </w:rPr>
          </w:rPrChange>
        </w:rPr>
        <w:t>drop</w:t>
      </w:r>
      <w:r w:rsidR="00423E17" w:rsidRPr="00E65E27">
        <w:rPr>
          <w:rFonts w:ascii="Calibri" w:hAnsi="Calibri" w:cs="Calibri"/>
          <w:sz w:val="24"/>
          <w:szCs w:val="24"/>
          <w:highlight w:val="yellow"/>
          <w:rPrChange w:id="137" w:author="Triana Amen" w:date="2025-10-28T16:10:00Z" w16du:dateUtc="2025-10-28T16:10:00Z">
            <w:rPr>
              <w:rFonts w:ascii="Calibri" w:hAnsi="Calibri" w:cs="Calibri"/>
              <w:sz w:val="24"/>
              <w:szCs w:val="24"/>
            </w:rPr>
          </w:rPrChange>
        </w:rPr>
        <w:t>,</w:t>
      </w:r>
      <w:r w:rsidR="00AC6ED1" w:rsidRPr="00E65E27">
        <w:rPr>
          <w:rFonts w:ascii="Calibri" w:hAnsi="Calibri" w:cs="Calibri"/>
          <w:sz w:val="24"/>
          <w:szCs w:val="24"/>
          <w:highlight w:val="yellow"/>
          <w:rPrChange w:id="138" w:author="Triana Amen" w:date="2025-10-28T16:10:00Z" w16du:dateUtc="2025-10-28T16:10:00Z">
            <w:rPr>
              <w:rFonts w:ascii="Calibri" w:hAnsi="Calibri" w:cs="Calibri"/>
              <w:sz w:val="24"/>
              <w:szCs w:val="24"/>
            </w:rPr>
          </w:rPrChange>
        </w:rPr>
        <w:t xml:space="preserve"> </w:t>
      </w:r>
      <w:r w:rsidR="00AB32A8" w:rsidRPr="00E65E27">
        <w:rPr>
          <w:rFonts w:ascii="Calibri" w:hAnsi="Calibri" w:cs="Calibri"/>
          <w:sz w:val="24"/>
          <w:szCs w:val="24"/>
          <w:highlight w:val="yellow"/>
          <w:rPrChange w:id="139" w:author="Triana Amen" w:date="2025-10-28T16:10:00Z" w16du:dateUtc="2025-10-28T16:10:00Z">
            <w:rPr>
              <w:rFonts w:ascii="Calibri" w:hAnsi="Calibri" w:cs="Calibri"/>
              <w:sz w:val="24"/>
              <w:szCs w:val="24"/>
            </w:rPr>
          </w:rPrChange>
        </w:rPr>
        <w:t xml:space="preserve">ensuring </w:t>
      </w:r>
      <w:r w:rsidR="009B6993" w:rsidRPr="00E65E27">
        <w:rPr>
          <w:rFonts w:ascii="Calibri" w:hAnsi="Calibri" w:cs="Calibri"/>
          <w:sz w:val="24"/>
          <w:szCs w:val="24"/>
          <w:highlight w:val="yellow"/>
          <w:rPrChange w:id="140" w:author="Triana Amen" w:date="2025-10-28T16:10:00Z" w16du:dateUtc="2025-10-28T16:10:00Z">
            <w:rPr>
              <w:rFonts w:ascii="Calibri" w:hAnsi="Calibri" w:cs="Calibri"/>
              <w:sz w:val="24"/>
              <w:szCs w:val="24"/>
            </w:rPr>
          </w:rPrChange>
        </w:rPr>
        <w:t>the pipette</w:t>
      </w:r>
      <w:r w:rsidR="00AB32A8" w:rsidRPr="00E65E27">
        <w:rPr>
          <w:rFonts w:ascii="Calibri" w:hAnsi="Calibri" w:cs="Calibri"/>
          <w:sz w:val="24"/>
          <w:szCs w:val="24"/>
          <w:highlight w:val="yellow"/>
          <w:rPrChange w:id="141" w:author="Triana Amen" w:date="2025-10-28T16:10:00Z" w16du:dateUtc="2025-10-28T16:10:00Z">
            <w:rPr>
              <w:rFonts w:ascii="Calibri" w:hAnsi="Calibri" w:cs="Calibri"/>
              <w:sz w:val="24"/>
              <w:szCs w:val="24"/>
            </w:rPr>
          </w:rPrChange>
        </w:rPr>
        <w:t xml:space="preserve"> is</w:t>
      </w:r>
      <w:r w:rsidR="009B6993" w:rsidRPr="00E65E27">
        <w:rPr>
          <w:rFonts w:ascii="Calibri" w:hAnsi="Calibri" w:cs="Calibri"/>
          <w:sz w:val="24"/>
          <w:szCs w:val="24"/>
          <w:highlight w:val="yellow"/>
          <w:rPrChange w:id="142" w:author="Triana Amen" w:date="2025-10-28T16:10:00Z" w16du:dateUtc="2025-10-28T16:10:00Z">
            <w:rPr>
              <w:rFonts w:ascii="Calibri" w:hAnsi="Calibri" w:cs="Calibri"/>
              <w:sz w:val="24"/>
              <w:szCs w:val="24"/>
            </w:rPr>
          </w:rPrChange>
        </w:rPr>
        <w:t xml:space="preserve"> in</w:t>
      </w:r>
      <w:r w:rsidR="00AC6ED1" w:rsidRPr="00E65E27">
        <w:rPr>
          <w:rFonts w:ascii="Calibri" w:hAnsi="Calibri" w:cs="Calibri"/>
          <w:sz w:val="24"/>
          <w:szCs w:val="24"/>
          <w:highlight w:val="yellow"/>
          <w:rPrChange w:id="143" w:author="Triana Amen" w:date="2025-10-28T16:10:00Z" w16du:dateUtc="2025-10-28T16:10:00Z">
            <w:rPr>
              <w:rFonts w:ascii="Calibri" w:hAnsi="Calibri" w:cs="Calibri"/>
              <w:sz w:val="24"/>
              <w:szCs w:val="24"/>
            </w:rPr>
          </w:rPrChange>
        </w:rPr>
        <w:t xml:space="preserve"> contact </w:t>
      </w:r>
      <w:r w:rsidR="009B6993" w:rsidRPr="00E65E27">
        <w:rPr>
          <w:rFonts w:ascii="Calibri" w:hAnsi="Calibri" w:cs="Calibri"/>
          <w:sz w:val="24"/>
          <w:szCs w:val="24"/>
          <w:highlight w:val="yellow"/>
          <w:rPrChange w:id="144" w:author="Triana Amen" w:date="2025-10-28T16:10:00Z" w16du:dateUtc="2025-10-28T16:10:00Z">
            <w:rPr>
              <w:rFonts w:ascii="Calibri" w:hAnsi="Calibri" w:cs="Calibri"/>
              <w:sz w:val="24"/>
              <w:szCs w:val="24"/>
            </w:rPr>
          </w:rPrChange>
        </w:rPr>
        <w:t>with</w:t>
      </w:r>
      <w:r w:rsidR="00AC6ED1" w:rsidRPr="00E65E27">
        <w:rPr>
          <w:rFonts w:ascii="Calibri" w:hAnsi="Calibri" w:cs="Calibri"/>
          <w:sz w:val="24"/>
          <w:szCs w:val="24"/>
          <w:highlight w:val="yellow"/>
          <w:rPrChange w:id="145" w:author="Triana Amen" w:date="2025-10-28T16:10:00Z" w16du:dateUtc="2025-10-28T16:10:00Z">
            <w:rPr>
              <w:rFonts w:ascii="Calibri" w:hAnsi="Calibri" w:cs="Calibri"/>
              <w:sz w:val="24"/>
              <w:szCs w:val="24"/>
            </w:rPr>
          </w:rPrChange>
        </w:rPr>
        <w:t xml:space="preserve"> the wall of the well.</w:t>
      </w:r>
      <w:r w:rsidR="001E2C0B" w:rsidRPr="00E65E27">
        <w:rPr>
          <w:rFonts w:ascii="Calibri" w:hAnsi="Calibri" w:cs="Calibri"/>
          <w:sz w:val="24"/>
          <w:szCs w:val="24"/>
          <w:highlight w:val="yellow"/>
          <w:rPrChange w:id="146" w:author="Triana Amen" w:date="2025-10-28T16:10:00Z" w16du:dateUtc="2025-10-28T16:10:00Z">
            <w:rPr>
              <w:rFonts w:ascii="Calibri" w:hAnsi="Calibri" w:cs="Calibri"/>
              <w:sz w:val="24"/>
              <w:szCs w:val="24"/>
            </w:rPr>
          </w:rPrChange>
        </w:rPr>
        <w:t xml:space="preserve"> </w:t>
      </w:r>
      <w:r w:rsidR="009D2A00" w:rsidRPr="00E65E27">
        <w:rPr>
          <w:rFonts w:ascii="Calibri" w:hAnsi="Calibri" w:cs="Calibri"/>
          <w:sz w:val="24"/>
          <w:szCs w:val="24"/>
          <w:highlight w:val="yellow"/>
          <w:rPrChange w:id="147" w:author="Triana Amen" w:date="2025-10-28T16:10:00Z" w16du:dateUtc="2025-10-28T16:10:00Z">
            <w:rPr>
              <w:rFonts w:ascii="Calibri" w:hAnsi="Calibri" w:cs="Calibri"/>
              <w:sz w:val="24"/>
              <w:szCs w:val="24"/>
            </w:rPr>
          </w:rPrChange>
        </w:rPr>
        <w:t>Upon adding</w:t>
      </w:r>
      <w:r w:rsidR="001E2C0B" w:rsidRPr="00E65E27">
        <w:rPr>
          <w:rFonts w:ascii="Calibri" w:hAnsi="Calibri" w:cs="Calibri"/>
          <w:sz w:val="24"/>
          <w:szCs w:val="24"/>
          <w:highlight w:val="yellow"/>
          <w:rPrChange w:id="148" w:author="Triana Amen" w:date="2025-10-28T16:10:00Z" w16du:dateUtc="2025-10-28T16:10:00Z">
            <w:rPr>
              <w:rFonts w:ascii="Calibri" w:hAnsi="Calibri" w:cs="Calibri"/>
              <w:sz w:val="24"/>
              <w:szCs w:val="24"/>
            </w:rPr>
          </w:rPrChange>
        </w:rPr>
        <w:t xml:space="preserve"> the mixture back into the well, start a </w:t>
      </w:r>
      <w:r w:rsidR="008838A6" w:rsidRPr="00E65E27">
        <w:rPr>
          <w:rFonts w:ascii="Calibri" w:hAnsi="Calibri" w:cs="Calibri"/>
          <w:sz w:val="24"/>
          <w:szCs w:val="24"/>
          <w:highlight w:val="yellow"/>
          <w:rPrChange w:id="149" w:author="Triana Amen" w:date="2025-10-28T16:10:00Z" w16du:dateUtc="2025-10-28T16:10:00Z">
            <w:rPr>
              <w:rFonts w:ascii="Calibri" w:hAnsi="Calibri" w:cs="Calibri"/>
              <w:sz w:val="24"/>
              <w:szCs w:val="24"/>
            </w:rPr>
          </w:rPrChange>
        </w:rPr>
        <w:t>10-min</w:t>
      </w:r>
      <w:r w:rsidR="001E2C0B" w:rsidRPr="00E65E27">
        <w:rPr>
          <w:rFonts w:ascii="Calibri" w:hAnsi="Calibri" w:cs="Calibri"/>
          <w:sz w:val="24"/>
          <w:szCs w:val="24"/>
          <w:highlight w:val="yellow"/>
          <w:rPrChange w:id="150" w:author="Triana Amen" w:date="2025-10-28T16:10:00Z" w16du:dateUtc="2025-10-28T16:10:00Z">
            <w:rPr>
              <w:rFonts w:ascii="Calibri" w:hAnsi="Calibri" w:cs="Calibri"/>
              <w:sz w:val="24"/>
              <w:szCs w:val="24"/>
            </w:rPr>
          </w:rPrChange>
        </w:rPr>
        <w:t xml:space="preserve"> timer.</w:t>
      </w:r>
    </w:p>
    <w:p w14:paraId="057F3B2B" w14:textId="1FB1AD60" w:rsidR="00072E69" w:rsidRPr="009D2A00" w:rsidRDefault="001E2C0B" w:rsidP="00992C4F">
      <w:pPr>
        <w:pStyle w:val="ListParagraph"/>
        <w:spacing w:after="0" w:line="240" w:lineRule="auto"/>
        <w:ind w:left="0"/>
        <w:rPr>
          <w:rFonts w:ascii="Calibri" w:hAnsi="Calibri" w:cs="Calibri"/>
          <w:sz w:val="24"/>
          <w:szCs w:val="24"/>
        </w:rPr>
      </w:pPr>
      <w:r w:rsidRPr="009D2A00">
        <w:rPr>
          <w:rFonts w:ascii="Calibri" w:hAnsi="Calibri" w:cs="Calibri"/>
          <w:sz w:val="24"/>
          <w:szCs w:val="24"/>
        </w:rPr>
        <w:t xml:space="preserve"> </w:t>
      </w:r>
    </w:p>
    <w:p w14:paraId="677130D4" w14:textId="4E296760" w:rsidR="008838A6" w:rsidRPr="00E65E27" w:rsidRDefault="008838A6" w:rsidP="00992C4F">
      <w:pPr>
        <w:pStyle w:val="ListParagraph"/>
        <w:numPr>
          <w:ilvl w:val="2"/>
          <w:numId w:val="45"/>
        </w:numPr>
        <w:spacing w:after="0" w:line="240" w:lineRule="auto"/>
        <w:ind w:left="0" w:firstLine="0"/>
        <w:rPr>
          <w:rFonts w:ascii="Calibri" w:hAnsi="Calibri" w:cs="Calibri"/>
          <w:sz w:val="24"/>
          <w:szCs w:val="24"/>
          <w:highlight w:val="yellow"/>
          <w:rPrChange w:id="151" w:author="Triana Amen" w:date="2025-10-28T16:11:00Z" w16du:dateUtc="2025-10-28T16:11:00Z">
            <w:rPr>
              <w:rFonts w:ascii="Calibri" w:hAnsi="Calibri" w:cs="Calibri"/>
              <w:sz w:val="24"/>
              <w:szCs w:val="24"/>
            </w:rPr>
          </w:rPrChange>
        </w:rPr>
      </w:pPr>
      <w:commentRangeStart w:id="152"/>
      <w:r w:rsidRPr="00E65E27">
        <w:rPr>
          <w:rFonts w:ascii="Calibri" w:hAnsi="Calibri" w:cs="Calibri"/>
          <w:sz w:val="24"/>
          <w:szCs w:val="24"/>
          <w:highlight w:val="yellow"/>
          <w:rPrChange w:id="153" w:author="Triana Amen" w:date="2025-10-28T16:11:00Z" w16du:dateUtc="2025-10-28T16:11:00Z">
            <w:rPr>
              <w:rFonts w:ascii="Calibri" w:hAnsi="Calibri" w:cs="Calibri"/>
              <w:sz w:val="24"/>
              <w:szCs w:val="24"/>
            </w:rPr>
          </w:rPrChange>
        </w:rPr>
        <w:t>Close the</w:t>
      </w:r>
      <w:r w:rsidR="005E1A4C" w:rsidRPr="00E65E27">
        <w:rPr>
          <w:rFonts w:ascii="Calibri" w:hAnsi="Calibri" w:cs="Calibri"/>
          <w:sz w:val="24"/>
          <w:szCs w:val="24"/>
          <w:highlight w:val="yellow"/>
          <w:rPrChange w:id="154" w:author="Triana Amen" w:date="2025-10-28T16:11:00Z" w16du:dateUtc="2025-10-28T16:11:00Z">
            <w:rPr>
              <w:rFonts w:ascii="Calibri" w:hAnsi="Calibri" w:cs="Calibri"/>
              <w:sz w:val="24"/>
              <w:szCs w:val="24"/>
            </w:rPr>
          </w:rPrChange>
        </w:rPr>
        <w:t xml:space="preserve"> lid</w:t>
      </w:r>
      <w:r w:rsidRPr="00E65E27">
        <w:rPr>
          <w:rFonts w:ascii="Calibri" w:hAnsi="Calibri" w:cs="Calibri"/>
          <w:sz w:val="24"/>
          <w:szCs w:val="24"/>
          <w:highlight w:val="yellow"/>
          <w:rPrChange w:id="155" w:author="Triana Amen" w:date="2025-10-28T16:11:00Z" w16du:dateUtc="2025-10-28T16:11:00Z">
            <w:rPr>
              <w:rFonts w:ascii="Calibri" w:hAnsi="Calibri" w:cs="Calibri"/>
              <w:sz w:val="24"/>
              <w:szCs w:val="24"/>
            </w:rPr>
          </w:rPrChange>
        </w:rPr>
        <w:t>, add a drop of immersion oil on the objective (</w:t>
      </w:r>
      <w:r w:rsidR="009D2A00" w:rsidRPr="00E65E27">
        <w:rPr>
          <w:rFonts w:ascii="Calibri" w:hAnsi="Calibri" w:cs="Calibri"/>
          <w:sz w:val="24"/>
          <w:szCs w:val="24"/>
          <w:highlight w:val="yellow"/>
          <w:rPrChange w:id="156" w:author="Triana Amen" w:date="2025-10-28T16:11:00Z" w16du:dateUtc="2025-10-28T16:11:00Z">
            <w:rPr>
              <w:rFonts w:ascii="Calibri" w:hAnsi="Calibri" w:cs="Calibri"/>
              <w:sz w:val="24"/>
              <w:szCs w:val="24"/>
            </w:rPr>
          </w:rPrChange>
        </w:rPr>
        <w:t xml:space="preserve">this protocol </w:t>
      </w:r>
      <w:r w:rsidRPr="00E65E27">
        <w:rPr>
          <w:rFonts w:ascii="Calibri" w:hAnsi="Calibri" w:cs="Calibri"/>
          <w:sz w:val="24"/>
          <w:szCs w:val="24"/>
          <w:highlight w:val="yellow"/>
          <w:rPrChange w:id="157" w:author="Triana Amen" w:date="2025-10-28T16:11:00Z" w16du:dateUtc="2025-10-28T16:11:00Z">
            <w:rPr>
              <w:rFonts w:ascii="Calibri" w:hAnsi="Calibri" w:cs="Calibri"/>
              <w:sz w:val="24"/>
              <w:szCs w:val="24"/>
            </w:rPr>
          </w:rPrChange>
        </w:rPr>
        <w:t>use</w:t>
      </w:r>
      <w:r w:rsidR="009D2A00" w:rsidRPr="00E65E27">
        <w:rPr>
          <w:rFonts w:ascii="Calibri" w:hAnsi="Calibri" w:cs="Calibri"/>
          <w:sz w:val="24"/>
          <w:szCs w:val="24"/>
          <w:highlight w:val="yellow"/>
          <w:rPrChange w:id="158" w:author="Triana Amen" w:date="2025-10-28T16:11:00Z" w16du:dateUtc="2025-10-28T16:11:00Z">
            <w:rPr>
              <w:rFonts w:ascii="Calibri" w:hAnsi="Calibri" w:cs="Calibri"/>
              <w:sz w:val="24"/>
              <w:szCs w:val="24"/>
            </w:rPr>
          </w:rPrChange>
        </w:rPr>
        <w:t>s</w:t>
      </w:r>
      <w:r w:rsidRPr="00E65E27">
        <w:rPr>
          <w:rFonts w:ascii="Calibri" w:hAnsi="Calibri" w:cs="Calibri"/>
          <w:sz w:val="24"/>
          <w:szCs w:val="24"/>
          <w:highlight w:val="yellow"/>
          <w:rPrChange w:id="159" w:author="Triana Amen" w:date="2025-10-28T16:11:00Z" w16du:dateUtc="2025-10-28T16:11:00Z">
            <w:rPr>
              <w:rFonts w:ascii="Calibri" w:hAnsi="Calibri" w:cs="Calibri"/>
              <w:sz w:val="24"/>
              <w:szCs w:val="24"/>
            </w:rPr>
          </w:rPrChange>
        </w:rPr>
        <w:t xml:space="preserve"> 60</w:t>
      </w:r>
      <w:r w:rsidR="009D2A00" w:rsidRPr="00E65E27">
        <w:rPr>
          <w:rFonts w:ascii="Calibri" w:hAnsi="Calibri" w:cs="Calibri"/>
          <w:sz w:val="24"/>
          <w:szCs w:val="24"/>
          <w:highlight w:val="yellow"/>
          <w:rPrChange w:id="160" w:author="Triana Amen" w:date="2025-10-28T16:11:00Z" w16du:dateUtc="2025-10-28T16:11:00Z">
            <w:rPr>
              <w:rFonts w:ascii="Calibri" w:hAnsi="Calibri" w:cs="Calibri"/>
              <w:sz w:val="24"/>
              <w:szCs w:val="24"/>
            </w:rPr>
          </w:rPrChange>
        </w:rPr>
        <w:sym w:font="Symbol" w:char="F0B4"/>
      </w:r>
      <w:r w:rsidR="009D2A00" w:rsidRPr="00E65E27">
        <w:rPr>
          <w:rFonts w:ascii="Calibri" w:hAnsi="Calibri" w:cs="Calibri"/>
          <w:sz w:val="24"/>
          <w:szCs w:val="24"/>
          <w:highlight w:val="yellow"/>
          <w:rPrChange w:id="161" w:author="Triana Amen" w:date="2025-10-28T16:11:00Z" w16du:dateUtc="2025-10-28T16:11:00Z">
            <w:rPr>
              <w:rFonts w:ascii="Calibri" w:hAnsi="Calibri" w:cs="Calibri"/>
              <w:sz w:val="24"/>
              <w:szCs w:val="24"/>
            </w:rPr>
          </w:rPrChange>
        </w:rPr>
        <w:t xml:space="preserve"> </w:t>
      </w:r>
      <w:r w:rsidRPr="00E65E27">
        <w:rPr>
          <w:rFonts w:ascii="Calibri" w:hAnsi="Calibri" w:cs="Calibri"/>
          <w:sz w:val="24"/>
          <w:szCs w:val="24"/>
          <w:highlight w:val="yellow"/>
          <w:rPrChange w:id="162" w:author="Triana Amen" w:date="2025-10-28T16:11:00Z" w16du:dateUtc="2025-10-28T16:11:00Z">
            <w:rPr>
              <w:rFonts w:ascii="Calibri" w:hAnsi="Calibri" w:cs="Calibri"/>
              <w:sz w:val="24"/>
              <w:szCs w:val="24"/>
            </w:rPr>
          </w:rPrChange>
        </w:rPr>
        <w:t>oil objective</w:t>
      </w:r>
      <w:r w:rsidR="009B73D2" w:rsidRPr="00E65E27">
        <w:rPr>
          <w:rFonts w:ascii="Calibri" w:hAnsi="Calibri" w:cs="Calibri"/>
          <w:sz w:val="24"/>
          <w:szCs w:val="24"/>
          <w:highlight w:val="yellow"/>
          <w:rPrChange w:id="163" w:author="Triana Amen" w:date="2025-10-28T16:11:00Z" w16du:dateUtc="2025-10-28T16:11:00Z">
            <w:rPr>
              <w:rFonts w:ascii="Calibri" w:hAnsi="Calibri" w:cs="Calibri"/>
              <w:sz w:val="24"/>
              <w:szCs w:val="24"/>
            </w:rPr>
          </w:rPrChange>
        </w:rPr>
        <w:t>),</w:t>
      </w:r>
      <w:r w:rsidR="00621BCF" w:rsidRPr="00E65E27">
        <w:rPr>
          <w:rFonts w:ascii="Calibri" w:hAnsi="Calibri" w:cs="Calibri"/>
          <w:sz w:val="24"/>
          <w:szCs w:val="24"/>
          <w:highlight w:val="yellow"/>
          <w:rPrChange w:id="164" w:author="Triana Amen" w:date="2025-10-28T16:11:00Z" w16du:dateUtc="2025-10-28T16:11:00Z">
            <w:rPr>
              <w:rFonts w:ascii="Calibri" w:hAnsi="Calibri" w:cs="Calibri"/>
              <w:sz w:val="24"/>
              <w:szCs w:val="24"/>
            </w:rPr>
          </w:rPrChange>
        </w:rPr>
        <w:t xml:space="preserve"> and </w:t>
      </w:r>
      <w:r w:rsidRPr="00E65E27">
        <w:rPr>
          <w:rFonts w:ascii="Calibri" w:hAnsi="Calibri" w:cs="Calibri"/>
          <w:sz w:val="24"/>
          <w:szCs w:val="24"/>
          <w:highlight w:val="yellow"/>
          <w:rPrChange w:id="165" w:author="Triana Amen" w:date="2025-10-28T16:11:00Z" w16du:dateUtc="2025-10-28T16:11:00Z">
            <w:rPr>
              <w:rFonts w:ascii="Calibri" w:hAnsi="Calibri" w:cs="Calibri"/>
              <w:sz w:val="24"/>
              <w:szCs w:val="24"/>
            </w:rPr>
          </w:rPrChange>
        </w:rPr>
        <w:t>position</w:t>
      </w:r>
      <w:r w:rsidR="00D16759" w:rsidRPr="00E65E27">
        <w:rPr>
          <w:rFonts w:ascii="Calibri" w:hAnsi="Calibri" w:cs="Calibri"/>
          <w:sz w:val="24"/>
          <w:szCs w:val="24"/>
          <w:highlight w:val="yellow"/>
          <w:rPrChange w:id="166" w:author="Triana Amen" w:date="2025-10-28T16:11:00Z" w16du:dateUtc="2025-10-28T16:11:00Z">
            <w:rPr>
              <w:rFonts w:ascii="Calibri" w:hAnsi="Calibri" w:cs="Calibri"/>
              <w:sz w:val="24"/>
              <w:szCs w:val="24"/>
            </w:rPr>
          </w:rPrChange>
        </w:rPr>
        <w:t xml:space="preserve"> the plate on the microscope for imaging</w:t>
      </w:r>
      <w:r w:rsidRPr="00E65E27">
        <w:rPr>
          <w:rFonts w:ascii="Calibri" w:hAnsi="Calibri" w:cs="Calibri"/>
          <w:sz w:val="24"/>
          <w:szCs w:val="24"/>
          <w:highlight w:val="yellow"/>
          <w:rPrChange w:id="167" w:author="Triana Amen" w:date="2025-10-28T16:11:00Z" w16du:dateUtc="2025-10-28T16:11:00Z">
            <w:rPr>
              <w:rFonts w:ascii="Calibri" w:hAnsi="Calibri" w:cs="Calibri"/>
              <w:sz w:val="24"/>
              <w:szCs w:val="24"/>
            </w:rPr>
          </w:rPrChange>
        </w:rPr>
        <w:t>.</w:t>
      </w:r>
      <w:commentRangeEnd w:id="152"/>
      <w:r w:rsidR="00994865">
        <w:rPr>
          <w:rStyle w:val="CommentReference"/>
          <w:rFonts w:ascii="Calibri" w:eastAsia="Calibri" w:hAnsi="Calibri" w:cs="Calibri"/>
        </w:rPr>
        <w:commentReference w:id="152"/>
      </w:r>
    </w:p>
    <w:p w14:paraId="5856E9B8" w14:textId="77777777" w:rsidR="009D2A00" w:rsidRPr="009D2A00" w:rsidRDefault="009D2A00" w:rsidP="00992C4F">
      <w:pPr>
        <w:pStyle w:val="ListParagraph"/>
        <w:spacing w:after="0" w:line="240" w:lineRule="auto"/>
        <w:ind w:left="0"/>
        <w:rPr>
          <w:rFonts w:ascii="Calibri" w:hAnsi="Calibri" w:cs="Calibri"/>
          <w:sz w:val="24"/>
          <w:szCs w:val="24"/>
        </w:rPr>
      </w:pPr>
    </w:p>
    <w:p w14:paraId="0C598E30" w14:textId="1FC32D9E" w:rsidR="00A669D9" w:rsidRPr="009D2A00" w:rsidRDefault="009D2A00" w:rsidP="009D2A00">
      <w:r w:rsidRPr="009D2A00">
        <w:t xml:space="preserve">NOTE: </w:t>
      </w:r>
      <w:r w:rsidR="000A6ABE" w:rsidRPr="009D2A00">
        <w:t xml:space="preserve">Optimizing the concentration of the probe for each cell line is recommended to ensure a uniform staining. </w:t>
      </w:r>
      <w:r w:rsidRPr="009D2A00">
        <w:t>T</w:t>
      </w:r>
      <w:r w:rsidR="000A6ABE" w:rsidRPr="009D2A00">
        <w:t xml:space="preserve">esting </w:t>
      </w:r>
      <w:r w:rsidRPr="009D2A00">
        <w:t xml:space="preserve">at </w:t>
      </w:r>
      <w:r w:rsidR="00D37A2E" w:rsidRPr="009D2A00">
        <w:t xml:space="preserve">0.25, </w:t>
      </w:r>
      <w:r w:rsidR="000A6ABE" w:rsidRPr="009D2A00">
        <w:t>0.5</w:t>
      </w:r>
      <w:r w:rsidR="00CC57AB" w:rsidRPr="009D2A00">
        <w:t xml:space="preserve">, </w:t>
      </w:r>
      <w:r w:rsidR="00AB0417" w:rsidRPr="009D2A00">
        <w:t>1</w:t>
      </w:r>
      <w:r w:rsidRPr="009D2A00">
        <w:t>,</w:t>
      </w:r>
      <w:r w:rsidR="00CC57AB" w:rsidRPr="009D2A00">
        <w:t xml:space="preserve"> and 2</w:t>
      </w:r>
      <w:r w:rsidR="00F922D2" w:rsidRPr="009D2A00">
        <w:t xml:space="preserve"> </w:t>
      </w:r>
      <w:r w:rsidR="00CC57AB" w:rsidRPr="009D2A00">
        <w:t>µ</w:t>
      </w:r>
      <w:r w:rsidR="000A6ABE" w:rsidRPr="009D2A00">
        <w:t>M for 5</w:t>
      </w:r>
      <w:r w:rsidRPr="009D2A00">
        <w:t>–</w:t>
      </w:r>
      <w:r w:rsidR="00D37A2E" w:rsidRPr="009D2A00">
        <w:t>20</w:t>
      </w:r>
      <w:r w:rsidR="00F922D2" w:rsidRPr="009D2A00">
        <w:t xml:space="preserve"> </w:t>
      </w:r>
      <w:r w:rsidR="000A6ABE" w:rsidRPr="009D2A00">
        <w:t>min</w:t>
      </w:r>
      <w:r w:rsidRPr="009D2A00">
        <w:t xml:space="preserve"> is recommended; </w:t>
      </w:r>
      <w:r w:rsidR="00CC57AB" w:rsidRPr="009D2A00">
        <w:t>lower concentrations typically stain with lower background</w:t>
      </w:r>
      <w:r w:rsidR="00FC28CB" w:rsidRPr="009D2A00">
        <w:t xml:space="preserve"> (</w:t>
      </w:r>
      <w:r w:rsidR="00FC28CB" w:rsidRPr="00992C4F">
        <w:rPr>
          <w:b/>
          <w:bCs/>
        </w:rPr>
        <w:t>Figure 2A</w:t>
      </w:r>
      <w:r w:rsidR="00FC28CB" w:rsidRPr="009D2A00">
        <w:t>)</w:t>
      </w:r>
      <w:r w:rsidR="000A6ABE" w:rsidRPr="009D2A00">
        <w:t>.</w:t>
      </w:r>
      <w:r w:rsidRPr="009D2A00">
        <w:t xml:space="preserve"> </w:t>
      </w:r>
      <w:r w:rsidR="00A669D9" w:rsidRPr="009D2A00">
        <w:t xml:space="preserve">Depending on the cell line </w:t>
      </w:r>
      <w:r w:rsidR="008838A6" w:rsidRPr="009D2A00">
        <w:t>and microscope detector sensitivity</w:t>
      </w:r>
      <w:r w:rsidR="00A669D9" w:rsidRPr="009D2A00">
        <w:t xml:space="preserve">, stained cells can be imaged from as soon as 5 min after addition of </w:t>
      </w:r>
      <w:r w:rsidR="008838A6" w:rsidRPr="009D2A00">
        <w:t>the probe to 24</w:t>
      </w:r>
      <w:r w:rsidR="0001642E" w:rsidRPr="009D2A00">
        <w:t xml:space="preserve"> </w:t>
      </w:r>
      <w:r w:rsidR="008838A6" w:rsidRPr="009D2A00">
        <w:t xml:space="preserve">h </w:t>
      </w:r>
      <w:r w:rsidR="00A669D9" w:rsidRPr="009D2A00">
        <w:t>after addition.</w:t>
      </w:r>
      <w:r w:rsidR="008F1B4B" w:rsidRPr="009D2A00">
        <w:t xml:space="preserve"> In some cases, for example</w:t>
      </w:r>
      <w:r w:rsidRPr="009D2A00">
        <w:t>,</w:t>
      </w:r>
      <w:r w:rsidR="008F1B4B" w:rsidRPr="009D2A00">
        <w:t xml:space="preserve"> imaging of stem cells, visualization of cells </w:t>
      </w:r>
      <w:r w:rsidR="00FA7661" w:rsidRPr="009D2A00">
        <w:t>can be conducted</w:t>
      </w:r>
      <w:r w:rsidR="008F1B4B" w:rsidRPr="009D2A00">
        <w:t xml:space="preserve"> for over 180 min after </w:t>
      </w:r>
      <w:r w:rsidR="000A6ABE" w:rsidRPr="009D2A00">
        <w:t>probe</w:t>
      </w:r>
      <w:r w:rsidR="008F1B4B" w:rsidRPr="009D2A00">
        <w:t xml:space="preserve"> addition</w:t>
      </w:r>
      <w:r w:rsidR="008838A6" w:rsidRPr="009D2A00">
        <w:t xml:space="preserve"> without a change in the signal.</w:t>
      </w:r>
      <w:r w:rsidRPr="009D2A00">
        <w:t xml:space="preserve"> </w:t>
      </w:r>
      <w:r w:rsidR="008838A6" w:rsidRPr="009D2A00">
        <w:t>At any time point</w:t>
      </w:r>
      <w:r w:rsidRPr="009D2A00">
        <w:t>,</w:t>
      </w:r>
      <w:r w:rsidR="008838A6" w:rsidRPr="009D2A00">
        <w:t xml:space="preserve"> the media can be changed to wash</w:t>
      </w:r>
      <w:r w:rsidRPr="009D2A00">
        <w:t xml:space="preserve"> </w:t>
      </w:r>
      <w:r w:rsidR="008838A6" w:rsidRPr="009D2A00">
        <w:t>out</w:t>
      </w:r>
      <w:r w:rsidR="0001642E" w:rsidRPr="009D2A00">
        <w:t xml:space="preserve"> </w:t>
      </w:r>
      <w:r w:rsidR="008838A6" w:rsidRPr="009D2A00">
        <w:t xml:space="preserve">the probe. This will lead to a gradual loss of </w:t>
      </w:r>
      <w:proofErr w:type="gramStart"/>
      <w:r w:rsidR="008838A6" w:rsidRPr="009D2A00">
        <w:t>the staining</w:t>
      </w:r>
      <w:proofErr w:type="gramEnd"/>
      <w:r w:rsidR="008838A6" w:rsidRPr="009D2A00">
        <w:t xml:space="preserve"> in about 30 min for HEK293T cells</w:t>
      </w:r>
      <w:r w:rsidR="008F1B4B" w:rsidRPr="009D2A00">
        <w:t>.</w:t>
      </w:r>
    </w:p>
    <w:p w14:paraId="5BA51D5B" w14:textId="77777777" w:rsidR="008838A6" w:rsidRPr="009D2A00" w:rsidRDefault="008838A6" w:rsidP="009D2A00"/>
    <w:p w14:paraId="4DAA8ADC" w14:textId="1DB9C81D" w:rsidR="00072E69" w:rsidRPr="00E65E27" w:rsidRDefault="00A205B5" w:rsidP="00992C4F">
      <w:pPr>
        <w:pStyle w:val="ListParagraph"/>
        <w:numPr>
          <w:ilvl w:val="1"/>
          <w:numId w:val="45"/>
        </w:numPr>
        <w:spacing w:after="0" w:line="240" w:lineRule="auto"/>
        <w:ind w:left="0" w:firstLine="0"/>
        <w:rPr>
          <w:rFonts w:ascii="Calibri" w:hAnsi="Calibri" w:cs="Calibri"/>
          <w:sz w:val="24"/>
          <w:szCs w:val="24"/>
          <w:highlight w:val="yellow"/>
          <w:rPrChange w:id="168" w:author="Triana Amen" w:date="2025-10-28T16:11:00Z" w16du:dateUtc="2025-10-28T16:11:00Z">
            <w:rPr>
              <w:rFonts w:ascii="Calibri" w:hAnsi="Calibri" w:cs="Calibri"/>
              <w:sz w:val="24"/>
              <w:szCs w:val="24"/>
            </w:rPr>
          </w:rPrChange>
        </w:rPr>
      </w:pPr>
      <w:commentRangeStart w:id="169"/>
      <w:r w:rsidRPr="00E65E27">
        <w:rPr>
          <w:rFonts w:ascii="Calibri" w:hAnsi="Calibri" w:cs="Calibri"/>
          <w:sz w:val="24"/>
          <w:szCs w:val="24"/>
          <w:highlight w:val="yellow"/>
          <w:rPrChange w:id="170" w:author="Triana Amen" w:date="2025-10-28T16:11:00Z" w16du:dateUtc="2025-10-28T16:11:00Z">
            <w:rPr>
              <w:rFonts w:ascii="Calibri" w:hAnsi="Calibri" w:cs="Calibri"/>
              <w:sz w:val="24"/>
              <w:szCs w:val="24"/>
            </w:rPr>
          </w:rPrChange>
        </w:rPr>
        <w:t>Confocal Imaging of peroxisomes in live cells</w:t>
      </w:r>
      <w:r w:rsidR="009D2A00" w:rsidRPr="00E65E27">
        <w:rPr>
          <w:rFonts w:ascii="Calibri" w:hAnsi="Calibri" w:cs="Calibri"/>
          <w:sz w:val="24"/>
          <w:szCs w:val="24"/>
          <w:highlight w:val="yellow"/>
          <w:rPrChange w:id="171" w:author="Triana Amen" w:date="2025-10-28T16:11:00Z" w16du:dateUtc="2025-10-28T16:11:00Z">
            <w:rPr>
              <w:rFonts w:ascii="Calibri" w:hAnsi="Calibri" w:cs="Calibri"/>
              <w:sz w:val="24"/>
              <w:szCs w:val="24"/>
            </w:rPr>
          </w:rPrChange>
        </w:rPr>
        <w:t xml:space="preserve"> (duration: 10 min–3 h)</w:t>
      </w:r>
      <w:commentRangeEnd w:id="169"/>
      <w:r w:rsidR="00994865">
        <w:rPr>
          <w:rStyle w:val="CommentReference"/>
          <w:rFonts w:ascii="Calibri" w:eastAsia="Calibri" w:hAnsi="Calibri" w:cs="Calibri"/>
        </w:rPr>
        <w:commentReference w:id="169"/>
      </w:r>
    </w:p>
    <w:p w14:paraId="2C7A51AD" w14:textId="77777777" w:rsidR="009D2A00" w:rsidRPr="00E65E27" w:rsidRDefault="009D2A00" w:rsidP="00992C4F">
      <w:pPr>
        <w:pStyle w:val="ListParagraph"/>
        <w:spacing w:after="0" w:line="240" w:lineRule="auto"/>
        <w:ind w:left="0"/>
        <w:rPr>
          <w:rFonts w:ascii="Calibri" w:hAnsi="Calibri" w:cs="Calibri"/>
          <w:sz w:val="24"/>
          <w:szCs w:val="24"/>
          <w:highlight w:val="yellow"/>
          <w:rPrChange w:id="172" w:author="Triana Amen" w:date="2025-10-28T16:11:00Z" w16du:dateUtc="2025-10-28T16:11:00Z">
            <w:rPr>
              <w:rFonts w:ascii="Calibri" w:hAnsi="Calibri" w:cs="Calibri"/>
              <w:sz w:val="24"/>
              <w:szCs w:val="24"/>
            </w:rPr>
          </w:rPrChange>
        </w:rPr>
      </w:pPr>
    </w:p>
    <w:p w14:paraId="5BB09E4C" w14:textId="7E2C965A" w:rsidR="00A86CC2" w:rsidRPr="00E65E27" w:rsidRDefault="00DB3A1E" w:rsidP="00992C4F">
      <w:pPr>
        <w:pStyle w:val="ListParagraph"/>
        <w:numPr>
          <w:ilvl w:val="2"/>
          <w:numId w:val="45"/>
        </w:numPr>
        <w:spacing w:after="0" w:line="240" w:lineRule="auto"/>
        <w:ind w:left="0" w:firstLine="0"/>
        <w:rPr>
          <w:rFonts w:ascii="Calibri" w:hAnsi="Calibri" w:cs="Calibri"/>
          <w:sz w:val="24"/>
          <w:szCs w:val="24"/>
          <w:highlight w:val="yellow"/>
          <w:rPrChange w:id="173" w:author="Triana Amen" w:date="2025-10-28T16:11:00Z" w16du:dateUtc="2025-10-28T16:11:00Z">
            <w:rPr>
              <w:rFonts w:ascii="Calibri" w:hAnsi="Calibri" w:cs="Calibri"/>
              <w:sz w:val="24"/>
              <w:szCs w:val="24"/>
            </w:rPr>
          </w:rPrChange>
        </w:rPr>
      </w:pPr>
      <w:r w:rsidRPr="00E65E27">
        <w:rPr>
          <w:rFonts w:ascii="Calibri" w:hAnsi="Calibri" w:cs="Calibri"/>
          <w:sz w:val="24"/>
          <w:szCs w:val="24"/>
          <w:highlight w:val="yellow"/>
          <w:rPrChange w:id="174" w:author="Triana Amen" w:date="2025-10-28T16:11:00Z" w16du:dateUtc="2025-10-28T16:11:00Z">
            <w:rPr>
              <w:rFonts w:ascii="Calibri" w:hAnsi="Calibri" w:cs="Calibri"/>
              <w:sz w:val="24"/>
              <w:szCs w:val="24"/>
            </w:rPr>
          </w:rPrChange>
        </w:rPr>
        <w:t xml:space="preserve">Once the plate is </w:t>
      </w:r>
      <w:r w:rsidR="008838A6" w:rsidRPr="00E65E27">
        <w:rPr>
          <w:rFonts w:ascii="Calibri" w:hAnsi="Calibri" w:cs="Calibri"/>
          <w:sz w:val="24"/>
          <w:szCs w:val="24"/>
          <w:highlight w:val="yellow"/>
          <w:rPrChange w:id="175" w:author="Triana Amen" w:date="2025-10-28T16:11:00Z" w16du:dateUtc="2025-10-28T16:11:00Z">
            <w:rPr>
              <w:rFonts w:ascii="Calibri" w:hAnsi="Calibri" w:cs="Calibri"/>
              <w:sz w:val="24"/>
              <w:szCs w:val="24"/>
            </w:rPr>
          </w:rPrChange>
        </w:rPr>
        <w:t xml:space="preserve">positioned </w:t>
      </w:r>
      <w:r w:rsidRPr="00E65E27">
        <w:rPr>
          <w:rFonts w:ascii="Calibri" w:hAnsi="Calibri" w:cs="Calibri"/>
          <w:sz w:val="24"/>
          <w:szCs w:val="24"/>
          <w:highlight w:val="yellow"/>
          <w:rPrChange w:id="176" w:author="Triana Amen" w:date="2025-10-28T16:11:00Z" w16du:dateUtc="2025-10-28T16:11:00Z">
            <w:rPr>
              <w:rFonts w:ascii="Calibri" w:hAnsi="Calibri" w:cs="Calibri"/>
              <w:sz w:val="24"/>
              <w:szCs w:val="24"/>
            </w:rPr>
          </w:rPrChange>
        </w:rPr>
        <w:t xml:space="preserve">on the microscope, </w:t>
      </w:r>
      <w:r w:rsidR="0001642E" w:rsidRPr="00E65E27">
        <w:rPr>
          <w:rFonts w:ascii="Calibri" w:hAnsi="Calibri" w:cs="Calibri"/>
          <w:sz w:val="24"/>
          <w:szCs w:val="24"/>
          <w:highlight w:val="yellow"/>
          <w:rPrChange w:id="177" w:author="Triana Amen" w:date="2025-10-28T16:11:00Z" w16du:dateUtc="2025-10-28T16:11:00Z">
            <w:rPr>
              <w:rFonts w:ascii="Calibri" w:hAnsi="Calibri" w:cs="Calibri"/>
              <w:sz w:val="24"/>
              <w:szCs w:val="24"/>
            </w:rPr>
          </w:rPrChange>
        </w:rPr>
        <w:t xml:space="preserve">adjust </w:t>
      </w:r>
      <w:r w:rsidR="008838A6" w:rsidRPr="00E65E27">
        <w:rPr>
          <w:rFonts w:ascii="Calibri" w:hAnsi="Calibri" w:cs="Calibri"/>
          <w:sz w:val="24"/>
          <w:szCs w:val="24"/>
          <w:highlight w:val="yellow"/>
          <w:rPrChange w:id="178" w:author="Triana Amen" w:date="2025-10-28T16:11:00Z" w16du:dateUtc="2025-10-28T16:11:00Z">
            <w:rPr>
              <w:rFonts w:ascii="Calibri" w:hAnsi="Calibri" w:cs="Calibri"/>
              <w:sz w:val="24"/>
              <w:szCs w:val="24"/>
            </w:rPr>
          </w:rPrChange>
        </w:rPr>
        <w:t>focus on the cells in the well that is</w:t>
      </w:r>
      <w:r w:rsidRPr="00E65E27">
        <w:rPr>
          <w:rFonts w:ascii="Calibri" w:hAnsi="Calibri" w:cs="Calibri"/>
          <w:sz w:val="24"/>
          <w:szCs w:val="24"/>
          <w:highlight w:val="yellow"/>
          <w:rPrChange w:id="179" w:author="Triana Amen" w:date="2025-10-28T16:11:00Z" w16du:dateUtc="2025-10-28T16:11:00Z">
            <w:rPr>
              <w:rFonts w:ascii="Calibri" w:hAnsi="Calibri" w:cs="Calibri"/>
              <w:sz w:val="24"/>
              <w:szCs w:val="24"/>
            </w:rPr>
          </w:rPrChange>
        </w:rPr>
        <w:t xml:space="preserve"> stained</w:t>
      </w:r>
      <w:r w:rsidR="00733607" w:rsidRPr="00E65E27">
        <w:rPr>
          <w:rFonts w:ascii="Calibri" w:hAnsi="Calibri" w:cs="Calibri"/>
          <w:sz w:val="24"/>
          <w:szCs w:val="24"/>
          <w:highlight w:val="yellow"/>
          <w:rPrChange w:id="180" w:author="Triana Amen" w:date="2025-10-28T16:11:00Z" w16du:dateUtc="2025-10-28T16:11:00Z">
            <w:rPr>
              <w:rFonts w:ascii="Calibri" w:hAnsi="Calibri" w:cs="Calibri"/>
              <w:sz w:val="24"/>
              <w:szCs w:val="24"/>
            </w:rPr>
          </w:rPrChange>
        </w:rPr>
        <w:t xml:space="preserve"> and start imaging.</w:t>
      </w:r>
    </w:p>
    <w:p w14:paraId="4EF1E2E5" w14:textId="77777777" w:rsidR="009D2A00" w:rsidRPr="009D2A00" w:rsidRDefault="009D2A00" w:rsidP="00992C4F">
      <w:pPr>
        <w:pStyle w:val="ListParagraph"/>
        <w:spacing w:after="0" w:line="240" w:lineRule="auto"/>
        <w:ind w:left="0"/>
        <w:rPr>
          <w:rFonts w:ascii="Calibri" w:hAnsi="Calibri" w:cs="Calibri"/>
          <w:sz w:val="24"/>
          <w:szCs w:val="24"/>
        </w:rPr>
      </w:pPr>
    </w:p>
    <w:p w14:paraId="553EB451" w14:textId="57FDDD21" w:rsidR="00D56B7B" w:rsidRPr="00E65E27" w:rsidRDefault="0001642E" w:rsidP="00992C4F">
      <w:pPr>
        <w:pStyle w:val="ListParagraph"/>
        <w:numPr>
          <w:ilvl w:val="2"/>
          <w:numId w:val="45"/>
        </w:numPr>
        <w:spacing w:after="0" w:line="240" w:lineRule="auto"/>
        <w:ind w:left="0" w:firstLine="0"/>
        <w:rPr>
          <w:rFonts w:ascii="Calibri" w:hAnsi="Calibri" w:cs="Calibri"/>
          <w:sz w:val="24"/>
          <w:szCs w:val="24"/>
          <w:highlight w:val="yellow"/>
          <w:rPrChange w:id="181" w:author="Triana Amen" w:date="2025-10-28T16:11:00Z" w16du:dateUtc="2025-10-28T16:11:00Z">
            <w:rPr>
              <w:rFonts w:ascii="Calibri" w:hAnsi="Calibri" w:cs="Calibri"/>
              <w:sz w:val="24"/>
              <w:szCs w:val="24"/>
            </w:rPr>
          </w:rPrChange>
        </w:rPr>
      </w:pPr>
      <w:r w:rsidRPr="00E65E27">
        <w:rPr>
          <w:rFonts w:ascii="Calibri" w:hAnsi="Calibri" w:cs="Calibri"/>
          <w:sz w:val="24"/>
          <w:szCs w:val="24"/>
          <w:highlight w:val="yellow"/>
          <w:rPrChange w:id="182" w:author="Triana Amen" w:date="2025-10-28T16:11:00Z" w16du:dateUtc="2025-10-28T16:11:00Z">
            <w:rPr>
              <w:rFonts w:ascii="Calibri" w:hAnsi="Calibri" w:cs="Calibri"/>
              <w:sz w:val="24"/>
              <w:szCs w:val="24"/>
            </w:rPr>
          </w:rPrChange>
        </w:rPr>
        <w:t>Once the cells are in focus, a</w:t>
      </w:r>
      <w:r w:rsidR="008569CC" w:rsidRPr="00E65E27">
        <w:rPr>
          <w:rFonts w:ascii="Calibri" w:hAnsi="Calibri" w:cs="Calibri"/>
          <w:sz w:val="24"/>
          <w:szCs w:val="24"/>
          <w:highlight w:val="yellow"/>
          <w:rPrChange w:id="183" w:author="Triana Amen" w:date="2025-10-28T16:11:00Z" w16du:dateUtc="2025-10-28T16:11:00Z">
            <w:rPr>
              <w:rFonts w:ascii="Calibri" w:hAnsi="Calibri" w:cs="Calibri"/>
              <w:sz w:val="24"/>
              <w:szCs w:val="24"/>
            </w:rPr>
          </w:rPrChange>
        </w:rPr>
        <w:t xml:space="preserve">djust the </w:t>
      </w:r>
      <w:r w:rsidRPr="00E65E27">
        <w:rPr>
          <w:rFonts w:ascii="Calibri" w:hAnsi="Calibri" w:cs="Calibri"/>
          <w:sz w:val="24"/>
          <w:szCs w:val="24"/>
          <w:highlight w:val="yellow"/>
          <w:rPrChange w:id="184" w:author="Triana Amen" w:date="2025-10-28T16:11:00Z" w16du:dateUtc="2025-10-28T16:11:00Z">
            <w:rPr>
              <w:rFonts w:ascii="Calibri" w:hAnsi="Calibri" w:cs="Calibri"/>
              <w:sz w:val="24"/>
              <w:szCs w:val="24"/>
            </w:rPr>
          </w:rPrChange>
        </w:rPr>
        <w:t>gain</w:t>
      </w:r>
      <w:r w:rsidR="008569CC" w:rsidRPr="00E65E27">
        <w:rPr>
          <w:rFonts w:ascii="Calibri" w:hAnsi="Calibri" w:cs="Calibri"/>
          <w:sz w:val="24"/>
          <w:szCs w:val="24"/>
          <w:highlight w:val="yellow"/>
          <w:rPrChange w:id="185" w:author="Triana Amen" w:date="2025-10-28T16:11:00Z" w16du:dateUtc="2025-10-28T16:11:00Z">
            <w:rPr>
              <w:rFonts w:ascii="Calibri" w:hAnsi="Calibri" w:cs="Calibri"/>
              <w:sz w:val="24"/>
              <w:szCs w:val="24"/>
            </w:rPr>
          </w:rPrChange>
        </w:rPr>
        <w:t xml:space="preserve"> (</w:t>
      </w:r>
      <w:r w:rsidRPr="00E65E27">
        <w:rPr>
          <w:rFonts w:ascii="Calibri" w:hAnsi="Calibri" w:cs="Calibri"/>
          <w:sz w:val="24"/>
          <w:szCs w:val="24"/>
          <w:highlight w:val="yellow"/>
          <w:rPrChange w:id="186" w:author="Triana Amen" w:date="2025-10-28T16:11:00Z" w16du:dateUtc="2025-10-28T16:11:00Z">
            <w:rPr>
              <w:rFonts w:ascii="Calibri" w:hAnsi="Calibri" w:cs="Calibri"/>
              <w:sz w:val="24"/>
              <w:szCs w:val="24"/>
            </w:rPr>
          </w:rPrChange>
        </w:rPr>
        <w:t xml:space="preserve">HV or </w:t>
      </w:r>
      <w:r w:rsidR="008569CC" w:rsidRPr="00E65E27">
        <w:rPr>
          <w:rFonts w:ascii="Calibri" w:hAnsi="Calibri" w:cs="Calibri"/>
          <w:sz w:val="24"/>
          <w:szCs w:val="24"/>
          <w:highlight w:val="yellow"/>
          <w:rPrChange w:id="187" w:author="Triana Amen" w:date="2025-10-28T16:11:00Z" w16du:dateUtc="2025-10-28T16:11:00Z">
            <w:rPr>
              <w:rFonts w:ascii="Calibri" w:hAnsi="Calibri" w:cs="Calibri"/>
              <w:sz w:val="24"/>
              <w:szCs w:val="24"/>
            </w:rPr>
          </w:rPrChange>
        </w:rPr>
        <w:t xml:space="preserve">detector sensitivity) and laser power settings </w:t>
      </w:r>
      <w:r w:rsidR="00D91E24" w:rsidRPr="00E65E27">
        <w:rPr>
          <w:rFonts w:ascii="Calibri" w:hAnsi="Calibri" w:cs="Calibri"/>
          <w:sz w:val="24"/>
          <w:szCs w:val="24"/>
          <w:highlight w:val="yellow"/>
          <w:rPrChange w:id="188" w:author="Triana Amen" w:date="2025-10-28T16:11:00Z" w16du:dateUtc="2025-10-28T16:11:00Z">
            <w:rPr>
              <w:rFonts w:ascii="Calibri" w:hAnsi="Calibri" w:cs="Calibri"/>
              <w:sz w:val="24"/>
              <w:szCs w:val="24"/>
            </w:rPr>
          </w:rPrChange>
        </w:rPr>
        <w:t>using standard confocal microscope setup guidelines.</w:t>
      </w:r>
    </w:p>
    <w:p w14:paraId="02B52196" w14:textId="77777777" w:rsidR="009D2A00" w:rsidRPr="00E65E27" w:rsidRDefault="009D2A00" w:rsidP="00992C4F">
      <w:pPr>
        <w:pStyle w:val="ListParagraph"/>
        <w:spacing w:after="0" w:line="240" w:lineRule="auto"/>
        <w:ind w:left="0"/>
        <w:rPr>
          <w:rFonts w:ascii="Calibri" w:hAnsi="Calibri" w:cs="Calibri"/>
          <w:sz w:val="24"/>
          <w:szCs w:val="24"/>
          <w:highlight w:val="yellow"/>
          <w:rPrChange w:id="189" w:author="Triana Amen" w:date="2025-10-28T16:11:00Z" w16du:dateUtc="2025-10-28T16:11:00Z">
            <w:rPr>
              <w:rFonts w:ascii="Calibri" w:hAnsi="Calibri" w:cs="Calibri"/>
              <w:sz w:val="24"/>
              <w:szCs w:val="24"/>
            </w:rPr>
          </w:rPrChange>
        </w:rPr>
      </w:pPr>
    </w:p>
    <w:p w14:paraId="3050F0A8" w14:textId="26CBBB8B" w:rsidR="009D2A00" w:rsidRPr="00E65E27" w:rsidRDefault="00A205B5" w:rsidP="00992C4F">
      <w:pPr>
        <w:pStyle w:val="ListParagraph"/>
        <w:numPr>
          <w:ilvl w:val="2"/>
          <w:numId w:val="45"/>
        </w:numPr>
        <w:spacing w:after="0" w:line="240" w:lineRule="auto"/>
        <w:ind w:left="0" w:firstLine="0"/>
        <w:rPr>
          <w:rFonts w:ascii="Calibri" w:hAnsi="Calibri" w:cs="Calibri"/>
          <w:sz w:val="24"/>
          <w:szCs w:val="24"/>
          <w:highlight w:val="yellow"/>
          <w:rPrChange w:id="190" w:author="Triana Amen" w:date="2025-10-28T16:11:00Z" w16du:dateUtc="2025-10-28T16:11:00Z">
            <w:rPr>
              <w:rFonts w:ascii="Calibri" w:hAnsi="Calibri" w:cs="Calibri"/>
              <w:sz w:val="24"/>
              <w:szCs w:val="24"/>
            </w:rPr>
          </w:rPrChange>
        </w:rPr>
      </w:pPr>
      <w:r w:rsidRPr="00E65E27">
        <w:rPr>
          <w:rFonts w:ascii="Calibri" w:hAnsi="Calibri" w:cs="Calibri"/>
          <w:sz w:val="24"/>
          <w:szCs w:val="24"/>
          <w:highlight w:val="yellow"/>
          <w:rPrChange w:id="191" w:author="Triana Amen" w:date="2025-10-28T16:11:00Z" w16du:dateUtc="2025-10-28T16:11:00Z">
            <w:rPr>
              <w:rFonts w:ascii="Calibri" w:hAnsi="Calibri" w:cs="Calibri"/>
              <w:sz w:val="24"/>
              <w:szCs w:val="24"/>
            </w:rPr>
          </w:rPrChange>
        </w:rPr>
        <w:t>Find and position</w:t>
      </w:r>
      <w:r w:rsidR="00736698" w:rsidRPr="00E65E27">
        <w:rPr>
          <w:rFonts w:ascii="Calibri" w:hAnsi="Calibri" w:cs="Calibri"/>
          <w:sz w:val="24"/>
          <w:szCs w:val="24"/>
          <w:highlight w:val="yellow"/>
          <w:rPrChange w:id="192" w:author="Triana Amen" w:date="2025-10-28T16:11:00Z" w16du:dateUtc="2025-10-28T16:11:00Z">
            <w:rPr>
              <w:rFonts w:ascii="Calibri" w:hAnsi="Calibri" w:cs="Calibri"/>
              <w:sz w:val="24"/>
              <w:szCs w:val="24"/>
            </w:rPr>
          </w:rPrChange>
        </w:rPr>
        <w:t xml:space="preserve"> (Zoom-In) onto</w:t>
      </w:r>
      <w:r w:rsidRPr="00E65E27">
        <w:rPr>
          <w:rFonts w:ascii="Calibri" w:hAnsi="Calibri" w:cs="Calibri"/>
          <w:sz w:val="24"/>
          <w:szCs w:val="24"/>
          <w:highlight w:val="yellow"/>
          <w:rPrChange w:id="193" w:author="Triana Amen" w:date="2025-10-28T16:11:00Z" w16du:dateUtc="2025-10-28T16:11:00Z">
            <w:rPr>
              <w:rFonts w:ascii="Calibri" w:hAnsi="Calibri" w:cs="Calibri"/>
              <w:sz w:val="24"/>
              <w:szCs w:val="24"/>
            </w:rPr>
          </w:rPrChange>
        </w:rPr>
        <w:t xml:space="preserve"> </w:t>
      </w:r>
      <w:r w:rsidR="00962888" w:rsidRPr="00E65E27">
        <w:rPr>
          <w:rFonts w:ascii="Calibri" w:hAnsi="Calibri" w:cs="Calibri"/>
          <w:sz w:val="24"/>
          <w:szCs w:val="24"/>
          <w:highlight w:val="yellow"/>
          <w:rPrChange w:id="194" w:author="Triana Amen" w:date="2025-10-28T16:11:00Z" w16du:dateUtc="2025-10-28T16:11:00Z">
            <w:rPr>
              <w:rFonts w:ascii="Calibri" w:hAnsi="Calibri" w:cs="Calibri"/>
              <w:sz w:val="24"/>
              <w:szCs w:val="24"/>
            </w:rPr>
          </w:rPrChange>
        </w:rPr>
        <w:t>the</w:t>
      </w:r>
      <w:r w:rsidR="00995BE5" w:rsidRPr="00E65E27">
        <w:rPr>
          <w:rFonts w:ascii="Calibri" w:hAnsi="Calibri" w:cs="Calibri"/>
          <w:sz w:val="24"/>
          <w:szCs w:val="24"/>
          <w:highlight w:val="yellow"/>
          <w:rPrChange w:id="195" w:author="Triana Amen" w:date="2025-10-28T16:11:00Z" w16du:dateUtc="2025-10-28T16:11:00Z">
            <w:rPr>
              <w:rFonts w:ascii="Calibri" w:hAnsi="Calibri" w:cs="Calibri"/>
              <w:sz w:val="24"/>
              <w:szCs w:val="24"/>
            </w:rPr>
          </w:rPrChange>
        </w:rPr>
        <w:t xml:space="preserve"> </w:t>
      </w:r>
      <w:r w:rsidR="00736698" w:rsidRPr="00E65E27">
        <w:rPr>
          <w:rFonts w:ascii="Calibri" w:hAnsi="Calibri" w:cs="Calibri"/>
          <w:sz w:val="24"/>
          <w:szCs w:val="24"/>
          <w:highlight w:val="yellow"/>
          <w:rPrChange w:id="196" w:author="Triana Amen" w:date="2025-10-28T16:11:00Z" w16du:dateUtc="2025-10-28T16:11:00Z">
            <w:rPr>
              <w:rFonts w:ascii="Calibri" w:hAnsi="Calibri" w:cs="Calibri"/>
              <w:sz w:val="24"/>
              <w:szCs w:val="24"/>
            </w:rPr>
          </w:rPrChange>
        </w:rPr>
        <w:t xml:space="preserve">group of </w:t>
      </w:r>
      <w:r w:rsidR="00995BE5" w:rsidRPr="00E65E27">
        <w:rPr>
          <w:rFonts w:ascii="Calibri" w:hAnsi="Calibri" w:cs="Calibri"/>
          <w:sz w:val="24"/>
          <w:szCs w:val="24"/>
          <w:highlight w:val="yellow"/>
          <w:rPrChange w:id="197" w:author="Triana Amen" w:date="2025-10-28T16:11:00Z" w16du:dateUtc="2025-10-28T16:11:00Z">
            <w:rPr>
              <w:rFonts w:ascii="Calibri" w:hAnsi="Calibri" w:cs="Calibri"/>
              <w:sz w:val="24"/>
              <w:szCs w:val="24"/>
            </w:rPr>
          </w:rPrChange>
        </w:rPr>
        <w:t>cells</w:t>
      </w:r>
      <w:r w:rsidR="0019010A" w:rsidRPr="00E65E27">
        <w:rPr>
          <w:rFonts w:ascii="Calibri" w:hAnsi="Calibri" w:cs="Calibri"/>
          <w:sz w:val="24"/>
          <w:szCs w:val="24"/>
          <w:highlight w:val="yellow"/>
          <w:rPrChange w:id="198" w:author="Triana Amen" w:date="2025-10-28T16:11:00Z" w16du:dateUtc="2025-10-28T16:11:00Z">
            <w:rPr>
              <w:rFonts w:ascii="Calibri" w:hAnsi="Calibri" w:cs="Calibri"/>
              <w:sz w:val="24"/>
              <w:szCs w:val="24"/>
            </w:rPr>
          </w:rPrChange>
        </w:rPr>
        <w:t>.</w:t>
      </w:r>
      <w:r w:rsidR="008D0526" w:rsidRPr="00E65E27">
        <w:rPr>
          <w:rFonts w:ascii="Calibri" w:hAnsi="Calibri" w:cs="Calibri"/>
          <w:sz w:val="24"/>
          <w:szCs w:val="24"/>
          <w:highlight w:val="yellow"/>
          <w:rPrChange w:id="199" w:author="Triana Amen" w:date="2025-10-28T16:11:00Z" w16du:dateUtc="2025-10-28T16:11:00Z">
            <w:rPr>
              <w:rFonts w:ascii="Calibri" w:hAnsi="Calibri" w:cs="Calibri"/>
              <w:sz w:val="24"/>
              <w:szCs w:val="24"/>
            </w:rPr>
          </w:rPrChange>
        </w:rPr>
        <w:t xml:space="preserve"> After f</w:t>
      </w:r>
      <w:r w:rsidR="0019010A" w:rsidRPr="00E65E27">
        <w:rPr>
          <w:rFonts w:ascii="Calibri" w:hAnsi="Calibri" w:cs="Calibri"/>
          <w:sz w:val="24"/>
          <w:szCs w:val="24"/>
          <w:highlight w:val="yellow"/>
          <w:rPrChange w:id="200" w:author="Triana Amen" w:date="2025-10-28T16:11:00Z" w16du:dateUtc="2025-10-28T16:11:00Z">
            <w:rPr>
              <w:rFonts w:ascii="Calibri" w:hAnsi="Calibri" w:cs="Calibri"/>
              <w:sz w:val="24"/>
              <w:szCs w:val="24"/>
            </w:rPr>
          </w:rPrChange>
        </w:rPr>
        <w:t>ocus</w:t>
      </w:r>
      <w:r w:rsidR="008D0526" w:rsidRPr="00E65E27">
        <w:rPr>
          <w:rFonts w:ascii="Calibri" w:hAnsi="Calibri" w:cs="Calibri"/>
          <w:sz w:val="24"/>
          <w:szCs w:val="24"/>
          <w:highlight w:val="yellow"/>
          <w:rPrChange w:id="201" w:author="Triana Amen" w:date="2025-10-28T16:11:00Z" w16du:dateUtc="2025-10-28T16:11:00Z">
            <w:rPr>
              <w:rFonts w:ascii="Calibri" w:hAnsi="Calibri" w:cs="Calibri"/>
              <w:sz w:val="24"/>
              <w:szCs w:val="24"/>
            </w:rPr>
          </w:rPrChange>
        </w:rPr>
        <w:t>ing</w:t>
      </w:r>
      <w:r w:rsidR="0019010A" w:rsidRPr="00E65E27">
        <w:rPr>
          <w:rFonts w:ascii="Calibri" w:hAnsi="Calibri" w:cs="Calibri"/>
          <w:sz w:val="24"/>
          <w:szCs w:val="24"/>
          <w:highlight w:val="yellow"/>
          <w:rPrChange w:id="202" w:author="Triana Amen" w:date="2025-10-28T16:11:00Z" w16du:dateUtc="2025-10-28T16:11:00Z">
            <w:rPr>
              <w:rFonts w:ascii="Calibri" w:hAnsi="Calibri" w:cs="Calibri"/>
              <w:sz w:val="24"/>
              <w:szCs w:val="24"/>
            </w:rPr>
          </w:rPrChange>
        </w:rPr>
        <w:t xml:space="preserve"> on the </w:t>
      </w:r>
      <w:proofErr w:type="gramStart"/>
      <w:r w:rsidR="0019010A" w:rsidRPr="00E65E27">
        <w:rPr>
          <w:rFonts w:ascii="Calibri" w:hAnsi="Calibri" w:cs="Calibri"/>
          <w:sz w:val="24"/>
          <w:szCs w:val="24"/>
          <w:highlight w:val="yellow"/>
          <w:rPrChange w:id="203" w:author="Triana Amen" w:date="2025-10-28T16:11:00Z" w16du:dateUtc="2025-10-28T16:11:00Z">
            <w:rPr>
              <w:rFonts w:ascii="Calibri" w:hAnsi="Calibri" w:cs="Calibri"/>
              <w:sz w:val="24"/>
              <w:szCs w:val="24"/>
            </w:rPr>
          </w:rPrChange>
        </w:rPr>
        <w:t>cells</w:t>
      </w:r>
      <w:r w:rsidR="00962888" w:rsidRPr="00E65E27">
        <w:rPr>
          <w:rFonts w:ascii="Calibri" w:hAnsi="Calibri" w:cs="Calibri"/>
          <w:sz w:val="24"/>
          <w:szCs w:val="24"/>
          <w:highlight w:val="yellow"/>
          <w:rPrChange w:id="204" w:author="Triana Amen" w:date="2025-10-28T16:11:00Z" w16du:dateUtc="2025-10-28T16:11:00Z">
            <w:rPr>
              <w:rFonts w:ascii="Calibri" w:hAnsi="Calibri" w:cs="Calibri"/>
              <w:sz w:val="24"/>
              <w:szCs w:val="24"/>
            </w:rPr>
          </w:rPrChange>
        </w:rPr>
        <w:t>,  adjust</w:t>
      </w:r>
      <w:proofErr w:type="gramEnd"/>
      <w:r w:rsidR="00962888" w:rsidRPr="00E65E27">
        <w:rPr>
          <w:rFonts w:ascii="Calibri" w:hAnsi="Calibri" w:cs="Calibri"/>
          <w:sz w:val="24"/>
          <w:szCs w:val="24"/>
          <w:highlight w:val="yellow"/>
          <w:rPrChange w:id="205" w:author="Triana Amen" w:date="2025-10-28T16:11:00Z" w16du:dateUtc="2025-10-28T16:11:00Z">
            <w:rPr>
              <w:rFonts w:ascii="Calibri" w:hAnsi="Calibri" w:cs="Calibri"/>
              <w:sz w:val="24"/>
              <w:szCs w:val="24"/>
            </w:rPr>
          </w:rPrChange>
        </w:rPr>
        <w:t xml:space="preserve"> </w:t>
      </w:r>
      <w:r w:rsidR="008D0526" w:rsidRPr="00E65E27">
        <w:rPr>
          <w:rFonts w:ascii="Calibri" w:hAnsi="Calibri" w:cs="Calibri"/>
          <w:sz w:val="24"/>
          <w:szCs w:val="24"/>
          <w:highlight w:val="yellow"/>
          <w:rPrChange w:id="206" w:author="Triana Amen" w:date="2025-10-28T16:11:00Z" w16du:dateUtc="2025-10-28T16:11:00Z">
            <w:rPr>
              <w:rFonts w:ascii="Calibri" w:hAnsi="Calibri" w:cs="Calibri"/>
              <w:sz w:val="24"/>
              <w:szCs w:val="24"/>
            </w:rPr>
          </w:rPrChange>
        </w:rPr>
        <w:t xml:space="preserve">the parameters </w:t>
      </w:r>
      <w:r w:rsidR="00D91E24" w:rsidRPr="00E65E27">
        <w:rPr>
          <w:rFonts w:ascii="Calibri" w:hAnsi="Calibri" w:cs="Calibri"/>
          <w:sz w:val="24"/>
          <w:szCs w:val="24"/>
          <w:highlight w:val="yellow"/>
          <w:rPrChange w:id="207" w:author="Triana Amen" w:date="2025-10-28T16:11:00Z" w16du:dateUtc="2025-10-28T16:11:00Z">
            <w:rPr>
              <w:rFonts w:ascii="Calibri" w:hAnsi="Calibri" w:cs="Calibri"/>
              <w:sz w:val="24"/>
              <w:szCs w:val="24"/>
            </w:rPr>
          </w:rPrChange>
        </w:rPr>
        <w:t xml:space="preserve">of acquisition to </w:t>
      </w:r>
      <w:r w:rsidR="009D2A00" w:rsidRPr="00E65E27">
        <w:rPr>
          <w:rFonts w:ascii="Calibri" w:hAnsi="Calibri" w:cs="Calibri"/>
          <w:sz w:val="24"/>
          <w:szCs w:val="24"/>
          <w:highlight w:val="yellow"/>
          <w:rPrChange w:id="208" w:author="Triana Amen" w:date="2025-10-28T16:11:00Z" w16du:dateUtc="2025-10-28T16:11:00Z">
            <w:rPr>
              <w:rFonts w:ascii="Calibri" w:hAnsi="Calibri" w:cs="Calibri"/>
              <w:sz w:val="24"/>
              <w:szCs w:val="24"/>
            </w:rPr>
          </w:rPrChange>
        </w:rPr>
        <w:t xml:space="preserve">the </w:t>
      </w:r>
      <w:r w:rsidR="00D91E24" w:rsidRPr="00E65E27">
        <w:rPr>
          <w:rFonts w:ascii="Calibri" w:hAnsi="Calibri" w:cs="Calibri"/>
          <w:sz w:val="24"/>
          <w:szCs w:val="24"/>
          <w:highlight w:val="yellow"/>
          <w:rPrChange w:id="209" w:author="Triana Amen" w:date="2025-10-28T16:11:00Z" w16du:dateUtc="2025-10-28T16:11:00Z">
            <w:rPr>
              <w:rFonts w:ascii="Calibri" w:hAnsi="Calibri" w:cs="Calibri"/>
              <w:sz w:val="24"/>
              <w:szCs w:val="24"/>
            </w:rPr>
          </w:rPrChange>
        </w:rPr>
        <w:t>required</w:t>
      </w:r>
      <w:r w:rsidR="008D0526" w:rsidRPr="00E65E27">
        <w:rPr>
          <w:rFonts w:ascii="Calibri" w:hAnsi="Calibri" w:cs="Calibri"/>
          <w:sz w:val="24"/>
          <w:szCs w:val="24"/>
          <w:highlight w:val="yellow"/>
          <w:rPrChange w:id="210" w:author="Triana Amen" w:date="2025-10-28T16:11:00Z" w16du:dateUtc="2025-10-28T16:11:00Z">
            <w:rPr>
              <w:rFonts w:ascii="Calibri" w:hAnsi="Calibri" w:cs="Calibri"/>
              <w:sz w:val="24"/>
              <w:szCs w:val="24"/>
            </w:rPr>
          </w:rPrChange>
        </w:rPr>
        <w:t xml:space="preserve"> </w:t>
      </w:r>
      <w:r w:rsidR="00D91E24" w:rsidRPr="00E65E27">
        <w:rPr>
          <w:rFonts w:ascii="Calibri" w:hAnsi="Calibri" w:cs="Calibri"/>
          <w:sz w:val="24"/>
          <w:szCs w:val="24"/>
          <w:highlight w:val="yellow"/>
          <w:rPrChange w:id="211" w:author="Triana Amen" w:date="2025-10-28T16:11:00Z" w16du:dateUtc="2025-10-28T16:11:00Z">
            <w:rPr>
              <w:rFonts w:ascii="Calibri" w:hAnsi="Calibri" w:cs="Calibri"/>
              <w:sz w:val="24"/>
              <w:szCs w:val="24"/>
            </w:rPr>
          </w:rPrChange>
        </w:rPr>
        <w:t xml:space="preserve">image </w:t>
      </w:r>
      <w:r w:rsidR="008D0526" w:rsidRPr="00E65E27">
        <w:rPr>
          <w:rFonts w:ascii="Calibri" w:hAnsi="Calibri" w:cs="Calibri"/>
          <w:sz w:val="24"/>
          <w:szCs w:val="24"/>
          <w:highlight w:val="yellow"/>
          <w:rPrChange w:id="212" w:author="Triana Amen" w:date="2025-10-28T16:11:00Z" w16du:dateUtc="2025-10-28T16:11:00Z">
            <w:rPr>
              <w:rFonts w:ascii="Calibri" w:hAnsi="Calibri" w:cs="Calibri"/>
              <w:sz w:val="24"/>
              <w:szCs w:val="24"/>
            </w:rPr>
          </w:rPrChange>
        </w:rPr>
        <w:t>quality</w:t>
      </w:r>
      <w:r w:rsidR="00995BE5" w:rsidRPr="00E65E27">
        <w:rPr>
          <w:rFonts w:ascii="Calibri" w:hAnsi="Calibri" w:cs="Calibri"/>
          <w:sz w:val="24"/>
          <w:szCs w:val="24"/>
          <w:highlight w:val="yellow"/>
          <w:rPrChange w:id="213" w:author="Triana Amen" w:date="2025-10-28T16:11:00Z" w16du:dateUtc="2025-10-28T16:11:00Z">
            <w:rPr>
              <w:rFonts w:ascii="Calibri" w:hAnsi="Calibri" w:cs="Calibri"/>
              <w:sz w:val="24"/>
              <w:szCs w:val="24"/>
            </w:rPr>
          </w:rPrChange>
        </w:rPr>
        <w:t xml:space="preserve">. </w:t>
      </w:r>
    </w:p>
    <w:p w14:paraId="326E614A" w14:textId="77777777" w:rsidR="009D2A00" w:rsidRPr="00E65E27" w:rsidRDefault="009D2A00" w:rsidP="00992C4F">
      <w:pPr>
        <w:pStyle w:val="ListParagraph"/>
        <w:spacing w:after="0" w:line="240" w:lineRule="auto"/>
        <w:ind w:left="0"/>
        <w:rPr>
          <w:rFonts w:ascii="Calibri" w:hAnsi="Calibri" w:cs="Calibri"/>
          <w:sz w:val="24"/>
          <w:szCs w:val="24"/>
          <w:highlight w:val="yellow"/>
          <w:rPrChange w:id="214" w:author="Triana Amen" w:date="2025-10-28T16:11:00Z" w16du:dateUtc="2025-10-28T16:11:00Z">
            <w:rPr>
              <w:rFonts w:ascii="Calibri" w:hAnsi="Calibri" w:cs="Calibri"/>
              <w:sz w:val="24"/>
              <w:szCs w:val="24"/>
            </w:rPr>
          </w:rPrChange>
        </w:rPr>
      </w:pPr>
    </w:p>
    <w:p w14:paraId="7BB15156" w14:textId="396BE3E1" w:rsidR="009D2A00" w:rsidRPr="00E65E27" w:rsidRDefault="00736698" w:rsidP="00992C4F">
      <w:pPr>
        <w:pStyle w:val="ListParagraph"/>
        <w:numPr>
          <w:ilvl w:val="3"/>
          <w:numId w:val="45"/>
        </w:numPr>
        <w:spacing w:after="0" w:line="240" w:lineRule="auto"/>
        <w:ind w:left="0" w:firstLine="0"/>
        <w:rPr>
          <w:rFonts w:ascii="Calibri" w:hAnsi="Calibri" w:cs="Calibri"/>
          <w:sz w:val="24"/>
          <w:szCs w:val="24"/>
          <w:highlight w:val="yellow"/>
          <w:rPrChange w:id="215" w:author="Triana Amen" w:date="2025-10-28T16:11:00Z" w16du:dateUtc="2025-10-28T16:11:00Z">
            <w:rPr>
              <w:rFonts w:ascii="Calibri" w:hAnsi="Calibri" w:cs="Calibri"/>
              <w:sz w:val="24"/>
              <w:szCs w:val="24"/>
            </w:rPr>
          </w:rPrChange>
        </w:rPr>
      </w:pPr>
      <w:r w:rsidRPr="00E65E27">
        <w:rPr>
          <w:rFonts w:ascii="Calibri" w:hAnsi="Calibri" w:cs="Calibri"/>
          <w:sz w:val="24"/>
          <w:szCs w:val="24"/>
          <w:highlight w:val="yellow"/>
          <w:rPrChange w:id="216" w:author="Triana Amen" w:date="2025-10-28T16:11:00Z" w16du:dateUtc="2025-10-28T16:11:00Z">
            <w:rPr>
              <w:rFonts w:ascii="Calibri" w:hAnsi="Calibri" w:cs="Calibri"/>
              <w:sz w:val="24"/>
              <w:szCs w:val="24"/>
            </w:rPr>
          </w:rPrChange>
        </w:rPr>
        <w:t>Set the imaging parameters</w:t>
      </w:r>
      <w:r w:rsidR="008D0526" w:rsidRPr="00E65E27">
        <w:rPr>
          <w:rFonts w:ascii="Calibri" w:hAnsi="Calibri" w:cs="Calibri"/>
          <w:sz w:val="24"/>
          <w:szCs w:val="24"/>
          <w:highlight w:val="yellow"/>
          <w:rPrChange w:id="217" w:author="Triana Amen" w:date="2025-10-28T16:11:00Z" w16du:dateUtc="2025-10-28T16:11:00Z">
            <w:rPr>
              <w:rFonts w:ascii="Calibri" w:hAnsi="Calibri" w:cs="Calibri"/>
              <w:sz w:val="24"/>
              <w:szCs w:val="24"/>
            </w:rPr>
          </w:rPrChange>
        </w:rPr>
        <w:t xml:space="preserve"> for image </w:t>
      </w:r>
      <w:r w:rsidR="00450651" w:rsidRPr="00E65E27">
        <w:rPr>
          <w:rFonts w:ascii="Calibri" w:hAnsi="Calibri" w:cs="Calibri"/>
          <w:sz w:val="24"/>
          <w:szCs w:val="24"/>
          <w:highlight w:val="yellow"/>
          <w:rPrChange w:id="218" w:author="Triana Amen" w:date="2025-10-28T16:11:00Z" w16du:dateUtc="2025-10-28T16:11:00Z">
            <w:rPr>
              <w:rFonts w:ascii="Calibri" w:hAnsi="Calibri" w:cs="Calibri"/>
              <w:sz w:val="24"/>
              <w:szCs w:val="24"/>
            </w:rPr>
          </w:rPrChange>
        </w:rPr>
        <w:t>acquisition</w:t>
      </w:r>
      <w:r w:rsidRPr="00E65E27">
        <w:rPr>
          <w:rFonts w:ascii="Calibri" w:hAnsi="Calibri" w:cs="Calibri"/>
          <w:sz w:val="24"/>
          <w:szCs w:val="24"/>
          <w:highlight w:val="yellow"/>
          <w:rPrChange w:id="219" w:author="Triana Amen" w:date="2025-10-28T16:11:00Z" w16du:dateUtc="2025-10-28T16:11:00Z">
            <w:rPr>
              <w:rFonts w:ascii="Calibri" w:hAnsi="Calibri" w:cs="Calibri"/>
              <w:sz w:val="24"/>
              <w:szCs w:val="24"/>
            </w:rPr>
          </w:rPrChange>
        </w:rPr>
        <w:t>:</w:t>
      </w:r>
      <w:r w:rsidR="008D0526" w:rsidRPr="00E65E27">
        <w:rPr>
          <w:rFonts w:ascii="Calibri" w:hAnsi="Calibri" w:cs="Calibri"/>
          <w:sz w:val="24"/>
          <w:szCs w:val="24"/>
          <w:highlight w:val="yellow"/>
          <w:rPrChange w:id="220" w:author="Triana Amen" w:date="2025-10-28T16:11:00Z" w16du:dateUtc="2025-10-28T16:11:00Z">
            <w:rPr>
              <w:rFonts w:ascii="Calibri" w:hAnsi="Calibri" w:cs="Calibri"/>
              <w:sz w:val="24"/>
              <w:szCs w:val="24"/>
            </w:rPr>
          </w:rPrChange>
        </w:rPr>
        <w:t xml:space="preserve"> 0.5</w:t>
      </w:r>
      <w:r w:rsidR="009D2A00" w:rsidRPr="00E65E27">
        <w:rPr>
          <w:rFonts w:ascii="Calibri" w:hAnsi="Calibri" w:cs="Calibri"/>
          <w:sz w:val="24"/>
          <w:szCs w:val="24"/>
          <w:highlight w:val="yellow"/>
          <w:rPrChange w:id="221" w:author="Triana Amen" w:date="2025-10-28T16:11:00Z" w16du:dateUtc="2025-10-28T16:11:00Z">
            <w:rPr>
              <w:rFonts w:ascii="Calibri" w:hAnsi="Calibri" w:cs="Calibri"/>
              <w:sz w:val="24"/>
              <w:szCs w:val="24"/>
            </w:rPr>
          </w:rPrChange>
        </w:rPr>
        <w:t>–</w:t>
      </w:r>
      <w:r w:rsidR="008D0526" w:rsidRPr="00E65E27">
        <w:rPr>
          <w:rFonts w:ascii="Calibri" w:hAnsi="Calibri" w:cs="Calibri"/>
          <w:sz w:val="24"/>
          <w:szCs w:val="24"/>
          <w:highlight w:val="yellow"/>
          <w:rPrChange w:id="222" w:author="Triana Amen" w:date="2025-10-28T16:11:00Z" w16du:dateUtc="2025-10-28T16:11:00Z">
            <w:rPr>
              <w:rFonts w:ascii="Calibri" w:hAnsi="Calibri" w:cs="Calibri"/>
              <w:sz w:val="24"/>
              <w:szCs w:val="24"/>
            </w:rPr>
          </w:rPrChange>
        </w:rPr>
        <w:t>1% laser power, 100</w:t>
      </w:r>
      <w:r w:rsidR="0030291E" w:rsidRPr="00E65E27">
        <w:rPr>
          <w:rFonts w:ascii="Calibri" w:hAnsi="Calibri" w:cs="Calibri"/>
          <w:sz w:val="24"/>
          <w:szCs w:val="24"/>
          <w:highlight w:val="yellow"/>
          <w:rPrChange w:id="223" w:author="Triana Amen" w:date="2025-10-28T16:11:00Z" w16du:dateUtc="2025-10-28T16:11:00Z">
            <w:rPr>
              <w:rFonts w:ascii="Calibri" w:hAnsi="Calibri" w:cs="Calibri"/>
              <w:sz w:val="24"/>
              <w:szCs w:val="24"/>
            </w:rPr>
          </w:rPrChange>
        </w:rPr>
        <w:t xml:space="preserve"> </w:t>
      </w:r>
      <w:r w:rsidR="008D0526" w:rsidRPr="00E65E27">
        <w:rPr>
          <w:rFonts w:ascii="Calibri" w:hAnsi="Calibri" w:cs="Calibri"/>
          <w:sz w:val="24"/>
          <w:szCs w:val="24"/>
          <w:highlight w:val="yellow"/>
          <w:rPrChange w:id="224" w:author="Triana Amen" w:date="2025-10-28T16:11:00Z" w16du:dateUtc="2025-10-28T16:11:00Z">
            <w:rPr>
              <w:rFonts w:ascii="Calibri" w:hAnsi="Calibri" w:cs="Calibri"/>
              <w:sz w:val="24"/>
              <w:szCs w:val="24"/>
            </w:rPr>
          </w:rPrChange>
        </w:rPr>
        <w:t>HV</w:t>
      </w:r>
      <w:r w:rsidR="00D91E24" w:rsidRPr="00E65E27">
        <w:rPr>
          <w:rFonts w:ascii="Calibri" w:hAnsi="Calibri" w:cs="Calibri"/>
          <w:sz w:val="24"/>
          <w:szCs w:val="24"/>
          <w:highlight w:val="yellow"/>
          <w:rPrChange w:id="225" w:author="Triana Amen" w:date="2025-10-28T16:11:00Z" w16du:dateUtc="2025-10-28T16:11:00Z">
            <w:rPr>
              <w:rFonts w:ascii="Calibri" w:hAnsi="Calibri" w:cs="Calibri"/>
              <w:sz w:val="24"/>
              <w:szCs w:val="24"/>
            </w:rPr>
          </w:rPrChange>
        </w:rPr>
        <w:t xml:space="preserve"> (gain) in NIS-Elements Software</w:t>
      </w:r>
      <w:r w:rsidRPr="00E65E27">
        <w:rPr>
          <w:rFonts w:ascii="Calibri" w:hAnsi="Calibri" w:cs="Calibri"/>
          <w:sz w:val="24"/>
          <w:szCs w:val="24"/>
          <w:highlight w:val="yellow"/>
          <w:rPrChange w:id="226" w:author="Triana Amen" w:date="2025-10-28T16:11:00Z" w16du:dateUtc="2025-10-28T16:11:00Z">
            <w:rPr>
              <w:rFonts w:ascii="Calibri" w:hAnsi="Calibri" w:cs="Calibri"/>
              <w:sz w:val="24"/>
              <w:szCs w:val="24"/>
            </w:rPr>
          </w:rPrChange>
        </w:rPr>
        <w:t xml:space="preserve">. </w:t>
      </w:r>
      <w:r w:rsidR="006259D2" w:rsidRPr="00E65E27">
        <w:rPr>
          <w:rFonts w:ascii="Calibri" w:hAnsi="Calibri" w:cs="Calibri"/>
          <w:sz w:val="24"/>
          <w:szCs w:val="24"/>
          <w:highlight w:val="yellow"/>
          <w:rPrChange w:id="227" w:author="Triana Amen" w:date="2025-10-28T16:11:00Z" w16du:dateUtc="2025-10-28T16:11:00Z">
            <w:rPr>
              <w:rFonts w:ascii="Calibri" w:hAnsi="Calibri" w:cs="Calibri"/>
              <w:sz w:val="24"/>
              <w:szCs w:val="24"/>
            </w:rPr>
          </w:rPrChange>
        </w:rPr>
        <w:t xml:space="preserve">Check </w:t>
      </w:r>
      <w:r w:rsidR="00995BE5" w:rsidRPr="00E65E27">
        <w:rPr>
          <w:rFonts w:ascii="Calibri" w:hAnsi="Calibri" w:cs="Calibri"/>
          <w:sz w:val="24"/>
          <w:szCs w:val="24"/>
          <w:highlight w:val="yellow"/>
          <w:rPrChange w:id="228" w:author="Triana Amen" w:date="2025-10-28T16:11:00Z" w16du:dateUtc="2025-10-28T16:11:00Z">
            <w:rPr>
              <w:rFonts w:ascii="Calibri" w:hAnsi="Calibri" w:cs="Calibri"/>
              <w:sz w:val="24"/>
              <w:szCs w:val="24"/>
            </w:rPr>
          </w:rPrChange>
        </w:rPr>
        <w:t xml:space="preserve">that the </w:t>
      </w:r>
      <w:r w:rsidR="006259D2" w:rsidRPr="00E65E27">
        <w:rPr>
          <w:rFonts w:ascii="Calibri" w:hAnsi="Calibri" w:cs="Calibri"/>
          <w:sz w:val="24"/>
          <w:szCs w:val="24"/>
          <w:highlight w:val="yellow"/>
          <w:rPrChange w:id="229" w:author="Triana Amen" w:date="2025-10-28T16:11:00Z" w16du:dateUtc="2025-10-28T16:11:00Z">
            <w:rPr>
              <w:rFonts w:ascii="Calibri" w:hAnsi="Calibri" w:cs="Calibri"/>
              <w:sz w:val="24"/>
              <w:szCs w:val="24"/>
            </w:rPr>
          </w:rPrChange>
        </w:rPr>
        <w:t>image is not oversaturated (if it is, alter intensity and gain)</w:t>
      </w:r>
      <w:r w:rsidR="00995BE5" w:rsidRPr="00E65E27">
        <w:rPr>
          <w:rFonts w:ascii="Calibri" w:hAnsi="Calibri" w:cs="Calibri"/>
          <w:sz w:val="24"/>
          <w:szCs w:val="24"/>
          <w:highlight w:val="yellow"/>
          <w:rPrChange w:id="230" w:author="Triana Amen" w:date="2025-10-28T16:11:00Z" w16du:dateUtc="2025-10-28T16:11:00Z">
            <w:rPr>
              <w:rFonts w:ascii="Calibri" w:hAnsi="Calibri" w:cs="Calibri"/>
              <w:sz w:val="24"/>
              <w:szCs w:val="24"/>
            </w:rPr>
          </w:rPrChange>
        </w:rPr>
        <w:t>.</w:t>
      </w:r>
      <w:r w:rsidR="008D0526" w:rsidRPr="00E65E27">
        <w:rPr>
          <w:rFonts w:ascii="Calibri" w:hAnsi="Calibri" w:cs="Calibri"/>
          <w:sz w:val="24"/>
          <w:szCs w:val="24"/>
          <w:highlight w:val="yellow"/>
          <w:rPrChange w:id="231" w:author="Triana Amen" w:date="2025-10-28T16:11:00Z" w16du:dateUtc="2025-10-28T16:11:00Z">
            <w:rPr>
              <w:rFonts w:ascii="Calibri" w:hAnsi="Calibri" w:cs="Calibri"/>
              <w:sz w:val="24"/>
              <w:szCs w:val="24"/>
            </w:rPr>
          </w:rPrChange>
        </w:rPr>
        <w:t xml:space="preserve"> </w:t>
      </w:r>
    </w:p>
    <w:p w14:paraId="7DCBD52E" w14:textId="77777777" w:rsidR="009D2A00" w:rsidRPr="009D2A00" w:rsidRDefault="009D2A00" w:rsidP="00992C4F">
      <w:pPr>
        <w:pStyle w:val="ListParagraph"/>
        <w:spacing w:after="0" w:line="240" w:lineRule="auto"/>
        <w:ind w:left="0"/>
        <w:rPr>
          <w:rFonts w:ascii="Calibri" w:hAnsi="Calibri" w:cs="Calibri"/>
          <w:sz w:val="24"/>
          <w:szCs w:val="24"/>
        </w:rPr>
      </w:pPr>
    </w:p>
    <w:p w14:paraId="3AE45F01" w14:textId="28009A08" w:rsidR="008D0526" w:rsidRPr="00E65E27" w:rsidRDefault="00A86CC2" w:rsidP="00992C4F">
      <w:pPr>
        <w:pStyle w:val="ListParagraph"/>
        <w:numPr>
          <w:ilvl w:val="3"/>
          <w:numId w:val="45"/>
        </w:numPr>
        <w:spacing w:after="0" w:line="240" w:lineRule="auto"/>
        <w:ind w:left="0" w:firstLine="0"/>
        <w:rPr>
          <w:rFonts w:ascii="Calibri" w:hAnsi="Calibri" w:cs="Calibri"/>
          <w:sz w:val="24"/>
          <w:szCs w:val="24"/>
          <w:highlight w:val="yellow"/>
          <w:rPrChange w:id="232" w:author="Triana Amen" w:date="2025-10-28T16:11:00Z" w16du:dateUtc="2025-10-28T16:11:00Z">
            <w:rPr>
              <w:rFonts w:ascii="Calibri" w:hAnsi="Calibri" w:cs="Calibri"/>
              <w:sz w:val="24"/>
              <w:szCs w:val="24"/>
            </w:rPr>
          </w:rPrChange>
        </w:rPr>
      </w:pPr>
      <w:r w:rsidRPr="00E65E27">
        <w:rPr>
          <w:rFonts w:ascii="Calibri" w:hAnsi="Calibri" w:cs="Calibri"/>
          <w:sz w:val="24"/>
          <w:szCs w:val="24"/>
          <w:highlight w:val="yellow"/>
          <w:rPrChange w:id="233" w:author="Triana Amen" w:date="2025-10-28T16:11:00Z" w16du:dateUtc="2025-10-28T16:11:00Z">
            <w:rPr>
              <w:rFonts w:ascii="Calibri" w:hAnsi="Calibri" w:cs="Calibri"/>
              <w:sz w:val="24"/>
              <w:szCs w:val="24"/>
            </w:rPr>
          </w:rPrChange>
        </w:rPr>
        <w:t>Select the scan size</w:t>
      </w:r>
      <w:r w:rsidR="00CC57AB" w:rsidRPr="00E65E27">
        <w:rPr>
          <w:rFonts w:ascii="Calibri" w:hAnsi="Calibri" w:cs="Calibri"/>
          <w:sz w:val="24"/>
          <w:szCs w:val="24"/>
          <w:highlight w:val="yellow"/>
          <w:rPrChange w:id="234" w:author="Triana Amen" w:date="2025-10-28T16:11:00Z" w16du:dateUtc="2025-10-28T16:11:00Z">
            <w:rPr>
              <w:rFonts w:ascii="Calibri" w:hAnsi="Calibri" w:cs="Calibri"/>
              <w:sz w:val="24"/>
              <w:szCs w:val="24"/>
            </w:rPr>
          </w:rPrChange>
        </w:rPr>
        <w:t xml:space="preserve">. </w:t>
      </w:r>
      <w:r w:rsidR="009D2A00" w:rsidRPr="00E65E27">
        <w:rPr>
          <w:rFonts w:ascii="Calibri" w:hAnsi="Calibri" w:cs="Calibri"/>
          <w:sz w:val="24"/>
          <w:szCs w:val="24"/>
          <w:highlight w:val="yellow"/>
          <w:rPrChange w:id="235" w:author="Triana Amen" w:date="2025-10-28T16:11:00Z" w16du:dateUtc="2025-10-28T16:11:00Z">
            <w:rPr>
              <w:rFonts w:ascii="Calibri" w:hAnsi="Calibri" w:cs="Calibri"/>
              <w:sz w:val="24"/>
              <w:szCs w:val="24"/>
            </w:rPr>
          </w:rPrChange>
        </w:rPr>
        <w:t>A</w:t>
      </w:r>
      <w:r w:rsidR="008D0526" w:rsidRPr="00E65E27">
        <w:rPr>
          <w:rFonts w:ascii="Calibri" w:hAnsi="Calibri" w:cs="Calibri"/>
          <w:sz w:val="24"/>
          <w:szCs w:val="24"/>
          <w:highlight w:val="yellow"/>
          <w:rPrChange w:id="236" w:author="Triana Amen" w:date="2025-10-28T16:11:00Z" w16du:dateUtc="2025-10-28T16:11:00Z">
            <w:rPr>
              <w:rFonts w:ascii="Calibri" w:hAnsi="Calibri" w:cs="Calibri"/>
              <w:sz w:val="24"/>
              <w:szCs w:val="24"/>
            </w:rPr>
          </w:rPrChange>
        </w:rPr>
        <w:t>cquire 1024</w:t>
      </w:r>
      <w:r w:rsidR="00F922D2" w:rsidRPr="00E65E27">
        <w:rPr>
          <w:rFonts w:ascii="Calibri" w:hAnsi="Calibri" w:cs="Calibri"/>
          <w:sz w:val="24"/>
          <w:szCs w:val="24"/>
          <w:highlight w:val="yellow"/>
          <w:rPrChange w:id="237" w:author="Triana Amen" w:date="2025-10-28T16:11:00Z" w16du:dateUtc="2025-10-28T16:11:00Z">
            <w:rPr>
              <w:rFonts w:ascii="Calibri" w:hAnsi="Calibri" w:cs="Calibri"/>
              <w:sz w:val="24"/>
              <w:szCs w:val="24"/>
            </w:rPr>
          </w:rPrChange>
        </w:rPr>
        <w:t xml:space="preserve"> </w:t>
      </w:r>
      <w:r w:rsidR="009D2A00" w:rsidRPr="00E65E27">
        <w:rPr>
          <w:rFonts w:ascii="Calibri" w:hAnsi="Calibri" w:cs="Calibri"/>
          <w:sz w:val="24"/>
          <w:szCs w:val="24"/>
          <w:highlight w:val="yellow"/>
          <w:rPrChange w:id="238" w:author="Triana Amen" w:date="2025-10-28T16:11:00Z" w16du:dateUtc="2025-10-28T16:11:00Z">
            <w:rPr>
              <w:rFonts w:ascii="Calibri" w:hAnsi="Calibri" w:cs="Calibri"/>
              <w:sz w:val="24"/>
              <w:szCs w:val="24"/>
            </w:rPr>
          </w:rPrChange>
        </w:rPr>
        <w:sym w:font="Symbol" w:char="F0B4"/>
      </w:r>
      <w:r w:rsidR="00F922D2" w:rsidRPr="00E65E27">
        <w:rPr>
          <w:rFonts w:ascii="Calibri" w:hAnsi="Calibri" w:cs="Calibri"/>
          <w:sz w:val="24"/>
          <w:szCs w:val="24"/>
          <w:highlight w:val="yellow"/>
          <w:rPrChange w:id="239" w:author="Triana Amen" w:date="2025-10-28T16:11:00Z" w16du:dateUtc="2025-10-28T16:11:00Z">
            <w:rPr>
              <w:rFonts w:ascii="Calibri" w:hAnsi="Calibri" w:cs="Calibri"/>
              <w:sz w:val="24"/>
              <w:szCs w:val="24"/>
            </w:rPr>
          </w:rPrChange>
        </w:rPr>
        <w:t xml:space="preserve"> </w:t>
      </w:r>
      <w:r w:rsidR="008D0526" w:rsidRPr="00E65E27">
        <w:rPr>
          <w:rFonts w:ascii="Calibri" w:hAnsi="Calibri" w:cs="Calibri"/>
          <w:sz w:val="24"/>
          <w:szCs w:val="24"/>
          <w:highlight w:val="yellow"/>
          <w:rPrChange w:id="240" w:author="Triana Amen" w:date="2025-10-28T16:11:00Z" w16du:dateUtc="2025-10-28T16:11:00Z">
            <w:rPr>
              <w:rFonts w:ascii="Calibri" w:hAnsi="Calibri" w:cs="Calibri"/>
              <w:sz w:val="24"/>
              <w:szCs w:val="24"/>
            </w:rPr>
          </w:rPrChange>
        </w:rPr>
        <w:t>1024</w:t>
      </w:r>
      <w:r w:rsidR="009D2A00" w:rsidRPr="00E65E27">
        <w:rPr>
          <w:rFonts w:ascii="Calibri" w:hAnsi="Calibri" w:cs="Calibri"/>
          <w:sz w:val="24"/>
          <w:szCs w:val="24"/>
          <w:highlight w:val="yellow"/>
          <w:rPrChange w:id="241" w:author="Triana Amen" w:date="2025-10-28T16:11:00Z" w16du:dateUtc="2025-10-28T16:11:00Z">
            <w:rPr>
              <w:rFonts w:ascii="Calibri" w:hAnsi="Calibri" w:cs="Calibri"/>
              <w:sz w:val="24"/>
              <w:szCs w:val="24"/>
            </w:rPr>
          </w:rPrChange>
        </w:rPr>
        <w:t xml:space="preserve"> </w:t>
      </w:r>
      <w:proofErr w:type="spellStart"/>
      <w:r w:rsidR="00CC57AB" w:rsidRPr="00E65E27">
        <w:rPr>
          <w:rFonts w:ascii="Calibri" w:hAnsi="Calibri" w:cs="Calibri"/>
          <w:sz w:val="24"/>
          <w:szCs w:val="24"/>
          <w:highlight w:val="yellow"/>
          <w:rPrChange w:id="242" w:author="Triana Amen" w:date="2025-10-28T16:11:00Z" w16du:dateUtc="2025-10-28T16:11:00Z">
            <w:rPr>
              <w:rFonts w:ascii="Calibri" w:hAnsi="Calibri" w:cs="Calibri"/>
              <w:sz w:val="24"/>
              <w:szCs w:val="24"/>
            </w:rPr>
          </w:rPrChange>
        </w:rPr>
        <w:t>px</w:t>
      </w:r>
      <w:proofErr w:type="spellEnd"/>
      <w:r w:rsidR="008D0526" w:rsidRPr="00E65E27">
        <w:rPr>
          <w:rFonts w:ascii="Calibri" w:hAnsi="Calibri" w:cs="Calibri"/>
          <w:sz w:val="24"/>
          <w:szCs w:val="24"/>
          <w:highlight w:val="yellow"/>
          <w:rPrChange w:id="243" w:author="Triana Amen" w:date="2025-10-28T16:11:00Z" w16du:dateUtc="2025-10-28T16:11:00Z">
            <w:rPr>
              <w:rFonts w:ascii="Calibri" w:hAnsi="Calibri" w:cs="Calibri"/>
              <w:sz w:val="24"/>
              <w:szCs w:val="24"/>
            </w:rPr>
          </w:rPrChange>
        </w:rPr>
        <w:t xml:space="preserve"> images</w:t>
      </w:r>
      <w:r w:rsidRPr="00E65E27">
        <w:rPr>
          <w:rFonts w:ascii="Calibri" w:hAnsi="Calibri" w:cs="Calibri"/>
          <w:sz w:val="24"/>
          <w:szCs w:val="24"/>
          <w:highlight w:val="yellow"/>
          <w:rPrChange w:id="244" w:author="Triana Amen" w:date="2025-10-28T16:11:00Z" w16du:dateUtc="2025-10-28T16:11:00Z">
            <w:rPr>
              <w:rFonts w:ascii="Calibri" w:hAnsi="Calibri" w:cs="Calibri"/>
              <w:sz w:val="24"/>
              <w:szCs w:val="24"/>
            </w:rPr>
          </w:rPrChange>
        </w:rPr>
        <w:t>, scan speed</w:t>
      </w:r>
      <w:r w:rsidR="008D0526" w:rsidRPr="00E65E27">
        <w:rPr>
          <w:rFonts w:ascii="Calibri" w:hAnsi="Calibri" w:cs="Calibri"/>
          <w:sz w:val="24"/>
          <w:szCs w:val="24"/>
          <w:highlight w:val="yellow"/>
          <w:rPrChange w:id="245" w:author="Triana Amen" w:date="2025-10-28T16:11:00Z" w16du:dateUtc="2025-10-28T16:11:00Z">
            <w:rPr>
              <w:rFonts w:ascii="Calibri" w:hAnsi="Calibri" w:cs="Calibri"/>
              <w:sz w:val="24"/>
              <w:szCs w:val="24"/>
            </w:rPr>
          </w:rPrChange>
        </w:rPr>
        <w:t xml:space="preserve"> (1/2)</w:t>
      </w:r>
      <w:r w:rsidRPr="00E65E27">
        <w:rPr>
          <w:rFonts w:ascii="Calibri" w:hAnsi="Calibri" w:cs="Calibri"/>
          <w:sz w:val="24"/>
          <w:szCs w:val="24"/>
          <w:highlight w:val="yellow"/>
          <w:rPrChange w:id="246" w:author="Triana Amen" w:date="2025-10-28T16:11:00Z" w16du:dateUtc="2025-10-28T16:11:00Z">
            <w:rPr>
              <w:rFonts w:ascii="Calibri" w:hAnsi="Calibri" w:cs="Calibri"/>
              <w:sz w:val="24"/>
              <w:szCs w:val="24"/>
            </w:rPr>
          </w:rPrChange>
        </w:rPr>
        <w:t xml:space="preserve">, </w:t>
      </w:r>
      <w:r w:rsidR="008D0526" w:rsidRPr="00E65E27">
        <w:rPr>
          <w:rFonts w:ascii="Calibri" w:hAnsi="Calibri" w:cs="Calibri"/>
          <w:sz w:val="24"/>
          <w:szCs w:val="24"/>
          <w:highlight w:val="yellow"/>
          <w:rPrChange w:id="247" w:author="Triana Amen" w:date="2025-10-28T16:11:00Z" w16du:dateUtc="2025-10-28T16:11:00Z">
            <w:rPr>
              <w:rFonts w:ascii="Calibri" w:hAnsi="Calibri" w:cs="Calibri"/>
              <w:sz w:val="24"/>
              <w:szCs w:val="24"/>
            </w:rPr>
          </w:rPrChange>
        </w:rPr>
        <w:t>line averaging (2)</w:t>
      </w:r>
      <w:r w:rsidRPr="00E65E27">
        <w:rPr>
          <w:rFonts w:ascii="Calibri" w:hAnsi="Calibri" w:cs="Calibri"/>
          <w:sz w:val="24"/>
          <w:szCs w:val="24"/>
          <w:highlight w:val="yellow"/>
          <w:rPrChange w:id="248" w:author="Triana Amen" w:date="2025-10-28T16:11:00Z" w16du:dateUtc="2025-10-28T16:11:00Z">
            <w:rPr>
              <w:rFonts w:ascii="Calibri" w:hAnsi="Calibri" w:cs="Calibri"/>
              <w:sz w:val="24"/>
              <w:szCs w:val="24"/>
            </w:rPr>
          </w:rPrChange>
        </w:rPr>
        <w:t>, zoom</w:t>
      </w:r>
      <w:r w:rsidR="008D0526" w:rsidRPr="00E65E27">
        <w:rPr>
          <w:rFonts w:ascii="Calibri" w:hAnsi="Calibri" w:cs="Calibri"/>
          <w:sz w:val="24"/>
          <w:szCs w:val="24"/>
          <w:highlight w:val="yellow"/>
          <w:rPrChange w:id="249" w:author="Triana Amen" w:date="2025-10-28T16:11:00Z" w16du:dateUtc="2025-10-28T16:11:00Z">
            <w:rPr>
              <w:rFonts w:ascii="Calibri" w:hAnsi="Calibri" w:cs="Calibri"/>
              <w:sz w:val="24"/>
              <w:szCs w:val="24"/>
            </w:rPr>
          </w:rPrChange>
        </w:rPr>
        <w:t xml:space="preserve"> (3)</w:t>
      </w:r>
      <w:r w:rsidRPr="00E65E27">
        <w:rPr>
          <w:rFonts w:ascii="Calibri" w:hAnsi="Calibri" w:cs="Calibri"/>
          <w:sz w:val="24"/>
          <w:szCs w:val="24"/>
          <w:highlight w:val="yellow"/>
          <w:rPrChange w:id="250" w:author="Triana Amen" w:date="2025-10-28T16:11:00Z" w16du:dateUtc="2025-10-28T16:11:00Z">
            <w:rPr>
              <w:rFonts w:ascii="Calibri" w:hAnsi="Calibri" w:cs="Calibri"/>
              <w:sz w:val="24"/>
              <w:szCs w:val="24"/>
            </w:rPr>
          </w:rPrChange>
        </w:rPr>
        <w:t xml:space="preserve"> that is appropriate for the </w:t>
      </w:r>
      <w:r w:rsidR="00186E41" w:rsidRPr="00E65E27">
        <w:rPr>
          <w:rFonts w:ascii="Calibri" w:hAnsi="Calibri" w:cs="Calibri"/>
          <w:sz w:val="24"/>
          <w:szCs w:val="24"/>
          <w:highlight w:val="yellow"/>
          <w:rPrChange w:id="251" w:author="Triana Amen" w:date="2025-10-28T16:11:00Z" w16du:dateUtc="2025-10-28T16:11:00Z">
            <w:rPr>
              <w:rFonts w:ascii="Calibri" w:hAnsi="Calibri" w:cs="Calibri"/>
              <w:sz w:val="24"/>
              <w:szCs w:val="24"/>
            </w:rPr>
          </w:rPrChange>
        </w:rPr>
        <w:t>imaging being conducted.</w:t>
      </w:r>
    </w:p>
    <w:p w14:paraId="4BED0D08" w14:textId="77777777" w:rsidR="009D2A00" w:rsidRPr="009D2A00" w:rsidRDefault="009D2A00" w:rsidP="00992C4F">
      <w:pPr>
        <w:pStyle w:val="ListParagraph"/>
        <w:spacing w:after="0" w:line="240" w:lineRule="auto"/>
        <w:ind w:left="0"/>
        <w:rPr>
          <w:rFonts w:ascii="Calibri" w:hAnsi="Calibri" w:cs="Calibri"/>
          <w:sz w:val="24"/>
          <w:szCs w:val="24"/>
        </w:rPr>
      </w:pPr>
    </w:p>
    <w:p w14:paraId="2B5A2C6D" w14:textId="5ACBB30E" w:rsidR="00A86CC2" w:rsidRPr="009D2A00" w:rsidRDefault="009D2A00" w:rsidP="009D2A00">
      <w:r w:rsidRPr="009D2A00">
        <w:t>NOTE: P</w:t>
      </w:r>
      <w:r w:rsidR="008D0526" w:rsidRPr="009D2A00">
        <w:t xml:space="preserve">eroxisomes move during image acquisition, which can result in artefacts. Recommended parameters are optimized to minimize the movement traces while ensuring </w:t>
      </w:r>
      <w:r w:rsidR="00D91E24" w:rsidRPr="009D2A00">
        <w:t>sufficient</w:t>
      </w:r>
      <w:r w:rsidR="008D0526" w:rsidRPr="009D2A00">
        <w:t xml:space="preserve"> quality of the images for quantification.</w:t>
      </w:r>
      <w:r w:rsidRPr="009D2A00">
        <w:t xml:space="preserve"> W</w:t>
      </w:r>
      <w:r w:rsidR="00D91E24" w:rsidRPr="009D2A00">
        <w:t>hen</w:t>
      </w:r>
      <w:r w:rsidR="00A86CC2" w:rsidRPr="009D2A00">
        <w:t xml:space="preserve"> creating a </w:t>
      </w:r>
      <w:r w:rsidR="00D91E24" w:rsidRPr="009D2A00">
        <w:t>time-lapse</w:t>
      </w:r>
      <w:r w:rsidR="00A86CC2" w:rsidRPr="009D2A00">
        <w:t xml:space="preserve">, ensure that interval, </w:t>
      </w:r>
      <w:r w:rsidR="009B73D2" w:rsidRPr="009D2A00">
        <w:t>duration,</w:t>
      </w:r>
      <w:r w:rsidR="00A86CC2" w:rsidRPr="009D2A00">
        <w:t xml:space="preserve"> and loops are specified before starting the video. </w:t>
      </w:r>
      <w:r w:rsidR="008D0526" w:rsidRPr="009D2A00">
        <w:t>The probes are photostable.</w:t>
      </w:r>
    </w:p>
    <w:p w14:paraId="1F0E41AF" w14:textId="77777777" w:rsidR="009D2A00" w:rsidRPr="009D2A00" w:rsidRDefault="009D2A00" w:rsidP="009D2A00"/>
    <w:p w14:paraId="405BDA56" w14:textId="53A1065D" w:rsidR="00FA7661" w:rsidRPr="00E65E27" w:rsidRDefault="00450651" w:rsidP="00992C4F">
      <w:pPr>
        <w:pStyle w:val="ListParagraph"/>
        <w:numPr>
          <w:ilvl w:val="2"/>
          <w:numId w:val="45"/>
        </w:numPr>
        <w:spacing w:after="0" w:line="240" w:lineRule="auto"/>
        <w:ind w:left="0" w:firstLine="0"/>
        <w:rPr>
          <w:rFonts w:ascii="Calibri" w:hAnsi="Calibri" w:cs="Calibri"/>
          <w:sz w:val="24"/>
          <w:szCs w:val="24"/>
          <w:highlight w:val="yellow"/>
          <w:rPrChange w:id="252" w:author="Triana Amen" w:date="2025-10-28T16:11:00Z" w16du:dateUtc="2025-10-28T16:11:00Z">
            <w:rPr>
              <w:rFonts w:ascii="Calibri" w:hAnsi="Calibri" w:cs="Calibri"/>
              <w:sz w:val="24"/>
              <w:szCs w:val="24"/>
            </w:rPr>
          </w:rPrChange>
        </w:rPr>
      </w:pPr>
      <w:r w:rsidRPr="00E65E27">
        <w:rPr>
          <w:rFonts w:ascii="Calibri" w:hAnsi="Calibri" w:cs="Calibri"/>
          <w:sz w:val="24"/>
          <w:szCs w:val="24"/>
          <w:highlight w:val="yellow"/>
          <w:rPrChange w:id="253" w:author="Triana Amen" w:date="2025-10-28T16:11:00Z" w16du:dateUtc="2025-10-28T16:11:00Z">
            <w:rPr>
              <w:rFonts w:ascii="Calibri" w:hAnsi="Calibri" w:cs="Calibri"/>
              <w:sz w:val="24"/>
              <w:szCs w:val="24"/>
            </w:rPr>
          </w:rPrChange>
        </w:rPr>
        <w:lastRenderedPageBreak/>
        <w:t>Acquire and s</w:t>
      </w:r>
      <w:r w:rsidR="005C1C57" w:rsidRPr="00E65E27">
        <w:rPr>
          <w:rFonts w:ascii="Calibri" w:hAnsi="Calibri" w:cs="Calibri"/>
          <w:sz w:val="24"/>
          <w:szCs w:val="24"/>
          <w:highlight w:val="yellow"/>
          <w:rPrChange w:id="254" w:author="Triana Amen" w:date="2025-10-28T16:11:00Z" w16du:dateUtc="2025-10-28T16:11:00Z">
            <w:rPr>
              <w:rFonts w:ascii="Calibri" w:hAnsi="Calibri" w:cs="Calibri"/>
              <w:sz w:val="24"/>
              <w:szCs w:val="24"/>
            </w:rPr>
          </w:rPrChange>
        </w:rPr>
        <w:t xml:space="preserve">ave all images </w:t>
      </w:r>
      <w:r w:rsidR="00CC57AB" w:rsidRPr="00E65E27">
        <w:rPr>
          <w:rFonts w:ascii="Calibri" w:hAnsi="Calibri" w:cs="Calibri"/>
          <w:sz w:val="24"/>
          <w:szCs w:val="24"/>
          <w:highlight w:val="yellow"/>
          <w:rPrChange w:id="255" w:author="Triana Amen" w:date="2025-10-28T16:11:00Z" w16du:dateUtc="2025-10-28T16:11:00Z">
            <w:rPr>
              <w:rFonts w:ascii="Calibri" w:hAnsi="Calibri" w:cs="Calibri"/>
              <w:sz w:val="24"/>
              <w:szCs w:val="24"/>
            </w:rPr>
          </w:rPrChange>
        </w:rPr>
        <w:t xml:space="preserve">with accessible labels </w:t>
      </w:r>
      <w:r w:rsidRPr="00E65E27">
        <w:rPr>
          <w:rFonts w:ascii="Calibri" w:hAnsi="Calibri" w:cs="Calibri"/>
          <w:sz w:val="24"/>
          <w:szCs w:val="24"/>
          <w:highlight w:val="yellow"/>
          <w:rPrChange w:id="256" w:author="Triana Amen" w:date="2025-10-28T16:11:00Z" w16du:dateUtc="2025-10-28T16:11:00Z">
            <w:rPr>
              <w:rFonts w:ascii="Calibri" w:hAnsi="Calibri" w:cs="Calibri"/>
              <w:sz w:val="24"/>
              <w:szCs w:val="24"/>
            </w:rPr>
          </w:rPrChange>
        </w:rPr>
        <w:t>(</w:t>
      </w:r>
      <w:r w:rsidR="009D2A00" w:rsidRPr="00E65E27">
        <w:rPr>
          <w:rFonts w:ascii="Calibri" w:hAnsi="Calibri" w:cs="Calibri"/>
          <w:sz w:val="24"/>
          <w:szCs w:val="24"/>
          <w:highlight w:val="yellow"/>
          <w:rPrChange w:id="257" w:author="Triana Amen" w:date="2025-10-28T16:11:00Z" w16du:dateUtc="2025-10-28T16:11:00Z">
            <w:rPr>
              <w:rFonts w:ascii="Calibri" w:hAnsi="Calibri" w:cs="Calibri"/>
              <w:sz w:val="24"/>
              <w:szCs w:val="24"/>
            </w:rPr>
          </w:rPrChange>
        </w:rPr>
        <w:t>here</w:t>
      </w:r>
      <w:proofErr w:type="gramStart"/>
      <w:r w:rsidR="009D2A00" w:rsidRPr="00E65E27">
        <w:rPr>
          <w:rFonts w:ascii="Calibri" w:hAnsi="Calibri" w:cs="Calibri"/>
          <w:sz w:val="24"/>
          <w:szCs w:val="24"/>
          <w:highlight w:val="yellow"/>
          <w:rPrChange w:id="258" w:author="Triana Amen" w:date="2025-10-28T16:11:00Z" w16du:dateUtc="2025-10-28T16:11:00Z">
            <w:rPr>
              <w:rFonts w:ascii="Calibri" w:hAnsi="Calibri" w:cs="Calibri"/>
              <w:sz w:val="24"/>
              <w:szCs w:val="24"/>
            </w:rPr>
          </w:rPrChange>
        </w:rPr>
        <w:t>,</w:t>
      </w:r>
      <w:r w:rsidRPr="00E65E27">
        <w:rPr>
          <w:rFonts w:ascii="Calibri" w:hAnsi="Calibri" w:cs="Calibri"/>
          <w:sz w:val="24"/>
          <w:szCs w:val="24"/>
          <w:highlight w:val="yellow"/>
          <w:rPrChange w:id="259" w:author="Triana Amen" w:date="2025-10-28T16:11:00Z" w16du:dateUtc="2025-10-28T16:11:00Z">
            <w:rPr>
              <w:rFonts w:ascii="Calibri" w:hAnsi="Calibri" w:cs="Calibri"/>
              <w:sz w:val="24"/>
              <w:szCs w:val="24"/>
            </w:rPr>
          </w:rPrChange>
        </w:rPr>
        <w:t xml:space="preserve"> .nd</w:t>
      </w:r>
      <w:proofErr w:type="gramEnd"/>
      <w:r w:rsidRPr="00E65E27">
        <w:rPr>
          <w:rFonts w:ascii="Calibri" w:hAnsi="Calibri" w:cs="Calibri"/>
          <w:sz w:val="24"/>
          <w:szCs w:val="24"/>
          <w:highlight w:val="yellow"/>
          <w:rPrChange w:id="260" w:author="Triana Amen" w:date="2025-10-28T16:11:00Z" w16du:dateUtc="2025-10-28T16:11:00Z">
            <w:rPr>
              <w:rFonts w:ascii="Calibri" w:hAnsi="Calibri" w:cs="Calibri"/>
              <w:sz w:val="24"/>
              <w:szCs w:val="24"/>
            </w:rPr>
          </w:rPrChange>
        </w:rPr>
        <w:t xml:space="preserve">2 </w:t>
      </w:r>
      <w:r w:rsidR="00D91E24" w:rsidRPr="00E65E27">
        <w:rPr>
          <w:rFonts w:ascii="Calibri" w:hAnsi="Calibri" w:cs="Calibri"/>
          <w:sz w:val="24"/>
          <w:szCs w:val="24"/>
          <w:highlight w:val="yellow"/>
          <w:rPrChange w:id="261" w:author="Triana Amen" w:date="2025-10-28T16:11:00Z" w16du:dateUtc="2025-10-28T16:11:00Z">
            <w:rPr>
              <w:rFonts w:ascii="Calibri" w:hAnsi="Calibri" w:cs="Calibri"/>
              <w:sz w:val="24"/>
              <w:szCs w:val="24"/>
            </w:rPr>
          </w:rPrChange>
        </w:rPr>
        <w:t xml:space="preserve">NIS-Elements </w:t>
      </w:r>
      <w:r w:rsidRPr="00E65E27">
        <w:rPr>
          <w:rFonts w:ascii="Calibri" w:hAnsi="Calibri" w:cs="Calibri"/>
          <w:sz w:val="24"/>
          <w:szCs w:val="24"/>
          <w:highlight w:val="yellow"/>
          <w:rPrChange w:id="262" w:author="Triana Amen" w:date="2025-10-28T16:11:00Z" w16du:dateUtc="2025-10-28T16:11:00Z">
            <w:rPr>
              <w:rFonts w:ascii="Calibri" w:hAnsi="Calibri" w:cs="Calibri"/>
              <w:sz w:val="24"/>
              <w:szCs w:val="24"/>
            </w:rPr>
          </w:rPrChange>
        </w:rPr>
        <w:t>Nikon Software</w:t>
      </w:r>
      <w:r w:rsidR="00CC57AB" w:rsidRPr="00E65E27">
        <w:rPr>
          <w:rFonts w:ascii="Calibri" w:hAnsi="Calibri" w:cs="Calibri"/>
          <w:sz w:val="24"/>
          <w:szCs w:val="24"/>
          <w:highlight w:val="yellow"/>
          <w:rPrChange w:id="263" w:author="Triana Amen" w:date="2025-10-28T16:11:00Z" w16du:dateUtc="2025-10-28T16:11:00Z">
            <w:rPr>
              <w:rFonts w:ascii="Calibri" w:hAnsi="Calibri" w:cs="Calibri"/>
              <w:sz w:val="24"/>
              <w:szCs w:val="24"/>
            </w:rPr>
          </w:rPrChange>
        </w:rPr>
        <w:t xml:space="preserve"> </w:t>
      </w:r>
      <w:r w:rsidR="00CD38CF" w:rsidRPr="00E65E27">
        <w:rPr>
          <w:rFonts w:ascii="Calibri" w:hAnsi="Calibri" w:cs="Calibri"/>
          <w:sz w:val="24"/>
          <w:szCs w:val="24"/>
          <w:highlight w:val="yellow"/>
          <w:rPrChange w:id="264" w:author="Triana Amen" w:date="2025-10-28T16:11:00Z" w16du:dateUtc="2025-10-28T16:11:00Z">
            <w:rPr>
              <w:rFonts w:ascii="Calibri" w:hAnsi="Calibri" w:cs="Calibri"/>
              <w:sz w:val="24"/>
              <w:szCs w:val="24"/>
            </w:rPr>
          </w:rPrChange>
        </w:rPr>
        <w:t>format</w:t>
      </w:r>
      <w:r w:rsidR="009D2A00" w:rsidRPr="00E65E27">
        <w:rPr>
          <w:rFonts w:ascii="Calibri" w:hAnsi="Calibri" w:cs="Calibri"/>
          <w:sz w:val="24"/>
          <w:szCs w:val="24"/>
          <w:highlight w:val="yellow"/>
          <w:rPrChange w:id="265" w:author="Triana Amen" w:date="2025-10-28T16:11:00Z" w16du:dateUtc="2025-10-28T16:11:00Z">
            <w:rPr>
              <w:rFonts w:ascii="Calibri" w:hAnsi="Calibri" w:cs="Calibri"/>
              <w:sz w:val="24"/>
              <w:szCs w:val="24"/>
            </w:rPr>
          </w:rPrChange>
        </w:rPr>
        <w:t xml:space="preserve"> is used</w:t>
      </w:r>
      <w:r w:rsidRPr="00E65E27">
        <w:rPr>
          <w:rFonts w:ascii="Calibri" w:hAnsi="Calibri" w:cs="Calibri"/>
          <w:sz w:val="24"/>
          <w:szCs w:val="24"/>
          <w:highlight w:val="yellow"/>
          <w:rPrChange w:id="266" w:author="Triana Amen" w:date="2025-10-28T16:11:00Z" w16du:dateUtc="2025-10-28T16:11:00Z">
            <w:rPr>
              <w:rFonts w:ascii="Calibri" w:hAnsi="Calibri" w:cs="Calibri"/>
              <w:sz w:val="24"/>
              <w:szCs w:val="24"/>
            </w:rPr>
          </w:rPrChange>
        </w:rPr>
        <w:t>).</w:t>
      </w:r>
    </w:p>
    <w:p w14:paraId="7813C0EC" w14:textId="77777777" w:rsidR="00CC57AB" w:rsidRPr="009D2A00" w:rsidRDefault="00CC57AB" w:rsidP="009D2A00">
      <w:pPr>
        <w:jc w:val="left"/>
        <w:rPr>
          <w:b/>
          <w:bCs/>
        </w:rPr>
      </w:pPr>
    </w:p>
    <w:p w14:paraId="3BA64C01" w14:textId="637DF54D" w:rsidR="00735DAA" w:rsidRPr="00992C4F" w:rsidRDefault="009D2A00" w:rsidP="00992C4F">
      <w:pPr>
        <w:pStyle w:val="ListParagraph"/>
        <w:numPr>
          <w:ilvl w:val="0"/>
          <w:numId w:val="45"/>
        </w:numPr>
        <w:spacing w:after="0" w:line="240" w:lineRule="auto"/>
        <w:ind w:left="0" w:firstLine="0"/>
        <w:rPr>
          <w:rFonts w:ascii="Calibri" w:hAnsi="Calibri" w:cs="Calibri"/>
          <w:sz w:val="24"/>
          <w:szCs w:val="24"/>
          <w:lang w:val="en-GB"/>
        </w:rPr>
      </w:pPr>
      <w:r>
        <w:rPr>
          <w:rFonts w:ascii="Calibri" w:hAnsi="Calibri" w:cs="Calibri"/>
          <w:b/>
          <w:bCs/>
          <w:sz w:val="24"/>
          <w:szCs w:val="24"/>
        </w:rPr>
        <w:t>Staining f</w:t>
      </w:r>
      <w:r w:rsidR="007D5C42" w:rsidRPr="009D2A00">
        <w:rPr>
          <w:rFonts w:ascii="Calibri" w:hAnsi="Calibri" w:cs="Calibri"/>
          <w:b/>
          <w:bCs/>
          <w:sz w:val="24"/>
          <w:szCs w:val="24"/>
        </w:rPr>
        <w:t>ixed cells</w:t>
      </w:r>
      <w:r w:rsidR="00CC57AB" w:rsidRPr="009D2A00">
        <w:rPr>
          <w:rFonts w:ascii="Calibri" w:hAnsi="Calibri" w:cs="Calibri"/>
          <w:sz w:val="24"/>
          <w:szCs w:val="24"/>
        </w:rPr>
        <w:t xml:space="preserve"> </w:t>
      </w:r>
    </w:p>
    <w:p w14:paraId="29A53F32" w14:textId="77777777" w:rsidR="009D2A00" w:rsidRPr="009D2A00" w:rsidRDefault="009D2A00" w:rsidP="00992C4F">
      <w:pPr>
        <w:pStyle w:val="ListParagraph"/>
        <w:spacing w:after="0" w:line="240" w:lineRule="auto"/>
        <w:ind w:left="0"/>
        <w:rPr>
          <w:rFonts w:ascii="Calibri" w:hAnsi="Calibri" w:cs="Calibri"/>
          <w:sz w:val="24"/>
          <w:szCs w:val="24"/>
          <w:lang w:val="en-GB"/>
        </w:rPr>
      </w:pPr>
    </w:p>
    <w:p w14:paraId="76325BCD" w14:textId="08F8E597" w:rsidR="00F3143D" w:rsidRPr="009D2A00" w:rsidRDefault="00F3143D" w:rsidP="00992C4F">
      <w:pPr>
        <w:pStyle w:val="ListParagraph"/>
        <w:numPr>
          <w:ilvl w:val="1"/>
          <w:numId w:val="45"/>
        </w:numPr>
        <w:spacing w:after="0" w:line="240" w:lineRule="auto"/>
        <w:ind w:left="0" w:firstLine="0"/>
        <w:rPr>
          <w:rFonts w:ascii="Calibri" w:hAnsi="Calibri" w:cs="Calibri"/>
          <w:sz w:val="24"/>
          <w:szCs w:val="24"/>
          <w:lang w:val="en-GB"/>
        </w:rPr>
      </w:pPr>
      <w:r w:rsidRPr="009D2A00">
        <w:rPr>
          <w:rFonts w:ascii="Calibri" w:hAnsi="Calibri" w:cs="Calibri"/>
          <w:sz w:val="24"/>
          <w:szCs w:val="24"/>
          <w:lang w:val="en-GB"/>
        </w:rPr>
        <w:t>Cell culture preparation for live-cell imaging</w:t>
      </w:r>
      <w:r w:rsidR="009D2A00" w:rsidRPr="009D2A00">
        <w:rPr>
          <w:rFonts w:ascii="Calibri" w:hAnsi="Calibri" w:cs="Calibri"/>
          <w:sz w:val="24"/>
          <w:szCs w:val="24"/>
          <w:lang w:val="en-GB"/>
        </w:rPr>
        <w:t xml:space="preserve"> (duration: 24 h)</w:t>
      </w:r>
    </w:p>
    <w:p w14:paraId="09CA48CA" w14:textId="77777777" w:rsidR="009D2A00" w:rsidRPr="009D2A00" w:rsidRDefault="009D2A00" w:rsidP="00992C4F">
      <w:pPr>
        <w:pStyle w:val="ListParagraph"/>
        <w:spacing w:after="0" w:line="240" w:lineRule="auto"/>
        <w:ind w:left="0"/>
        <w:rPr>
          <w:rFonts w:ascii="Calibri" w:hAnsi="Calibri" w:cs="Calibri"/>
          <w:sz w:val="24"/>
          <w:szCs w:val="24"/>
          <w:lang w:val="en-GB"/>
        </w:rPr>
      </w:pPr>
    </w:p>
    <w:p w14:paraId="5661B18F" w14:textId="7E23E94E" w:rsidR="00F3143D" w:rsidRDefault="009D2A00" w:rsidP="009D2A00">
      <w:pPr>
        <w:jc w:val="left"/>
        <w:rPr>
          <w:lang w:val="en-GB"/>
        </w:rPr>
      </w:pPr>
      <w:r w:rsidRPr="009D2A00">
        <w:rPr>
          <w:lang w:val="en-GB"/>
        </w:rPr>
        <w:t xml:space="preserve">NOTE: </w:t>
      </w:r>
      <w:r w:rsidR="005F0173" w:rsidRPr="009D2A00">
        <w:rPr>
          <w:lang w:val="en-GB"/>
        </w:rPr>
        <w:t>S</w:t>
      </w:r>
      <w:r w:rsidR="00F3143D" w:rsidRPr="009D2A00">
        <w:rPr>
          <w:lang w:val="en-GB"/>
        </w:rPr>
        <w:t>tandard cell culturing protocols</w:t>
      </w:r>
      <w:r w:rsidR="00BB10B1" w:rsidRPr="009D2A00">
        <w:rPr>
          <w:lang w:val="en-GB"/>
        </w:rPr>
        <w:t xml:space="preserve"> were followed </w:t>
      </w:r>
      <w:r w:rsidR="00F3143D" w:rsidRPr="009D2A00">
        <w:rPr>
          <w:lang w:val="en-GB"/>
        </w:rPr>
        <w:t>for all experiments. Huh7 cells were maintained in DMEM</w:t>
      </w:r>
      <w:r w:rsidR="00B83D9A">
        <w:rPr>
          <w:lang w:val="en-GB"/>
        </w:rPr>
        <w:t>/F12</w:t>
      </w:r>
      <w:r w:rsidR="00F3143D" w:rsidRPr="009D2A00">
        <w:rPr>
          <w:lang w:val="en-GB"/>
        </w:rPr>
        <w:t xml:space="preserve"> supplemented with 10% FBS, 1% penicillin/streptomycin, at 37 °C</w:t>
      </w:r>
      <w:r w:rsidRPr="009D2A00">
        <w:rPr>
          <w:lang w:val="en-GB"/>
        </w:rPr>
        <w:t xml:space="preserve"> and </w:t>
      </w:r>
      <w:r w:rsidR="00F3143D" w:rsidRPr="009D2A00">
        <w:rPr>
          <w:lang w:val="en-GB"/>
        </w:rPr>
        <w:t>5% CO</w:t>
      </w:r>
      <w:r w:rsidR="00F3143D" w:rsidRPr="009D2A00">
        <w:rPr>
          <w:vertAlign w:val="subscript"/>
          <w:lang w:val="en-GB"/>
        </w:rPr>
        <w:t>2</w:t>
      </w:r>
      <w:r w:rsidR="00F3143D" w:rsidRPr="009D2A00">
        <w:rPr>
          <w:lang w:val="en-GB"/>
        </w:rPr>
        <w:t xml:space="preserve">. </w:t>
      </w:r>
    </w:p>
    <w:p w14:paraId="70C3E73E" w14:textId="77777777" w:rsidR="009D2A00" w:rsidRPr="009D2A00" w:rsidRDefault="009D2A00" w:rsidP="009D2A00">
      <w:pPr>
        <w:jc w:val="left"/>
        <w:rPr>
          <w:lang w:val="en-GB"/>
        </w:rPr>
      </w:pPr>
    </w:p>
    <w:p w14:paraId="4F6A5288" w14:textId="4C5DAB99" w:rsidR="009D2A00" w:rsidRPr="00992C4F" w:rsidRDefault="00F3143D" w:rsidP="00992C4F">
      <w:pPr>
        <w:pStyle w:val="ListParagraph"/>
        <w:numPr>
          <w:ilvl w:val="2"/>
          <w:numId w:val="45"/>
        </w:numPr>
        <w:spacing w:after="0" w:line="240" w:lineRule="auto"/>
        <w:ind w:left="0" w:firstLine="0"/>
        <w:rPr>
          <w:rFonts w:ascii="Calibri" w:hAnsi="Calibri" w:cs="Calibri"/>
          <w:sz w:val="24"/>
          <w:szCs w:val="24"/>
        </w:rPr>
      </w:pPr>
      <w:r w:rsidRPr="009D2A00">
        <w:rPr>
          <w:rFonts w:ascii="Calibri" w:hAnsi="Calibri" w:cs="Calibri"/>
          <w:sz w:val="24"/>
          <w:szCs w:val="24"/>
          <w:lang w:val="en-GB"/>
        </w:rPr>
        <w:t>A day before the experiment</w:t>
      </w:r>
      <w:r w:rsidR="009D2A00" w:rsidRPr="009D2A00">
        <w:rPr>
          <w:rFonts w:ascii="Calibri" w:hAnsi="Calibri" w:cs="Calibri"/>
          <w:sz w:val="24"/>
          <w:szCs w:val="24"/>
          <w:lang w:val="en-GB"/>
        </w:rPr>
        <w:t>,</w:t>
      </w:r>
      <w:r w:rsidRPr="009D2A00">
        <w:rPr>
          <w:rFonts w:ascii="Calibri" w:hAnsi="Calibri" w:cs="Calibri"/>
          <w:sz w:val="24"/>
          <w:szCs w:val="24"/>
          <w:lang w:val="en-GB"/>
        </w:rPr>
        <w:t xml:space="preserve"> split the cells into a plate with coverslips to achieve a 30</w:t>
      </w:r>
      <w:r w:rsidR="009D2A00" w:rsidRPr="009D2A00">
        <w:rPr>
          <w:rFonts w:ascii="Calibri" w:hAnsi="Calibri" w:cs="Calibri"/>
          <w:sz w:val="24"/>
          <w:szCs w:val="24"/>
          <w:lang w:val="en-GB"/>
        </w:rPr>
        <w:t>–</w:t>
      </w:r>
      <w:r w:rsidRPr="009D2A00">
        <w:rPr>
          <w:rFonts w:ascii="Calibri" w:hAnsi="Calibri" w:cs="Calibri"/>
          <w:sz w:val="24"/>
          <w:szCs w:val="24"/>
          <w:lang w:val="en-GB"/>
        </w:rPr>
        <w:t xml:space="preserve">70% confluency the next day. </w:t>
      </w:r>
    </w:p>
    <w:p w14:paraId="688499CE" w14:textId="77777777" w:rsidR="009D2A00" w:rsidRPr="009D2A00" w:rsidRDefault="009D2A00" w:rsidP="00992C4F">
      <w:pPr>
        <w:pStyle w:val="ListParagraph"/>
        <w:spacing w:after="0" w:line="240" w:lineRule="auto"/>
        <w:ind w:left="0"/>
        <w:rPr>
          <w:rFonts w:ascii="Calibri" w:hAnsi="Calibri" w:cs="Calibri"/>
          <w:sz w:val="24"/>
          <w:szCs w:val="24"/>
          <w:lang w:val="en-GB"/>
        </w:rPr>
      </w:pPr>
    </w:p>
    <w:p w14:paraId="0DFD0165" w14:textId="30502356" w:rsidR="00F3143D" w:rsidRPr="009D2A00" w:rsidRDefault="00F3143D" w:rsidP="00992C4F">
      <w:pPr>
        <w:pStyle w:val="ListParagraph"/>
        <w:spacing w:after="0" w:line="240" w:lineRule="auto"/>
        <w:ind w:left="0"/>
        <w:rPr>
          <w:rFonts w:ascii="Calibri" w:hAnsi="Calibri" w:cs="Calibri"/>
          <w:sz w:val="24"/>
          <w:szCs w:val="24"/>
          <w:lang w:val="en-GB"/>
        </w:rPr>
      </w:pPr>
      <w:r w:rsidRPr="009D2A00">
        <w:rPr>
          <w:rFonts w:ascii="Calibri" w:hAnsi="Calibri" w:cs="Calibri"/>
          <w:sz w:val="24"/>
          <w:szCs w:val="24"/>
          <w:lang w:val="en-GB"/>
        </w:rPr>
        <w:t xml:space="preserve">NOTE: </w:t>
      </w:r>
      <w:r w:rsidR="009D2A00" w:rsidRPr="009D2A00">
        <w:rPr>
          <w:rFonts w:ascii="Calibri" w:hAnsi="Calibri" w:cs="Calibri"/>
          <w:sz w:val="24"/>
          <w:szCs w:val="24"/>
          <w:lang w:val="en-GB"/>
        </w:rPr>
        <w:t>S</w:t>
      </w:r>
      <w:r w:rsidRPr="009D2A00">
        <w:rPr>
          <w:rFonts w:ascii="Calibri" w:hAnsi="Calibri" w:cs="Calibri"/>
          <w:sz w:val="24"/>
          <w:szCs w:val="24"/>
          <w:lang w:val="en-GB"/>
        </w:rPr>
        <w:t>eed 50,000 cells/well in 12</w:t>
      </w:r>
      <w:r w:rsidR="009D2A00" w:rsidRPr="009D2A00">
        <w:rPr>
          <w:rFonts w:ascii="Calibri" w:hAnsi="Calibri" w:cs="Calibri"/>
          <w:sz w:val="24"/>
          <w:szCs w:val="24"/>
          <w:lang w:val="en-GB"/>
        </w:rPr>
        <w:t>-well</w:t>
      </w:r>
      <w:r w:rsidRPr="009D2A00">
        <w:rPr>
          <w:rFonts w:ascii="Calibri" w:hAnsi="Calibri" w:cs="Calibri"/>
          <w:sz w:val="24"/>
          <w:szCs w:val="24"/>
          <w:lang w:val="en-GB"/>
        </w:rPr>
        <w:t xml:space="preserve"> plates with 18</w:t>
      </w:r>
      <w:r w:rsidR="00666DB5" w:rsidRPr="009D2A00">
        <w:rPr>
          <w:rFonts w:ascii="Calibri" w:hAnsi="Calibri" w:cs="Calibri"/>
          <w:sz w:val="24"/>
          <w:szCs w:val="24"/>
          <w:lang w:val="en-GB"/>
        </w:rPr>
        <w:t xml:space="preserve"> </w:t>
      </w:r>
      <w:r w:rsidRPr="009D2A00">
        <w:rPr>
          <w:rFonts w:ascii="Calibri" w:hAnsi="Calibri" w:cs="Calibri"/>
          <w:sz w:val="24"/>
          <w:szCs w:val="24"/>
          <w:lang w:val="en-GB"/>
        </w:rPr>
        <w:t>mm coverslips, or 15,000 cells/well in 24</w:t>
      </w:r>
      <w:r w:rsidR="009D2A00" w:rsidRPr="009D2A00">
        <w:rPr>
          <w:rFonts w:ascii="Calibri" w:hAnsi="Calibri" w:cs="Calibri"/>
          <w:sz w:val="24"/>
          <w:szCs w:val="24"/>
          <w:lang w:val="en-GB"/>
        </w:rPr>
        <w:t>-well</w:t>
      </w:r>
      <w:r w:rsidRPr="009D2A00">
        <w:rPr>
          <w:rFonts w:ascii="Calibri" w:hAnsi="Calibri" w:cs="Calibri"/>
          <w:sz w:val="24"/>
          <w:szCs w:val="24"/>
          <w:lang w:val="en-GB"/>
        </w:rPr>
        <w:t xml:space="preserve"> plate</w:t>
      </w:r>
      <w:r w:rsidR="009D2A00" w:rsidRPr="009D2A00">
        <w:rPr>
          <w:rFonts w:ascii="Calibri" w:hAnsi="Calibri" w:cs="Calibri"/>
          <w:sz w:val="24"/>
          <w:szCs w:val="24"/>
          <w:lang w:val="en-GB"/>
        </w:rPr>
        <w:t>s</w:t>
      </w:r>
      <w:r w:rsidRPr="009D2A00">
        <w:rPr>
          <w:rFonts w:ascii="Calibri" w:hAnsi="Calibri" w:cs="Calibri"/>
          <w:sz w:val="24"/>
          <w:szCs w:val="24"/>
          <w:lang w:val="en-GB"/>
        </w:rPr>
        <w:t xml:space="preserve"> with 13</w:t>
      </w:r>
      <w:r w:rsidR="00666DB5" w:rsidRPr="009D2A00">
        <w:rPr>
          <w:rFonts w:ascii="Calibri" w:hAnsi="Calibri" w:cs="Calibri"/>
          <w:sz w:val="24"/>
          <w:szCs w:val="24"/>
          <w:lang w:val="en-GB"/>
        </w:rPr>
        <w:t xml:space="preserve"> </w:t>
      </w:r>
      <w:r w:rsidRPr="009D2A00">
        <w:rPr>
          <w:rFonts w:ascii="Calibri" w:hAnsi="Calibri" w:cs="Calibri"/>
          <w:sz w:val="24"/>
          <w:szCs w:val="24"/>
          <w:lang w:val="en-GB"/>
        </w:rPr>
        <w:t>mm coverslips.</w:t>
      </w:r>
    </w:p>
    <w:p w14:paraId="15DF00E5" w14:textId="77777777" w:rsidR="009D2A00" w:rsidRPr="009D2A00" w:rsidRDefault="009D2A00" w:rsidP="00992C4F">
      <w:pPr>
        <w:pStyle w:val="ListParagraph"/>
        <w:spacing w:after="0" w:line="240" w:lineRule="auto"/>
        <w:ind w:left="0"/>
        <w:rPr>
          <w:rFonts w:ascii="Calibri" w:hAnsi="Calibri" w:cs="Calibri"/>
          <w:sz w:val="24"/>
          <w:szCs w:val="24"/>
          <w:rtl/>
        </w:rPr>
      </w:pPr>
    </w:p>
    <w:p w14:paraId="3E2B3CE9" w14:textId="56B72274" w:rsidR="00F3143D" w:rsidRPr="00994865" w:rsidRDefault="00F3143D" w:rsidP="00992C4F">
      <w:pPr>
        <w:pStyle w:val="ListParagraph"/>
        <w:numPr>
          <w:ilvl w:val="1"/>
          <w:numId w:val="45"/>
        </w:numPr>
        <w:spacing w:after="0" w:line="240" w:lineRule="auto"/>
        <w:ind w:left="0" w:firstLine="0"/>
        <w:rPr>
          <w:rFonts w:ascii="Calibri" w:hAnsi="Calibri" w:cs="Calibri"/>
          <w:sz w:val="24"/>
          <w:szCs w:val="24"/>
          <w:highlight w:val="cyan"/>
          <w:rPrChange w:id="267" w:author="Triana Amen" w:date="2025-11-02T14:36:00Z" w16du:dateUtc="2025-11-02T14:36:00Z">
            <w:rPr>
              <w:rFonts w:ascii="Calibri" w:hAnsi="Calibri" w:cs="Calibri"/>
              <w:sz w:val="24"/>
              <w:szCs w:val="24"/>
            </w:rPr>
          </w:rPrChange>
        </w:rPr>
      </w:pPr>
      <w:commentRangeStart w:id="268"/>
      <w:r w:rsidRPr="00994865">
        <w:rPr>
          <w:rFonts w:ascii="Calibri" w:hAnsi="Calibri" w:cs="Calibri"/>
          <w:sz w:val="24"/>
          <w:szCs w:val="24"/>
          <w:highlight w:val="cyan"/>
          <w:rPrChange w:id="269" w:author="Triana Amen" w:date="2025-11-02T14:36:00Z" w16du:dateUtc="2025-11-02T14:36:00Z">
            <w:rPr>
              <w:rFonts w:ascii="Calibri" w:hAnsi="Calibri" w:cs="Calibri"/>
              <w:sz w:val="24"/>
              <w:szCs w:val="24"/>
            </w:rPr>
          </w:rPrChange>
        </w:rPr>
        <w:t xml:space="preserve">Peroxisome staining </w:t>
      </w:r>
      <w:r w:rsidR="009D2A00" w:rsidRPr="00994865">
        <w:rPr>
          <w:rFonts w:ascii="Calibri" w:hAnsi="Calibri" w:cs="Calibri"/>
          <w:sz w:val="24"/>
          <w:szCs w:val="24"/>
          <w:highlight w:val="cyan"/>
          <w:rPrChange w:id="270" w:author="Triana Amen" w:date="2025-11-02T14:36:00Z" w16du:dateUtc="2025-11-02T14:36:00Z">
            <w:rPr>
              <w:rFonts w:ascii="Calibri" w:hAnsi="Calibri" w:cs="Calibri"/>
              <w:sz w:val="24"/>
              <w:szCs w:val="24"/>
            </w:rPr>
          </w:rPrChange>
        </w:rPr>
        <w:t>(Duration: 1–5 min)</w:t>
      </w:r>
      <w:commentRangeEnd w:id="268"/>
      <w:r w:rsidR="00994865">
        <w:rPr>
          <w:rStyle w:val="CommentReference"/>
          <w:rFonts w:ascii="Calibri" w:eastAsia="Calibri" w:hAnsi="Calibri" w:cs="Calibri"/>
        </w:rPr>
        <w:commentReference w:id="268"/>
      </w:r>
    </w:p>
    <w:p w14:paraId="7400D83F" w14:textId="77777777" w:rsidR="009D2A00" w:rsidRPr="00994865" w:rsidRDefault="009D2A00" w:rsidP="00992C4F">
      <w:pPr>
        <w:pStyle w:val="ListParagraph"/>
        <w:spacing w:after="0" w:line="240" w:lineRule="auto"/>
        <w:ind w:left="0"/>
        <w:rPr>
          <w:rFonts w:ascii="Calibri" w:hAnsi="Calibri" w:cs="Calibri"/>
          <w:sz w:val="24"/>
          <w:szCs w:val="24"/>
          <w:highlight w:val="cyan"/>
          <w:rPrChange w:id="271" w:author="Triana Amen" w:date="2025-11-02T14:36:00Z" w16du:dateUtc="2025-11-02T14:36:00Z">
            <w:rPr>
              <w:rFonts w:ascii="Calibri" w:hAnsi="Calibri" w:cs="Calibri"/>
              <w:sz w:val="24"/>
              <w:szCs w:val="24"/>
            </w:rPr>
          </w:rPrChange>
        </w:rPr>
      </w:pPr>
    </w:p>
    <w:p w14:paraId="0E5D3E6D" w14:textId="2B4935CD" w:rsidR="00F3143D" w:rsidRPr="00994865" w:rsidRDefault="00F3143D" w:rsidP="00992C4F">
      <w:pPr>
        <w:pStyle w:val="ListParagraph"/>
        <w:numPr>
          <w:ilvl w:val="2"/>
          <w:numId w:val="45"/>
        </w:numPr>
        <w:spacing w:after="0" w:line="240" w:lineRule="auto"/>
        <w:ind w:left="0" w:firstLine="0"/>
        <w:rPr>
          <w:rFonts w:ascii="Calibri" w:hAnsi="Calibri" w:cs="Calibri"/>
          <w:sz w:val="24"/>
          <w:szCs w:val="24"/>
          <w:highlight w:val="cyan"/>
          <w:rPrChange w:id="272" w:author="Triana Amen" w:date="2025-11-02T14:36:00Z" w16du:dateUtc="2025-11-02T14:36:00Z">
            <w:rPr>
              <w:rFonts w:ascii="Calibri" w:hAnsi="Calibri" w:cs="Calibri"/>
              <w:sz w:val="24"/>
              <w:szCs w:val="24"/>
            </w:rPr>
          </w:rPrChange>
        </w:rPr>
      </w:pPr>
      <w:r w:rsidRPr="00994865">
        <w:rPr>
          <w:rFonts w:ascii="Calibri" w:hAnsi="Calibri" w:cs="Calibri"/>
          <w:sz w:val="24"/>
          <w:szCs w:val="24"/>
          <w:highlight w:val="cyan"/>
          <w:rPrChange w:id="273" w:author="Triana Amen" w:date="2025-11-02T14:36:00Z" w16du:dateUtc="2025-11-02T14:36:00Z">
            <w:rPr>
              <w:rFonts w:ascii="Calibri" w:hAnsi="Calibri" w:cs="Calibri"/>
              <w:sz w:val="24"/>
              <w:szCs w:val="24"/>
            </w:rPr>
          </w:rPrChange>
        </w:rPr>
        <w:t xml:space="preserve">Dilute </w:t>
      </w:r>
      <w:r w:rsidR="00E92A2B" w:rsidRPr="00994865">
        <w:rPr>
          <w:rFonts w:ascii="Calibri" w:hAnsi="Calibri" w:cs="Calibri"/>
          <w:sz w:val="24"/>
          <w:szCs w:val="24"/>
          <w:highlight w:val="cyan"/>
          <w:rPrChange w:id="274" w:author="Triana Amen" w:date="2025-11-02T14:36:00Z" w16du:dateUtc="2025-11-02T14:36:00Z">
            <w:rPr>
              <w:rFonts w:ascii="Calibri" w:hAnsi="Calibri" w:cs="Calibri"/>
              <w:sz w:val="24"/>
              <w:szCs w:val="24"/>
            </w:rPr>
          </w:rPrChange>
        </w:rPr>
        <w:t xml:space="preserve">the probe </w:t>
      </w:r>
      <w:r w:rsidRPr="00994865">
        <w:rPr>
          <w:rFonts w:ascii="Calibri" w:hAnsi="Calibri" w:cs="Calibri"/>
          <w:sz w:val="24"/>
          <w:szCs w:val="24"/>
          <w:highlight w:val="cyan"/>
          <w:rPrChange w:id="275" w:author="Triana Amen" w:date="2025-11-02T14:36:00Z" w16du:dateUtc="2025-11-02T14:36:00Z">
            <w:rPr>
              <w:rFonts w:ascii="Calibri" w:hAnsi="Calibri" w:cs="Calibri"/>
              <w:sz w:val="24"/>
              <w:szCs w:val="24"/>
            </w:rPr>
          </w:rPrChange>
        </w:rPr>
        <w:t xml:space="preserve">with new media to a </w:t>
      </w:r>
      <w:r w:rsidR="003F59E9" w:rsidRPr="00994865">
        <w:rPr>
          <w:rFonts w:ascii="Calibri" w:hAnsi="Calibri" w:cs="Calibri"/>
          <w:sz w:val="24"/>
          <w:szCs w:val="24"/>
          <w:highlight w:val="cyan"/>
          <w:rPrChange w:id="276" w:author="Triana Amen" w:date="2025-11-02T14:36:00Z" w16du:dateUtc="2025-11-02T14:36:00Z">
            <w:rPr>
              <w:rFonts w:ascii="Calibri" w:hAnsi="Calibri" w:cs="Calibri"/>
              <w:sz w:val="24"/>
              <w:szCs w:val="24"/>
            </w:rPr>
          </w:rPrChange>
        </w:rPr>
        <w:t>final working</w:t>
      </w:r>
      <w:r w:rsidRPr="00994865">
        <w:rPr>
          <w:rFonts w:ascii="Calibri" w:hAnsi="Calibri" w:cs="Calibri"/>
          <w:sz w:val="24"/>
          <w:szCs w:val="24"/>
          <w:highlight w:val="cyan"/>
          <w:rPrChange w:id="277" w:author="Triana Amen" w:date="2025-11-02T14:36:00Z" w16du:dateUtc="2025-11-02T14:36:00Z">
            <w:rPr>
              <w:rFonts w:ascii="Calibri" w:hAnsi="Calibri" w:cs="Calibri"/>
              <w:sz w:val="24"/>
              <w:szCs w:val="24"/>
            </w:rPr>
          </w:rPrChange>
        </w:rPr>
        <w:t xml:space="preserve"> concentration of 4</w:t>
      </w:r>
      <w:r w:rsidR="00666DB5" w:rsidRPr="00994865">
        <w:rPr>
          <w:rFonts w:ascii="Calibri" w:hAnsi="Calibri" w:cs="Calibri"/>
          <w:sz w:val="24"/>
          <w:szCs w:val="24"/>
          <w:highlight w:val="cyan"/>
          <w:rPrChange w:id="278" w:author="Triana Amen" w:date="2025-11-02T14:36:00Z" w16du:dateUtc="2025-11-02T14:36:00Z">
            <w:rPr>
              <w:rFonts w:ascii="Calibri" w:hAnsi="Calibri" w:cs="Calibri"/>
              <w:sz w:val="24"/>
              <w:szCs w:val="24"/>
            </w:rPr>
          </w:rPrChange>
        </w:rPr>
        <w:t xml:space="preserve"> </w:t>
      </w:r>
      <w:r w:rsidRPr="00994865">
        <w:rPr>
          <w:rFonts w:ascii="Calibri" w:hAnsi="Calibri" w:cs="Calibri"/>
          <w:sz w:val="24"/>
          <w:szCs w:val="24"/>
          <w:highlight w:val="cyan"/>
          <w:rPrChange w:id="279" w:author="Triana Amen" w:date="2025-11-02T14:36:00Z" w16du:dateUtc="2025-11-02T14:36:00Z">
            <w:rPr>
              <w:rFonts w:ascii="Calibri" w:hAnsi="Calibri" w:cs="Calibri"/>
              <w:sz w:val="24"/>
              <w:szCs w:val="24"/>
            </w:rPr>
          </w:rPrChange>
        </w:rPr>
        <w:t xml:space="preserve">µM in an empty light-sensitive </w:t>
      </w:r>
      <w:r w:rsidR="009D2A00" w:rsidRPr="00994865">
        <w:rPr>
          <w:rFonts w:ascii="Calibri" w:hAnsi="Calibri" w:cs="Calibri"/>
          <w:sz w:val="24"/>
          <w:szCs w:val="24"/>
          <w:highlight w:val="cyan"/>
          <w:rPrChange w:id="280" w:author="Triana Amen" w:date="2025-11-02T14:36:00Z" w16du:dateUtc="2025-11-02T14:36:00Z">
            <w:rPr>
              <w:rFonts w:ascii="Calibri" w:hAnsi="Calibri" w:cs="Calibri"/>
              <w:sz w:val="24"/>
              <w:szCs w:val="24"/>
            </w:rPr>
          </w:rPrChange>
        </w:rPr>
        <w:t xml:space="preserve">microcentrifuge </w:t>
      </w:r>
      <w:r w:rsidRPr="00994865">
        <w:rPr>
          <w:rFonts w:ascii="Calibri" w:hAnsi="Calibri" w:cs="Calibri"/>
          <w:sz w:val="24"/>
          <w:szCs w:val="24"/>
          <w:highlight w:val="cyan"/>
          <w:rPrChange w:id="281" w:author="Triana Amen" w:date="2025-11-02T14:36:00Z" w16du:dateUtc="2025-11-02T14:36:00Z">
            <w:rPr>
              <w:rFonts w:ascii="Calibri" w:hAnsi="Calibri" w:cs="Calibri"/>
              <w:sz w:val="24"/>
              <w:szCs w:val="24"/>
            </w:rPr>
          </w:rPrChange>
        </w:rPr>
        <w:t>tube, e.g.</w:t>
      </w:r>
      <w:r w:rsidR="009D2A00" w:rsidRPr="00994865">
        <w:rPr>
          <w:rFonts w:ascii="Calibri" w:hAnsi="Calibri" w:cs="Calibri"/>
          <w:sz w:val="24"/>
          <w:szCs w:val="24"/>
          <w:highlight w:val="cyan"/>
          <w:rPrChange w:id="282" w:author="Triana Amen" w:date="2025-11-02T14:36:00Z" w16du:dateUtc="2025-11-02T14:36:00Z">
            <w:rPr>
              <w:rFonts w:ascii="Calibri" w:hAnsi="Calibri" w:cs="Calibri"/>
              <w:sz w:val="24"/>
              <w:szCs w:val="24"/>
            </w:rPr>
          </w:rPrChange>
        </w:rPr>
        <w:t>,</w:t>
      </w:r>
      <w:r w:rsidRPr="00994865">
        <w:rPr>
          <w:rFonts w:ascii="Calibri" w:hAnsi="Calibri" w:cs="Calibri"/>
          <w:sz w:val="24"/>
          <w:szCs w:val="24"/>
          <w:highlight w:val="cyan"/>
          <w:rPrChange w:id="283" w:author="Triana Amen" w:date="2025-11-02T14:36:00Z" w16du:dateUtc="2025-11-02T14:36:00Z">
            <w:rPr>
              <w:rFonts w:ascii="Calibri" w:hAnsi="Calibri" w:cs="Calibri"/>
              <w:sz w:val="24"/>
              <w:szCs w:val="24"/>
            </w:rPr>
          </w:rPrChange>
        </w:rPr>
        <w:t xml:space="preserve"> for 0.5 mL of media</w:t>
      </w:r>
      <w:r w:rsidR="009D2A00" w:rsidRPr="00994865">
        <w:rPr>
          <w:rFonts w:ascii="Calibri" w:hAnsi="Calibri" w:cs="Calibri"/>
          <w:sz w:val="24"/>
          <w:szCs w:val="24"/>
          <w:highlight w:val="cyan"/>
          <w:rPrChange w:id="284" w:author="Triana Amen" w:date="2025-11-02T14:36:00Z" w16du:dateUtc="2025-11-02T14:36:00Z">
            <w:rPr>
              <w:rFonts w:ascii="Calibri" w:hAnsi="Calibri" w:cs="Calibri"/>
              <w:sz w:val="24"/>
              <w:szCs w:val="24"/>
            </w:rPr>
          </w:rPrChange>
        </w:rPr>
        <w:t>,</w:t>
      </w:r>
      <w:r w:rsidRPr="00994865">
        <w:rPr>
          <w:rFonts w:ascii="Calibri" w:hAnsi="Calibri" w:cs="Calibri"/>
          <w:sz w:val="24"/>
          <w:szCs w:val="24"/>
          <w:highlight w:val="cyan"/>
          <w:rPrChange w:id="285" w:author="Triana Amen" w:date="2025-11-02T14:36:00Z" w16du:dateUtc="2025-11-02T14:36:00Z">
            <w:rPr>
              <w:rFonts w:ascii="Calibri" w:hAnsi="Calibri" w:cs="Calibri"/>
              <w:sz w:val="24"/>
              <w:szCs w:val="24"/>
            </w:rPr>
          </w:rPrChange>
        </w:rPr>
        <w:t xml:space="preserve"> pipette </w:t>
      </w:r>
      <w:r w:rsidRPr="00994865">
        <w:rPr>
          <w:rFonts w:ascii="Calibri" w:hAnsi="Calibri" w:cs="Calibri"/>
          <w:sz w:val="24"/>
          <w:szCs w:val="24"/>
          <w:highlight w:val="cyan"/>
          <w:rtl/>
          <w:lang w:bidi="he-IL"/>
          <w:rPrChange w:id="286" w:author="Triana Amen" w:date="2025-11-02T14:36:00Z" w16du:dateUtc="2025-11-02T14:36:00Z">
            <w:rPr>
              <w:rFonts w:ascii="Calibri" w:hAnsi="Calibri" w:cs="Calibri"/>
              <w:sz w:val="24"/>
              <w:szCs w:val="24"/>
              <w:rtl/>
              <w:lang w:bidi="he-IL"/>
            </w:rPr>
          </w:rPrChange>
        </w:rPr>
        <w:t>2</w:t>
      </w:r>
      <w:r w:rsidR="00666DB5" w:rsidRPr="00994865">
        <w:rPr>
          <w:rFonts w:ascii="Calibri" w:hAnsi="Calibri" w:cs="Calibri"/>
          <w:sz w:val="24"/>
          <w:szCs w:val="24"/>
          <w:highlight w:val="cyan"/>
          <w:lang w:bidi="he-IL"/>
          <w:rPrChange w:id="287" w:author="Triana Amen" w:date="2025-11-02T14:36:00Z" w16du:dateUtc="2025-11-02T14:36:00Z">
            <w:rPr>
              <w:rFonts w:ascii="Calibri" w:hAnsi="Calibri" w:cs="Calibri"/>
              <w:sz w:val="24"/>
              <w:szCs w:val="24"/>
              <w:lang w:bidi="he-IL"/>
            </w:rPr>
          </w:rPrChange>
        </w:rPr>
        <w:t xml:space="preserve"> </w:t>
      </w:r>
      <w:r w:rsidRPr="00994865">
        <w:rPr>
          <w:rFonts w:ascii="Calibri" w:hAnsi="Calibri" w:cs="Calibri"/>
          <w:sz w:val="24"/>
          <w:szCs w:val="24"/>
          <w:highlight w:val="cyan"/>
          <w:rPrChange w:id="288" w:author="Triana Amen" w:date="2025-11-02T14:36:00Z" w16du:dateUtc="2025-11-02T14:36:00Z">
            <w:rPr>
              <w:rFonts w:ascii="Calibri" w:hAnsi="Calibri" w:cs="Calibri"/>
              <w:sz w:val="24"/>
              <w:szCs w:val="24"/>
            </w:rPr>
          </w:rPrChange>
        </w:rPr>
        <w:t>µL of the probe (stock solution</w:t>
      </w:r>
      <w:r w:rsidR="009D2A00" w:rsidRPr="00994865">
        <w:rPr>
          <w:rFonts w:ascii="Calibri" w:hAnsi="Calibri" w:cs="Calibri"/>
          <w:sz w:val="24"/>
          <w:szCs w:val="24"/>
          <w:highlight w:val="cyan"/>
          <w:rPrChange w:id="289" w:author="Triana Amen" w:date="2025-11-02T14:36:00Z" w16du:dateUtc="2025-11-02T14:36:00Z">
            <w:rPr>
              <w:rFonts w:ascii="Calibri" w:hAnsi="Calibri" w:cs="Calibri"/>
              <w:sz w:val="24"/>
              <w:szCs w:val="24"/>
            </w:rPr>
          </w:rPrChange>
        </w:rPr>
        <w:t>:</w:t>
      </w:r>
      <w:r w:rsidRPr="00994865">
        <w:rPr>
          <w:rFonts w:ascii="Calibri" w:hAnsi="Calibri" w:cs="Calibri"/>
          <w:sz w:val="24"/>
          <w:szCs w:val="24"/>
          <w:highlight w:val="cyan"/>
          <w:rPrChange w:id="290" w:author="Triana Amen" w:date="2025-11-02T14:36:00Z" w16du:dateUtc="2025-11-02T14:36:00Z">
            <w:rPr>
              <w:rFonts w:ascii="Calibri" w:hAnsi="Calibri" w:cs="Calibri"/>
              <w:sz w:val="24"/>
              <w:szCs w:val="24"/>
            </w:rPr>
          </w:rPrChange>
        </w:rPr>
        <w:t xml:space="preserve"> 1</w:t>
      </w:r>
      <w:r w:rsidR="009E50AB" w:rsidRPr="00994865">
        <w:rPr>
          <w:rFonts w:ascii="Calibri" w:hAnsi="Calibri" w:cs="Calibri"/>
          <w:sz w:val="24"/>
          <w:szCs w:val="24"/>
          <w:highlight w:val="cyan"/>
          <w:rPrChange w:id="291" w:author="Triana Amen" w:date="2025-11-02T14:36:00Z" w16du:dateUtc="2025-11-02T14:36:00Z">
            <w:rPr>
              <w:rFonts w:ascii="Calibri" w:hAnsi="Calibri" w:cs="Calibri"/>
              <w:sz w:val="24"/>
              <w:szCs w:val="24"/>
            </w:rPr>
          </w:rPrChange>
        </w:rPr>
        <w:t xml:space="preserve"> </w:t>
      </w:r>
      <w:r w:rsidRPr="00994865">
        <w:rPr>
          <w:rFonts w:ascii="Calibri" w:hAnsi="Calibri" w:cs="Calibri"/>
          <w:sz w:val="24"/>
          <w:szCs w:val="24"/>
          <w:highlight w:val="cyan"/>
          <w:rPrChange w:id="292" w:author="Triana Amen" w:date="2025-11-02T14:36:00Z" w16du:dateUtc="2025-11-02T14:36:00Z">
            <w:rPr>
              <w:rFonts w:ascii="Calibri" w:hAnsi="Calibri" w:cs="Calibri"/>
              <w:sz w:val="24"/>
              <w:szCs w:val="24"/>
            </w:rPr>
          </w:rPrChange>
        </w:rPr>
        <w:t xml:space="preserve">mM). </w:t>
      </w:r>
    </w:p>
    <w:p w14:paraId="3E811AA9" w14:textId="77777777" w:rsidR="009D2A00" w:rsidRPr="00994865" w:rsidRDefault="009D2A00" w:rsidP="00992C4F">
      <w:pPr>
        <w:pStyle w:val="ListParagraph"/>
        <w:spacing w:after="0" w:line="240" w:lineRule="auto"/>
        <w:ind w:left="0"/>
        <w:rPr>
          <w:rFonts w:ascii="Calibri" w:hAnsi="Calibri" w:cs="Calibri"/>
          <w:sz w:val="24"/>
          <w:szCs w:val="24"/>
          <w:highlight w:val="cyan"/>
          <w:rPrChange w:id="293" w:author="Triana Amen" w:date="2025-11-02T14:36:00Z" w16du:dateUtc="2025-11-02T14:36:00Z">
            <w:rPr>
              <w:rFonts w:ascii="Calibri" w:hAnsi="Calibri" w:cs="Calibri"/>
              <w:sz w:val="24"/>
              <w:szCs w:val="24"/>
            </w:rPr>
          </w:rPrChange>
        </w:rPr>
      </w:pPr>
    </w:p>
    <w:p w14:paraId="7411990F" w14:textId="32A1C334" w:rsidR="00FC28CB" w:rsidRPr="00994865" w:rsidRDefault="00F3143D" w:rsidP="00992C4F">
      <w:pPr>
        <w:pStyle w:val="ListParagraph"/>
        <w:numPr>
          <w:ilvl w:val="2"/>
          <w:numId w:val="45"/>
        </w:numPr>
        <w:spacing w:after="0" w:line="240" w:lineRule="auto"/>
        <w:ind w:left="0" w:firstLine="0"/>
        <w:rPr>
          <w:rFonts w:ascii="Calibri" w:hAnsi="Calibri" w:cs="Calibri"/>
          <w:sz w:val="24"/>
          <w:szCs w:val="24"/>
          <w:highlight w:val="cyan"/>
          <w:rPrChange w:id="294" w:author="Triana Amen" w:date="2025-11-02T14:36:00Z" w16du:dateUtc="2025-11-02T14:36:00Z">
            <w:rPr>
              <w:rFonts w:ascii="Calibri" w:hAnsi="Calibri" w:cs="Calibri"/>
              <w:sz w:val="24"/>
              <w:szCs w:val="24"/>
            </w:rPr>
          </w:rPrChange>
        </w:rPr>
      </w:pPr>
      <w:r w:rsidRPr="00994865">
        <w:rPr>
          <w:rFonts w:ascii="Calibri" w:hAnsi="Calibri" w:cs="Calibri"/>
          <w:sz w:val="24"/>
          <w:szCs w:val="24"/>
          <w:highlight w:val="cyan"/>
          <w:rPrChange w:id="295" w:author="Triana Amen" w:date="2025-11-02T14:36:00Z" w16du:dateUtc="2025-11-02T14:36:00Z">
            <w:rPr>
              <w:rFonts w:ascii="Calibri" w:hAnsi="Calibri" w:cs="Calibri"/>
              <w:sz w:val="24"/>
              <w:szCs w:val="24"/>
            </w:rPr>
          </w:rPrChange>
        </w:rPr>
        <w:t>Select the well to stain and label it on the outside with a marker pen.</w:t>
      </w:r>
    </w:p>
    <w:p w14:paraId="1CB3E486" w14:textId="77777777" w:rsidR="009D2A00" w:rsidRPr="00994865" w:rsidRDefault="009D2A00" w:rsidP="00992C4F">
      <w:pPr>
        <w:pStyle w:val="ListParagraph"/>
        <w:spacing w:after="0" w:line="240" w:lineRule="auto"/>
        <w:ind w:left="0"/>
        <w:rPr>
          <w:rFonts w:ascii="Calibri" w:hAnsi="Calibri" w:cs="Calibri"/>
          <w:sz w:val="24"/>
          <w:szCs w:val="24"/>
          <w:highlight w:val="cyan"/>
          <w:rPrChange w:id="296" w:author="Triana Amen" w:date="2025-11-02T14:36:00Z" w16du:dateUtc="2025-11-02T14:36:00Z">
            <w:rPr>
              <w:rFonts w:ascii="Calibri" w:hAnsi="Calibri" w:cs="Calibri"/>
              <w:sz w:val="24"/>
              <w:szCs w:val="24"/>
            </w:rPr>
          </w:rPrChange>
        </w:rPr>
      </w:pPr>
    </w:p>
    <w:p w14:paraId="6B3AC8E1" w14:textId="2B729832" w:rsidR="009D2A00" w:rsidRPr="00994865" w:rsidRDefault="00F3143D" w:rsidP="00992C4F">
      <w:pPr>
        <w:pStyle w:val="ListParagraph"/>
        <w:numPr>
          <w:ilvl w:val="2"/>
          <w:numId w:val="45"/>
        </w:numPr>
        <w:spacing w:after="0" w:line="240" w:lineRule="auto"/>
        <w:ind w:left="0" w:firstLine="0"/>
        <w:rPr>
          <w:rFonts w:ascii="Calibri" w:hAnsi="Calibri" w:cs="Calibri"/>
          <w:sz w:val="24"/>
          <w:szCs w:val="24"/>
          <w:highlight w:val="cyan"/>
          <w:rPrChange w:id="297" w:author="Triana Amen" w:date="2025-11-02T14:36:00Z" w16du:dateUtc="2025-11-02T14:36:00Z">
            <w:rPr>
              <w:rFonts w:ascii="Calibri" w:hAnsi="Calibri" w:cs="Calibri"/>
              <w:sz w:val="24"/>
              <w:szCs w:val="24"/>
            </w:rPr>
          </w:rPrChange>
        </w:rPr>
      </w:pPr>
      <w:r w:rsidRPr="00994865">
        <w:rPr>
          <w:rFonts w:ascii="Calibri" w:hAnsi="Calibri" w:cs="Calibri"/>
          <w:sz w:val="24"/>
          <w:szCs w:val="24"/>
          <w:highlight w:val="cyan"/>
          <w:rPrChange w:id="298" w:author="Triana Amen" w:date="2025-11-02T14:36:00Z" w16du:dateUtc="2025-11-02T14:36:00Z">
            <w:rPr>
              <w:rFonts w:ascii="Calibri" w:hAnsi="Calibri" w:cs="Calibri"/>
              <w:sz w:val="24"/>
              <w:szCs w:val="24"/>
            </w:rPr>
          </w:rPrChange>
        </w:rPr>
        <w:t xml:space="preserve">From </w:t>
      </w:r>
      <w:r w:rsidR="009D2A00" w:rsidRPr="00994865">
        <w:rPr>
          <w:rFonts w:ascii="Calibri" w:hAnsi="Calibri" w:cs="Calibri"/>
          <w:sz w:val="24"/>
          <w:szCs w:val="24"/>
          <w:highlight w:val="cyan"/>
          <w:rPrChange w:id="299" w:author="Triana Amen" w:date="2025-11-02T14:36:00Z" w16du:dateUtc="2025-11-02T14:36:00Z">
            <w:rPr>
              <w:rFonts w:ascii="Calibri" w:hAnsi="Calibri" w:cs="Calibri"/>
              <w:sz w:val="24"/>
              <w:szCs w:val="24"/>
            </w:rPr>
          </w:rPrChange>
        </w:rPr>
        <w:t xml:space="preserve">the </w:t>
      </w:r>
      <w:proofErr w:type="gramStart"/>
      <w:r w:rsidRPr="00994865">
        <w:rPr>
          <w:rFonts w:ascii="Calibri" w:hAnsi="Calibri" w:cs="Calibri"/>
          <w:sz w:val="24"/>
          <w:szCs w:val="24"/>
          <w:highlight w:val="cyan"/>
          <w:rPrChange w:id="300" w:author="Triana Amen" w:date="2025-11-02T14:36:00Z" w16du:dateUtc="2025-11-02T14:36:00Z">
            <w:rPr>
              <w:rFonts w:ascii="Calibri" w:hAnsi="Calibri" w:cs="Calibri"/>
              <w:sz w:val="24"/>
              <w:szCs w:val="24"/>
            </w:rPr>
          </w:rPrChange>
        </w:rPr>
        <w:t>chosen well,</w:t>
      </w:r>
      <w:proofErr w:type="gramEnd"/>
      <w:r w:rsidRPr="00994865">
        <w:rPr>
          <w:rFonts w:ascii="Calibri" w:hAnsi="Calibri" w:cs="Calibri"/>
          <w:sz w:val="24"/>
          <w:szCs w:val="24"/>
          <w:highlight w:val="cyan"/>
          <w:rPrChange w:id="301" w:author="Triana Amen" w:date="2025-11-02T14:36:00Z" w16du:dateUtc="2025-11-02T14:36:00Z">
            <w:rPr>
              <w:rFonts w:ascii="Calibri" w:hAnsi="Calibri" w:cs="Calibri"/>
              <w:sz w:val="24"/>
              <w:szCs w:val="24"/>
            </w:rPr>
          </w:rPrChange>
        </w:rPr>
        <w:t xml:space="preserve"> </w:t>
      </w:r>
      <w:r w:rsidRPr="00994865">
        <w:rPr>
          <w:rFonts w:ascii="Calibri" w:hAnsi="Calibri" w:cs="Calibri"/>
          <w:sz w:val="24"/>
          <w:szCs w:val="24"/>
          <w:highlight w:val="cyan"/>
          <w:lang w:bidi="he-IL"/>
          <w:rPrChange w:id="302" w:author="Triana Amen" w:date="2025-11-02T14:36:00Z" w16du:dateUtc="2025-11-02T14:36:00Z">
            <w:rPr>
              <w:rFonts w:ascii="Calibri" w:hAnsi="Calibri" w:cs="Calibri"/>
              <w:sz w:val="24"/>
              <w:szCs w:val="24"/>
              <w:lang w:bidi="he-IL"/>
            </w:rPr>
          </w:rPrChange>
        </w:rPr>
        <w:t>aspirate</w:t>
      </w:r>
      <w:r w:rsidRPr="00994865">
        <w:rPr>
          <w:rFonts w:ascii="Calibri" w:hAnsi="Calibri" w:cs="Calibri"/>
          <w:sz w:val="24"/>
          <w:szCs w:val="24"/>
          <w:highlight w:val="cyan"/>
          <w:rPrChange w:id="303" w:author="Triana Amen" w:date="2025-11-02T14:36:00Z" w16du:dateUtc="2025-11-02T14:36:00Z">
            <w:rPr>
              <w:rFonts w:ascii="Calibri" w:hAnsi="Calibri" w:cs="Calibri"/>
              <w:sz w:val="24"/>
              <w:szCs w:val="24"/>
            </w:rPr>
          </w:rPrChange>
        </w:rPr>
        <w:t xml:space="preserve"> all (0.5 mL) of the media and replace it with the </w:t>
      </w:r>
      <w:r w:rsidR="007D5C42" w:rsidRPr="00994865">
        <w:rPr>
          <w:rFonts w:ascii="Calibri" w:hAnsi="Calibri" w:cs="Calibri"/>
          <w:sz w:val="24"/>
          <w:szCs w:val="24"/>
          <w:highlight w:val="cyan"/>
          <w:rPrChange w:id="304" w:author="Triana Amen" w:date="2025-11-02T14:36:00Z" w16du:dateUtc="2025-11-02T14:36:00Z">
            <w:rPr>
              <w:rFonts w:ascii="Calibri" w:hAnsi="Calibri" w:cs="Calibri"/>
              <w:sz w:val="24"/>
              <w:szCs w:val="24"/>
            </w:rPr>
          </w:rPrChange>
        </w:rPr>
        <w:t>probe</w:t>
      </w:r>
      <w:r w:rsidRPr="00994865">
        <w:rPr>
          <w:rFonts w:ascii="Calibri" w:hAnsi="Calibri" w:cs="Calibri"/>
          <w:sz w:val="24"/>
          <w:szCs w:val="24"/>
          <w:highlight w:val="cyan"/>
          <w:rPrChange w:id="305" w:author="Triana Amen" w:date="2025-11-02T14:36:00Z" w16du:dateUtc="2025-11-02T14:36:00Z">
            <w:rPr>
              <w:rFonts w:ascii="Calibri" w:hAnsi="Calibri" w:cs="Calibri"/>
              <w:sz w:val="24"/>
              <w:szCs w:val="24"/>
            </w:rPr>
          </w:rPrChange>
        </w:rPr>
        <w:t xml:space="preserve"> medium from step </w:t>
      </w:r>
      <w:r w:rsidR="009D2A00" w:rsidRPr="00994865">
        <w:rPr>
          <w:rFonts w:ascii="Calibri" w:hAnsi="Calibri" w:cs="Calibri"/>
          <w:sz w:val="24"/>
          <w:szCs w:val="24"/>
          <w:highlight w:val="cyan"/>
          <w:rPrChange w:id="306" w:author="Triana Amen" w:date="2025-11-02T14:36:00Z" w16du:dateUtc="2025-11-02T14:36:00Z">
            <w:rPr>
              <w:rFonts w:ascii="Calibri" w:hAnsi="Calibri" w:cs="Calibri"/>
              <w:sz w:val="24"/>
              <w:szCs w:val="24"/>
            </w:rPr>
          </w:rPrChange>
        </w:rPr>
        <w:t>2.</w:t>
      </w:r>
      <w:r w:rsidRPr="00994865">
        <w:rPr>
          <w:rFonts w:ascii="Calibri" w:hAnsi="Calibri" w:cs="Calibri"/>
          <w:sz w:val="24"/>
          <w:szCs w:val="24"/>
          <w:highlight w:val="cyan"/>
          <w:rPrChange w:id="307" w:author="Triana Amen" w:date="2025-11-02T14:36:00Z" w16du:dateUtc="2025-11-02T14:36:00Z">
            <w:rPr>
              <w:rFonts w:ascii="Calibri" w:hAnsi="Calibri" w:cs="Calibri"/>
              <w:sz w:val="24"/>
              <w:szCs w:val="24"/>
            </w:rPr>
          </w:rPrChange>
        </w:rPr>
        <w:t xml:space="preserve">2.1. Dispense the </w:t>
      </w:r>
      <w:r w:rsidR="00E92A2B" w:rsidRPr="00994865">
        <w:rPr>
          <w:rFonts w:ascii="Calibri" w:hAnsi="Calibri" w:cs="Calibri"/>
          <w:sz w:val="24"/>
          <w:szCs w:val="24"/>
          <w:highlight w:val="cyan"/>
          <w:rPrChange w:id="308" w:author="Triana Amen" w:date="2025-11-02T14:36:00Z" w16du:dateUtc="2025-11-02T14:36:00Z">
            <w:rPr>
              <w:rFonts w:ascii="Calibri" w:hAnsi="Calibri" w:cs="Calibri"/>
              <w:sz w:val="24"/>
              <w:szCs w:val="24"/>
            </w:rPr>
          </w:rPrChange>
        </w:rPr>
        <w:t xml:space="preserve">probe </w:t>
      </w:r>
      <w:r w:rsidRPr="00994865">
        <w:rPr>
          <w:rFonts w:ascii="Calibri" w:hAnsi="Calibri" w:cs="Calibri"/>
          <w:sz w:val="24"/>
          <w:szCs w:val="24"/>
          <w:highlight w:val="cyan"/>
          <w:rPrChange w:id="309" w:author="Triana Amen" w:date="2025-11-02T14:36:00Z" w16du:dateUtc="2025-11-02T14:36:00Z">
            <w:rPr>
              <w:rFonts w:ascii="Calibri" w:hAnsi="Calibri" w:cs="Calibri"/>
              <w:sz w:val="24"/>
              <w:szCs w:val="24"/>
            </w:rPr>
          </w:rPrChange>
        </w:rPr>
        <w:t xml:space="preserve">medium into the chosen well </w:t>
      </w:r>
      <w:proofErr w:type="gramStart"/>
      <w:r w:rsidRPr="00994865">
        <w:rPr>
          <w:rFonts w:ascii="Calibri" w:hAnsi="Calibri" w:cs="Calibri"/>
          <w:sz w:val="24"/>
          <w:szCs w:val="24"/>
          <w:highlight w:val="cyan"/>
          <w:rPrChange w:id="310" w:author="Triana Amen" w:date="2025-11-02T14:36:00Z" w16du:dateUtc="2025-11-02T14:36:00Z">
            <w:rPr>
              <w:rFonts w:ascii="Calibri" w:hAnsi="Calibri" w:cs="Calibri"/>
              <w:sz w:val="24"/>
              <w:szCs w:val="24"/>
            </w:rPr>
          </w:rPrChange>
        </w:rPr>
        <w:t>drop</w:t>
      </w:r>
      <w:proofErr w:type="gramEnd"/>
      <w:r w:rsidR="009D2A00" w:rsidRPr="00994865">
        <w:rPr>
          <w:rFonts w:ascii="Calibri" w:hAnsi="Calibri" w:cs="Calibri"/>
          <w:sz w:val="24"/>
          <w:szCs w:val="24"/>
          <w:highlight w:val="cyan"/>
          <w:rPrChange w:id="311" w:author="Triana Amen" w:date="2025-11-02T14:36:00Z" w16du:dateUtc="2025-11-02T14:36:00Z">
            <w:rPr>
              <w:rFonts w:ascii="Calibri" w:hAnsi="Calibri" w:cs="Calibri"/>
              <w:sz w:val="24"/>
              <w:szCs w:val="24"/>
            </w:rPr>
          </w:rPrChange>
        </w:rPr>
        <w:t xml:space="preserve"> by </w:t>
      </w:r>
      <w:r w:rsidRPr="00994865">
        <w:rPr>
          <w:rFonts w:ascii="Calibri" w:hAnsi="Calibri" w:cs="Calibri"/>
          <w:sz w:val="24"/>
          <w:szCs w:val="24"/>
          <w:highlight w:val="cyan"/>
          <w:rPrChange w:id="312" w:author="Triana Amen" w:date="2025-11-02T14:36:00Z" w16du:dateUtc="2025-11-02T14:36:00Z">
            <w:rPr>
              <w:rFonts w:ascii="Calibri" w:hAnsi="Calibri" w:cs="Calibri"/>
              <w:sz w:val="24"/>
              <w:szCs w:val="24"/>
            </w:rPr>
          </w:rPrChange>
        </w:rPr>
        <w:t xml:space="preserve">drop, ensuring the pipette is in contact with the wall of the well. </w:t>
      </w:r>
    </w:p>
    <w:p w14:paraId="4950D42F" w14:textId="77777777" w:rsidR="009D2A00" w:rsidRPr="00994865" w:rsidRDefault="009D2A00" w:rsidP="00992C4F">
      <w:pPr>
        <w:pStyle w:val="ListParagraph"/>
        <w:spacing w:after="0" w:line="240" w:lineRule="auto"/>
        <w:ind w:left="0"/>
        <w:rPr>
          <w:rFonts w:ascii="Calibri" w:hAnsi="Calibri" w:cs="Calibri"/>
          <w:sz w:val="24"/>
          <w:szCs w:val="24"/>
          <w:highlight w:val="cyan"/>
          <w:rPrChange w:id="313" w:author="Triana Amen" w:date="2025-11-02T14:36:00Z" w16du:dateUtc="2025-11-02T14:36:00Z">
            <w:rPr>
              <w:rFonts w:ascii="Calibri" w:hAnsi="Calibri" w:cs="Calibri"/>
              <w:sz w:val="24"/>
              <w:szCs w:val="24"/>
            </w:rPr>
          </w:rPrChange>
        </w:rPr>
      </w:pPr>
    </w:p>
    <w:p w14:paraId="1B15E1A7" w14:textId="73C9717C" w:rsidR="00F3143D" w:rsidRPr="00994865" w:rsidRDefault="009D2A00" w:rsidP="00992C4F">
      <w:pPr>
        <w:pStyle w:val="ListParagraph"/>
        <w:numPr>
          <w:ilvl w:val="2"/>
          <w:numId w:val="45"/>
        </w:numPr>
        <w:spacing w:after="0" w:line="240" w:lineRule="auto"/>
        <w:ind w:left="0" w:firstLine="0"/>
        <w:rPr>
          <w:rFonts w:ascii="Calibri" w:hAnsi="Calibri" w:cs="Calibri"/>
          <w:sz w:val="24"/>
          <w:szCs w:val="24"/>
          <w:highlight w:val="cyan"/>
          <w:rPrChange w:id="314" w:author="Triana Amen" w:date="2025-11-02T14:36:00Z" w16du:dateUtc="2025-11-02T14:36:00Z">
            <w:rPr>
              <w:rFonts w:ascii="Calibri" w:hAnsi="Calibri" w:cs="Calibri"/>
              <w:sz w:val="24"/>
              <w:szCs w:val="24"/>
            </w:rPr>
          </w:rPrChange>
        </w:rPr>
      </w:pPr>
      <w:r w:rsidRPr="00994865">
        <w:rPr>
          <w:rFonts w:ascii="Calibri" w:hAnsi="Calibri" w:cs="Calibri"/>
          <w:sz w:val="24"/>
          <w:szCs w:val="24"/>
          <w:highlight w:val="cyan"/>
          <w:rPrChange w:id="315" w:author="Triana Amen" w:date="2025-11-02T14:36:00Z" w16du:dateUtc="2025-11-02T14:36:00Z">
            <w:rPr>
              <w:rFonts w:ascii="Calibri" w:hAnsi="Calibri" w:cs="Calibri"/>
              <w:sz w:val="24"/>
              <w:szCs w:val="24"/>
            </w:rPr>
          </w:rPrChange>
        </w:rPr>
        <w:t>Upon adding</w:t>
      </w:r>
      <w:r w:rsidR="00F3143D" w:rsidRPr="00994865">
        <w:rPr>
          <w:rFonts w:ascii="Calibri" w:hAnsi="Calibri" w:cs="Calibri"/>
          <w:sz w:val="24"/>
          <w:szCs w:val="24"/>
          <w:highlight w:val="cyan"/>
          <w:rPrChange w:id="316" w:author="Triana Amen" w:date="2025-11-02T14:36:00Z" w16du:dateUtc="2025-11-02T14:36:00Z">
            <w:rPr>
              <w:rFonts w:ascii="Calibri" w:hAnsi="Calibri" w:cs="Calibri"/>
              <w:sz w:val="24"/>
              <w:szCs w:val="24"/>
            </w:rPr>
          </w:rPrChange>
        </w:rPr>
        <w:t xml:space="preserve"> the mixture back into the well</w:t>
      </w:r>
      <w:r w:rsidRPr="00994865">
        <w:rPr>
          <w:rFonts w:ascii="Calibri" w:hAnsi="Calibri" w:cs="Calibri"/>
          <w:sz w:val="24"/>
          <w:szCs w:val="24"/>
          <w:highlight w:val="cyan"/>
          <w:rPrChange w:id="317" w:author="Triana Amen" w:date="2025-11-02T14:36:00Z" w16du:dateUtc="2025-11-02T14:36:00Z">
            <w:rPr>
              <w:rFonts w:ascii="Calibri" w:hAnsi="Calibri" w:cs="Calibri"/>
              <w:sz w:val="24"/>
              <w:szCs w:val="24"/>
            </w:rPr>
          </w:rPrChange>
        </w:rPr>
        <w:t>, i</w:t>
      </w:r>
      <w:r w:rsidR="00F3143D" w:rsidRPr="00994865">
        <w:rPr>
          <w:rFonts w:ascii="Calibri" w:hAnsi="Calibri" w:cs="Calibri"/>
          <w:sz w:val="24"/>
          <w:szCs w:val="24"/>
          <w:highlight w:val="cyan"/>
          <w:rPrChange w:id="318" w:author="Triana Amen" w:date="2025-11-02T14:36:00Z" w16du:dateUtc="2025-11-02T14:36:00Z">
            <w:rPr>
              <w:rFonts w:ascii="Calibri" w:hAnsi="Calibri" w:cs="Calibri"/>
              <w:sz w:val="24"/>
              <w:szCs w:val="24"/>
            </w:rPr>
          </w:rPrChange>
        </w:rPr>
        <w:t>ncubate the cells at 37</w:t>
      </w:r>
      <w:r w:rsidRPr="00994865">
        <w:rPr>
          <w:rFonts w:ascii="Calibri" w:hAnsi="Calibri" w:cs="Calibri"/>
          <w:sz w:val="24"/>
          <w:szCs w:val="24"/>
          <w:highlight w:val="cyan"/>
          <w:rPrChange w:id="319" w:author="Triana Amen" w:date="2025-11-02T14:36:00Z" w16du:dateUtc="2025-11-02T14:36:00Z">
            <w:rPr>
              <w:rFonts w:ascii="Calibri" w:hAnsi="Calibri" w:cs="Calibri"/>
              <w:sz w:val="24"/>
              <w:szCs w:val="24"/>
            </w:rPr>
          </w:rPrChange>
        </w:rPr>
        <w:t xml:space="preserve"> </w:t>
      </w:r>
      <w:r w:rsidR="00F3143D" w:rsidRPr="00994865">
        <w:rPr>
          <w:rFonts w:ascii="Calibri" w:hAnsi="Calibri" w:cs="Calibri"/>
          <w:sz w:val="24"/>
          <w:szCs w:val="24"/>
          <w:highlight w:val="cyan"/>
          <w:rPrChange w:id="320" w:author="Triana Amen" w:date="2025-11-02T14:36:00Z" w16du:dateUtc="2025-11-02T14:36:00Z">
            <w:rPr>
              <w:rFonts w:ascii="Calibri" w:hAnsi="Calibri" w:cs="Calibri"/>
              <w:sz w:val="24"/>
              <w:szCs w:val="24"/>
            </w:rPr>
          </w:rPrChange>
        </w:rPr>
        <w:t>°C for 10</w:t>
      </w:r>
      <w:r w:rsidRPr="00994865">
        <w:rPr>
          <w:rFonts w:ascii="Calibri" w:hAnsi="Calibri" w:cs="Calibri"/>
          <w:sz w:val="24"/>
          <w:szCs w:val="24"/>
          <w:highlight w:val="cyan"/>
          <w:rPrChange w:id="321" w:author="Triana Amen" w:date="2025-11-02T14:36:00Z" w16du:dateUtc="2025-11-02T14:36:00Z">
            <w:rPr>
              <w:rFonts w:ascii="Calibri" w:hAnsi="Calibri" w:cs="Calibri"/>
              <w:sz w:val="24"/>
              <w:szCs w:val="24"/>
            </w:rPr>
          </w:rPrChange>
        </w:rPr>
        <w:t>–</w:t>
      </w:r>
      <w:r w:rsidR="00F3143D" w:rsidRPr="00994865">
        <w:rPr>
          <w:rFonts w:ascii="Calibri" w:hAnsi="Calibri" w:cs="Calibri"/>
          <w:sz w:val="24"/>
          <w:szCs w:val="24"/>
          <w:highlight w:val="cyan"/>
          <w:rPrChange w:id="322" w:author="Triana Amen" w:date="2025-11-02T14:36:00Z" w16du:dateUtc="2025-11-02T14:36:00Z">
            <w:rPr>
              <w:rFonts w:ascii="Calibri" w:hAnsi="Calibri" w:cs="Calibri"/>
              <w:sz w:val="24"/>
              <w:szCs w:val="24"/>
            </w:rPr>
          </w:rPrChange>
        </w:rPr>
        <w:t>15 min.</w:t>
      </w:r>
    </w:p>
    <w:p w14:paraId="7E435006" w14:textId="77777777" w:rsidR="009D2A00" w:rsidRPr="00994865" w:rsidRDefault="009D2A00" w:rsidP="00992C4F">
      <w:pPr>
        <w:pStyle w:val="ListParagraph"/>
        <w:spacing w:after="0" w:line="240" w:lineRule="auto"/>
        <w:ind w:left="0"/>
        <w:rPr>
          <w:rFonts w:ascii="Calibri" w:hAnsi="Calibri" w:cs="Calibri"/>
          <w:sz w:val="24"/>
          <w:szCs w:val="24"/>
          <w:highlight w:val="cyan"/>
          <w:rPrChange w:id="323" w:author="Triana Amen" w:date="2025-11-02T14:36:00Z" w16du:dateUtc="2025-11-02T14:36:00Z">
            <w:rPr>
              <w:rFonts w:ascii="Calibri" w:hAnsi="Calibri" w:cs="Calibri"/>
              <w:sz w:val="24"/>
              <w:szCs w:val="24"/>
            </w:rPr>
          </w:rPrChange>
        </w:rPr>
      </w:pPr>
    </w:p>
    <w:p w14:paraId="317E8B87" w14:textId="06500974" w:rsidR="00F3143D" w:rsidRPr="00994865" w:rsidRDefault="009D2A00" w:rsidP="00992C4F">
      <w:pPr>
        <w:widowControl/>
        <w:rPr>
          <w:highlight w:val="cyan"/>
          <w:rPrChange w:id="324" w:author="Triana Amen" w:date="2025-11-02T14:36:00Z" w16du:dateUtc="2025-11-02T14:36:00Z">
            <w:rPr/>
          </w:rPrChange>
        </w:rPr>
      </w:pPr>
      <w:r w:rsidRPr="00994865">
        <w:rPr>
          <w:highlight w:val="cyan"/>
          <w:rPrChange w:id="325" w:author="Triana Amen" w:date="2025-11-02T14:36:00Z" w16du:dateUtc="2025-11-02T14:36:00Z">
            <w:rPr/>
          </w:rPrChange>
        </w:rPr>
        <w:t xml:space="preserve">NOTE: </w:t>
      </w:r>
      <w:r w:rsidR="00F3143D" w:rsidRPr="00994865">
        <w:rPr>
          <w:highlight w:val="cyan"/>
          <w:rPrChange w:id="326" w:author="Triana Amen" w:date="2025-11-02T14:36:00Z" w16du:dateUtc="2025-11-02T14:36:00Z">
            <w:rPr/>
          </w:rPrChange>
        </w:rPr>
        <w:t>From this moment, the cells are light-sensitive and should be covered with aluminum foil.</w:t>
      </w:r>
    </w:p>
    <w:p w14:paraId="68D53054" w14:textId="77777777" w:rsidR="009D2A00" w:rsidRPr="00994865" w:rsidRDefault="009D2A00" w:rsidP="00992C4F">
      <w:pPr>
        <w:widowControl/>
        <w:rPr>
          <w:highlight w:val="cyan"/>
          <w:rPrChange w:id="327" w:author="Triana Amen" w:date="2025-11-02T14:36:00Z" w16du:dateUtc="2025-11-02T14:36:00Z">
            <w:rPr/>
          </w:rPrChange>
        </w:rPr>
      </w:pPr>
    </w:p>
    <w:p w14:paraId="5EBB74EF" w14:textId="48237E66" w:rsidR="00F3143D" w:rsidRPr="00994865" w:rsidRDefault="009D2A00" w:rsidP="00992C4F">
      <w:pPr>
        <w:pStyle w:val="ListParagraph"/>
        <w:numPr>
          <w:ilvl w:val="1"/>
          <w:numId w:val="45"/>
        </w:numPr>
        <w:spacing w:after="0" w:line="240" w:lineRule="auto"/>
        <w:ind w:left="0" w:firstLine="0"/>
        <w:rPr>
          <w:rFonts w:ascii="Calibri" w:hAnsi="Calibri" w:cs="Calibri"/>
          <w:sz w:val="24"/>
          <w:szCs w:val="24"/>
          <w:highlight w:val="cyan"/>
          <w:rPrChange w:id="328" w:author="Triana Amen" w:date="2025-11-02T14:36:00Z" w16du:dateUtc="2025-11-02T14:36:00Z">
            <w:rPr>
              <w:rFonts w:ascii="Calibri" w:hAnsi="Calibri" w:cs="Calibri"/>
              <w:sz w:val="24"/>
              <w:szCs w:val="24"/>
            </w:rPr>
          </w:rPrChange>
        </w:rPr>
      </w:pPr>
      <w:r w:rsidRPr="00994865">
        <w:rPr>
          <w:rFonts w:ascii="Calibri" w:hAnsi="Calibri" w:cs="Calibri"/>
          <w:sz w:val="24"/>
          <w:szCs w:val="24"/>
          <w:highlight w:val="cyan"/>
          <w:rPrChange w:id="329" w:author="Triana Amen" w:date="2025-11-02T14:36:00Z" w16du:dateUtc="2025-11-02T14:36:00Z">
            <w:rPr>
              <w:rFonts w:ascii="Calibri" w:hAnsi="Calibri" w:cs="Calibri"/>
              <w:sz w:val="24"/>
              <w:szCs w:val="24"/>
            </w:rPr>
          </w:rPrChange>
        </w:rPr>
        <w:t>Post-</w:t>
      </w:r>
      <w:r w:rsidR="00F3143D" w:rsidRPr="00994865">
        <w:rPr>
          <w:rFonts w:ascii="Calibri" w:hAnsi="Calibri" w:cs="Calibri"/>
          <w:sz w:val="24"/>
          <w:szCs w:val="24"/>
          <w:highlight w:val="cyan"/>
          <w:rPrChange w:id="330" w:author="Triana Amen" w:date="2025-11-02T14:36:00Z" w16du:dateUtc="2025-11-02T14:36:00Z">
            <w:rPr>
              <w:rFonts w:ascii="Calibri" w:hAnsi="Calibri" w:cs="Calibri"/>
              <w:sz w:val="24"/>
              <w:szCs w:val="24"/>
            </w:rPr>
          </w:rPrChange>
        </w:rPr>
        <w:t>staining</w:t>
      </w:r>
      <w:r w:rsidRPr="00994865">
        <w:rPr>
          <w:rFonts w:ascii="Calibri" w:hAnsi="Calibri" w:cs="Calibri"/>
          <w:sz w:val="24"/>
          <w:szCs w:val="24"/>
          <w:highlight w:val="cyan"/>
          <w:rPrChange w:id="331" w:author="Triana Amen" w:date="2025-11-02T14:36:00Z" w16du:dateUtc="2025-11-02T14:36:00Z">
            <w:rPr>
              <w:rFonts w:ascii="Calibri" w:hAnsi="Calibri" w:cs="Calibri"/>
              <w:sz w:val="24"/>
              <w:szCs w:val="24"/>
            </w:rPr>
          </w:rPrChange>
        </w:rPr>
        <w:t xml:space="preserve"> fixation</w:t>
      </w:r>
      <w:r w:rsidR="00F3143D" w:rsidRPr="00994865">
        <w:rPr>
          <w:rFonts w:ascii="Calibri" w:hAnsi="Calibri" w:cs="Calibri"/>
          <w:sz w:val="24"/>
          <w:szCs w:val="24"/>
          <w:highlight w:val="cyan"/>
          <w:rPrChange w:id="332" w:author="Triana Amen" w:date="2025-11-02T14:36:00Z" w16du:dateUtc="2025-11-02T14:36:00Z">
            <w:rPr>
              <w:rFonts w:ascii="Calibri" w:hAnsi="Calibri" w:cs="Calibri"/>
              <w:sz w:val="24"/>
              <w:szCs w:val="24"/>
            </w:rPr>
          </w:rPrChange>
        </w:rPr>
        <w:t xml:space="preserve"> and imaging peroxisomes in fixed cells</w:t>
      </w:r>
    </w:p>
    <w:p w14:paraId="6D0C28A1" w14:textId="77777777" w:rsidR="009D2A00" w:rsidRPr="00994865" w:rsidRDefault="009D2A00" w:rsidP="00992C4F">
      <w:pPr>
        <w:pStyle w:val="ListParagraph"/>
        <w:spacing w:after="0" w:line="240" w:lineRule="auto"/>
        <w:ind w:left="0"/>
        <w:rPr>
          <w:rFonts w:ascii="Calibri" w:hAnsi="Calibri" w:cs="Calibri"/>
          <w:sz w:val="24"/>
          <w:szCs w:val="24"/>
          <w:highlight w:val="cyan"/>
          <w:rPrChange w:id="333" w:author="Triana Amen" w:date="2025-11-02T14:36:00Z" w16du:dateUtc="2025-11-02T14:36:00Z">
            <w:rPr>
              <w:rFonts w:ascii="Calibri" w:hAnsi="Calibri" w:cs="Calibri"/>
              <w:sz w:val="24"/>
              <w:szCs w:val="24"/>
            </w:rPr>
          </w:rPrChange>
        </w:rPr>
      </w:pPr>
    </w:p>
    <w:p w14:paraId="5881EC2F" w14:textId="4C9FD1F7" w:rsidR="00F3143D" w:rsidRPr="00994865" w:rsidRDefault="00F3143D" w:rsidP="00992C4F">
      <w:pPr>
        <w:pStyle w:val="ListParagraph"/>
        <w:numPr>
          <w:ilvl w:val="2"/>
          <w:numId w:val="45"/>
        </w:numPr>
        <w:spacing w:after="0" w:line="240" w:lineRule="auto"/>
        <w:ind w:left="0" w:firstLine="0"/>
        <w:rPr>
          <w:rFonts w:ascii="Calibri" w:hAnsi="Calibri" w:cs="Calibri"/>
          <w:sz w:val="24"/>
          <w:szCs w:val="24"/>
          <w:highlight w:val="cyan"/>
          <w:rPrChange w:id="334" w:author="Triana Amen" w:date="2025-11-02T14:36:00Z" w16du:dateUtc="2025-11-02T14:36:00Z">
            <w:rPr>
              <w:rFonts w:ascii="Calibri" w:hAnsi="Calibri" w:cs="Calibri"/>
              <w:sz w:val="24"/>
              <w:szCs w:val="24"/>
            </w:rPr>
          </w:rPrChange>
        </w:rPr>
      </w:pPr>
      <w:r w:rsidRPr="00994865">
        <w:rPr>
          <w:rFonts w:ascii="Calibri" w:hAnsi="Calibri" w:cs="Calibri"/>
          <w:sz w:val="24"/>
          <w:szCs w:val="24"/>
          <w:highlight w:val="cyan"/>
          <w:rPrChange w:id="335" w:author="Triana Amen" w:date="2025-11-02T14:36:00Z" w16du:dateUtc="2025-11-02T14:36:00Z">
            <w:rPr>
              <w:rFonts w:ascii="Calibri" w:hAnsi="Calibri" w:cs="Calibri"/>
              <w:sz w:val="24"/>
              <w:szCs w:val="24"/>
            </w:rPr>
          </w:rPrChange>
        </w:rPr>
        <w:t>After staining</w:t>
      </w:r>
      <w:r w:rsidR="00077C25" w:rsidRPr="00994865">
        <w:rPr>
          <w:rFonts w:ascii="Calibri" w:hAnsi="Calibri" w:cs="Calibri"/>
          <w:sz w:val="24"/>
          <w:szCs w:val="24"/>
          <w:highlight w:val="cyan"/>
          <w:rPrChange w:id="336" w:author="Triana Amen" w:date="2025-11-02T14:36:00Z" w16du:dateUtc="2025-11-02T14:36:00Z">
            <w:rPr>
              <w:rFonts w:ascii="Calibri" w:hAnsi="Calibri" w:cs="Calibri"/>
              <w:sz w:val="24"/>
              <w:szCs w:val="24"/>
            </w:rPr>
          </w:rPrChange>
        </w:rPr>
        <w:t>,</w:t>
      </w:r>
      <w:r w:rsidRPr="00994865">
        <w:rPr>
          <w:rFonts w:ascii="Calibri" w:hAnsi="Calibri" w:cs="Calibri"/>
          <w:sz w:val="24"/>
          <w:szCs w:val="24"/>
          <w:highlight w:val="cyan"/>
          <w:rPrChange w:id="337" w:author="Triana Amen" w:date="2025-11-02T14:36:00Z" w16du:dateUtc="2025-11-02T14:36:00Z">
            <w:rPr>
              <w:rFonts w:ascii="Calibri" w:hAnsi="Calibri" w:cs="Calibri"/>
              <w:sz w:val="24"/>
              <w:szCs w:val="24"/>
            </w:rPr>
          </w:rPrChange>
        </w:rPr>
        <w:t xml:space="preserve"> carefully remove the media and wash the cells twice with </w:t>
      </w:r>
      <w:r w:rsidR="00B83D9A" w:rsidRPr="00994865">
        <w:rPr>
          <w:rFonts w:ascii="Calibri" w:hAnsi="Calibri" w:cs="Calibri"/>
          <w:sz w:val="24"/>
          <w:szCs w:val="24"/>
          <w:highlight w:val="cyan"/>
          <w:rPrChange w:id="338" w:author="Triana Amen" w:date="2025-11-02T14:36:00Z" w16du:dateUtc="2025-11-02T14:36:00Z">
            <w:rPr>
              <w:rFonts w:ascii="Calibri" w:hAnsi="Calibri" w:cs="Calibri"/>
              <w:sz w:val="24"/>
              <w:szCs w:val="24"/>
            </w:rPr>
          </w:rPrChange>
        </w:rPr>
        <w:t>phosphate-buffered saline (</w:t>
      </w:r>
      <w:r w:rsidRPr="00994865">
        <w:rPr>
          <w:rFonts w:ascii="Calibri" w:hAnsi="Calibri" w:cs="Calibri"/>
          <w:sz w:val="24"/>
          <w:szCs w:val="24"/>
          <w:highlight w:val="cyan"/>
          <w:rPrChange w:id="339" w:author="Triana Amen" w:date="2025-11-02T14:36:00Z" w16du:dateUtc="2025-11-02T14:36:00Z">
            <w:rPr>
              <w:rFonts w:ascii="Calibri" w:hAnsi="Calibri" w:cs="Calibri"/>
              <w:sz w:val="24"/>
              <w:szCs w:val="24"/>
            </w:rPr>
          </w:rPrChange>
        </w:rPr>
        <w:t>PBS</w:t>
      </w:r>
      <w:r w:rsidR="00B83D9A" w:rsidRPr="00994865">
        <w:rPr>
          <w:rFonts w:ascii="Calibri" w:hAnsi="Calibri" w:cs="Calibri"/>
          <w:sz w:val="24"/>
          <w:szCs w:val="24"/>
          <w:highlight w:val="cyan"/>
          <w:rPrChange w:id="340" w:author="Triana Amen" w:date="2025-11-02T14:36:00Z" w16du:dateUtc="2025-11-02T14:36:00Z">
            <w:rPr>
              <w:rFonts w:ascii="Calibri" w:hAnsi="Calibri" w:cs="Calibri"/>
              <w:sz w:val="24"/>
              <w:szCs w:val="24"/>
            </w:rPr>
          </w:rPrChange>
        </w:rPr>
        <w:t>)</w:t>
      </w:r>
      <w:r w:rsidRPr="00994865">
        <w:rPr>
          <w:rFonts w:ascii="Calibri" w:hAnsi="Calibri" w:cs="Calibri"/>
          <w:sz w:val="24"/>
          <w:szCs w:val="24"/>
          <w:highlight w:val="cyan"/>
          <w:rPrChange w:id="341" w:author="Triana Amen" w:date="2025-11-02T14:36:00Z" w16du:dateUtc="2025-11-02T14:36:00Z">
            <w:rPr>
              <w:rFonts w:ascii="Calibri" w:hAnsi="Calibri" w:cs="Calibri"/>
              <w:sz w:val="24"/>
              <w:szCs w:val="24"/>
            </w:rPr>
          </w:rPrChange>
        </w:rPr>
        <w:t>.</w:t>
      </w:r>
    </w:p>
    <w:p w14:paraId="7CCE6C2A" w14:textId="77777777" w:rsidR="009D2A00" w:rsidRPr="00994865" w:rsidRDefault="009D2A00" w:rsidP="00992C4F">
      <w:pPr>
        <w:pStyle w:val="ListParagraph"/>
        <w:spacing w:after="0" w:line="240" w:lineRule="auto"/>
        <w:ind w:left="0"/>
        <w:rPr>
          <w:rFonts w:ascii="Calibri" w:hAnsi="Calibri" w:cs="Calibri"/>
          <w:sz w:val="24"/>
          <w:szCs w:val="24"/>
          <w:highlight w:val="cyan"/>
          <w:rPrChange w:id="342" w:author="Triana Amen" w:date="2025-11-02T14:36:00Z" w16du:dateUtc="2025-11-02T14:36:00Z">
            <w:rPr>
              <w:rFonts w:ascii="Calibri" w:hAnsi="Calibri" w:cs="Calibri"/>
              <w:sz w:val="24"/>
              <w:szCs w:val="24"/>
            </w:rPr>
          </w:rPrChange>
        </w:rPr>
      </w:pPr>
    </w:p>
    <w:p w14:paraId="0B4EAE7B" w14:textId="288779FA" w:rsidR="00F3143D" w:rsidRPr="00994865" w:rsidRDefault="00F3143D" w:rsidP="00992C4F">
      <w:pPr>
        <w:pStyle w:val="ListParagraph"/>
        <w:numPr>
          <w:ilvl w:val="2"/>
          <w:numId w:val="45"/>
        </w:numPr>
        <w:spacing w:after="0" w:line="240" w:lineRule="auto"/>
        <w:ind w:left="0" w:firstLine="0"/>
        <w:rPr>
          <w:rFonts w:ascii="Calibri" w:hAnsi="Calibri" w:cs="Calibri"/>
          <w:sz w:val="24"/>
          <w:szCs w:val="24"/>
          <w:highlight w:val="cyan"/>
          <w:rPrChange w:id="343" w:author="Triana Amen" w:date="2025-11-02T14:36:00Z" w16du:dateUtc="2025-11-02T14:36:00Z">
            <w:rPr>
              <w:rFonts w:ascii="Calibri" w:hAnsi="Calibri" w:cs="Calibri"/>
              <w:sz w:val="24"/>
              <w:szCs w:val="24"/>
            </w:rPr>
          </w:rPrChange>
        </w:rPr>
      </w:pPr>
      <w:r w:rsidRPr="00994865">
        <w:rPr>
          <w:rFonts w:ascii="Calibri" w:hAnsi="Calibri" w:cs="Calibri"/>
          <w:sz w:val="24"/>
          <w:szCs w:val="24"/>
          <w:highlight w:val="cyan"/>
          <w:rPrChange w:id="344" w:author="Triana Amen" w:date="2025-11-02T14:36:00Z" w16du:dateUtc="2025-11-02T14:36:00Z">
            <w:rPr>
              <w:rFonts w:ascii="Calibri" w:hAnsi="Calibri" w:cs="Calibri"/>
              <w:sz w:val="24"/>
              <w:szCs w:val="24"/>
            </w:rPr>
          </w:rPrChange>
        </w:rPr>
        <w:t>Apply 4% paraformaldehyde (PFA) solution</w:t>
      </w:r>
      <w:r w:rsidR="00666DB5" w:rsidRPr="00994865">
        <w:rPr>
          <w:rFonts w:ascii="Calibri" w:hAnsi="Calibri" w:cs="Calibri"/>
          <w:sz w:val="24"/>
          <w:szCs w:val="24"/>
          <w:highlight w:val="cyan"/>
          <w:rPrChange w:id="345" w:author="Triana Amen" w:date="2025-11-02T14:36:00Z" w16du:dateUtc="2025-11-02T14:36:00Z">
            <w:rPr>
              <w:rFonts w:ascii="Calibri" w:hAnsi="Calibri" w:cs="Calibri"/>
              <w:sz w:val="24"/>
              <w:szCs w:val="24"/>
            </w:rPr>
          </w:rPrChange>
        </w:rPr>
        <w:t xml:space="preserve"> in PBS</w:t>
      </w:r>
      <w:r w:rsidRPr="00994865">
        <w:rPr>
          <w:rFonts w:ascii="Calibri" w:hAnsi="Calibri" w:cs="Calibri"/>
          <w:sz w:val="24"/>
          <w:szCs w:val="24"/>
          <w:highlight w:val="cyan"/>
          <w:rPrChange w:id="346" w:author="Triana Amen" w:date="2025-11-02T14:36:00Z" w16du:dateUtc="2025-11-02T14:36:00Z">
            <w:rPr>
              <w:rFonts w:ascii="Calibri" w:hAnsi="Calibri" w:cs="Calibri"/>
              <w:sz w:val="24"/>
              <w:szCs w:val="24"/>
            </w:rPr>
          </w:rPrChange>
        </w:rPr>
        <w:t xml:space="preserve"> </w:t>
      </w:r>
      <w:r w:rsidR="00666DB5" w:rsidRPr="00994865">
        <w:rPr>
          <w:rFonts w:ascii="Calibri" w:hAnsi="Calibri" w:cs="Calibri"/>
          <w:sz w:val="24"/>
          <w:szCs w:val="24"/>
          <w:highlight w:val="cyan"/>
          <w:rPrChange w:id="347" w:author="Triana Amen" w:date="2025-11-02T14:36:00Z" w16du:dateUtc="2025-11-02T14:36:00Z">
            <w:rPr>
              <w:rFonts w:ascii="Calibri" w:hAnsi="Calibri" w:cs="Calibri"/>
              <w:sz w:val="24"/>
              <w:szCs w:val="24"/>
            </w:rPr>
          </w:rPrChange>
        </w:rPr>
        <w:t xml:space="preserve">at </w:t>
      </w:r>
      <w:r w:rsidRPr="00994865">
        <w:rPr>
          <w:rFonts w:ascii="Calibri" w:hAnsi="Calibri" w:cs="Calibri"/>
          <w:sz w:val="24"/>
          <w:szCs w:val="24"/>
          <w:highlight w:val="cyan"/>
          <w:rPrChange w:id="348" w:author="Triana Amen" w:date="2025-11-02T14:36:00Z" w16du:dateUtc="2025-11-02T14:36:00Z">
            <w:rPr>
              <w:rFonts w:ascii="Calibri" w:hAnsi="Calibri" w:cs="Calibri"/>
              <w:sz w:val="24"/>
              <w:szCs w:val="24"/>
            </w:rPr>
          </w:rPrChange>
        </w:rPr>
        <w:t>room temperature for 20 min.</w:t>
      </w:r>
    </w:p>
    <w:p w14:paraId="3C59A4D7" w14:textId="77777777" w:rsidR="009D2A00" w:rsidRPr="00994865" w:rsidRDefault="009D2A00" w:rsidP="00992C4F">
      <w:pPr>
        <w:pStyle w:val="ListParagraph"/>
        <w:spacing w:after="0" w:line="240" w:lineRule="auto"/>
        <w:ind w:left="0"/>
        <w:rPr>
          <w:rFonts w:ascii="Calibri" w:hAnsi="Calibri" w:cs="Calibri"/>
          <w:sz w:val="24"/>
          <w:szCs w:val="24"/>
          <w:highlight w:val="cyan"/>
          <w:rPrChange w:id="349" w:author="Triana Amen" w:date="2025-11-02T14:36:00Z" w16du:dateUtc="2025-11-02T14:36:00Z">
            <w:rPr>
              <w:rFonts w:ascii="Calibri" w:hAnsi="Calibri" w:cs="Calibri"/>
              <w:sz w:val="24"/>
              <w:szCs w:val="24"/>
            </w:rPr>
          </w:rPrChange>
        </w:rPr>
      </w:pPr>
    </w:p>
    <w:p w14:paraId="64884B45" w14:textId="14B4DF4E" w:rsidR="00F3143D" w:rsidRPr="00994865" w:rsidRDefault="00F3143D" w:rsidP="00992C4F">
      <w:pPr>
        <w:pStyle w:val="ListParagraph"/>
        <w:numPr>
          <w:ilvl w:val="2"/>
          <w:numId w:val="45"/>
        </w:numPr>
        <w:spacing w:after="0" w:line="240" w:lineRule="auto"/>
        <w:ind w:left="0" w:firstLine="0"/>
        <w:rPr>
          <w:rFonts w:ascii="Calibri" w:hAnsi="Calibri" w:cs="Calibri"/>
          <w:sz w:val="24"/>
          <w:szCs w:val="24"/>
          <w:highlight w:val="cyan"/>
          <w:rPrChange w:id="350" w:author="Triana Amen" w:date="2025-11-02T14:36:00Z" w16du:dateUtc="2025-11-02T14:36:00Z">
            <w:rPr>
              <w:rFonts w:ascii="Calibri" w:hAnsi="Calibri" w:cs="Calibri"/>
              <w:sz w:val="24"/>
              <w:szCs w:val="24"/>
            </w:rPr>
          </w:rPrChange>
        </w:rPr>
      </w:pPr>
      <w:r w:rsidRPr="00994865">
        <w:rPr>
          <w:rFonts w:ascii="Calibri" w:hAnsi="Calibri" w:cs="Calibri"/>
          <w:sz w:val="24"/>
          <w:szCs w:val="24"/>
          <w:highlight w:val="cyan"/>
          <w:rPrChange w:id="351" w:author="Triana Amen" w:date="2025-11-02T14:36:00Z" w16du:dateUtc="2025-11-02T14:36:00Z">
            <w:rPr>
              <w:rFonts w:ascii="Calibri" w:hAnsi="Calibri" w:cs="Calibri"/>
              <w:sz w:val="24"/>
              <w:szCs w:val="24"/>
            </w:rPr>
          </w:rPrChange>
        </w:rPr>
        <w:t>Carefully remove PFA into a specifically designated waste container. Wash cells once with PBS.</w:t>
      </w:r>
    </w:p>
    <w:p w14:paraId="5F2F138D" w14:textId="77777777" w:rsidR="009D2A00" w:rsidRPr="00994865" w:rsidRDefault="009D2A00" w:rsidP="00992C4F">
      <w:pPr>
        <w:pStyle w:val="ListParagraph"/>
        <w:spacing w:after="0" w:line="240" w:lineRule="auto"/>
        <w:ind w:left="0"/>
        <w:rPr>
          <w:rFonts w:ascii="Calibri" w:hAnsi="Calibri" w:cs="Calibri"/>
          <w:sz w:val="24"/>
          <w:szCs w:val="24"/>
          <w:highlight w:val="cyan"/>
          <w:rPrChange w:id="352" w:author="Triana Amen" w:date="2025-11-02T14:36:00Z" w16du:dateUtc="2025-11-02T14:36:00Z">
            <w:rPr>
              <w:rFonts w:ascii="Calibri" w:hAnsi="Calibri" w:cs="Calibri"/>
              <w:sz w:val="24"/>
              <w:szCs w:val="24"/>
            </w:rPr>
          </w:rPrChange>
        </w:rPr>
      </w:pPr>
    </w:p>
    <w:p w14:paraId="08C2F111" w14:textId="6BAFFB0F" w:rsidR="009D2A00" w:rsidRPr="00994865" w:rsidRDefault="009D2A00" w:rsidP="00992C4F">
      <w:pPr>
        <w:pStyle w:val="ListParagraph"/>
        <w:spacing w:after="0" w:line="240" w:lineRule="auto"/>
        <w:ind w:left="0"/>
        <w:rPr>
          <w:rFonts w:ascii="Calibri" w:hAnsi="Calibri" w:cs="Calibri"/>
          <w:sz w:val="24"/>
          <w:szCs w:val="24"/>
          <w:highlight w:val="cyan"/>
          <w:rPrChange w:id="353" w:author="Triana Amen" w:date="2025-11-02T14:36:00Z" w16du:dateUtc="2025-11-02T14:36:00Z">
            <w:rPr>
              <w:rFonts w:ascii="Calibri" w:hAnsi="Calibri" w:cs="Calibri"/>
              <w:sz w:val="24"/>
              <w:szCs w:val="24"/>
            </w:rPr>
          </w:rPrChange>
        </w:rPr>
      </w:pPr>
      <w:r w:rsidRPr="00994865">
        <w:rPr>
          <w:rFonts w:ascii="Calibri" w:hAnsi="Calibri" w:cs="Calibri"/>
          <w:sz w:val="24"/>
          <w:szCs w:val="24"/>
          <w:highlight w:val="cyan"/>
          <w:rPrChange w:id="354" w:author="Triana Amen" w:date="2025-11-02T14:36:00Z" w16du:dateUtc="2025-11-02T14:36:00Z">
            <w:rPr>
              <w:rFonts w:ascii="Calibri" w:hAnsi="Calibri" w:cs="Calibri"/>
              <w:sz w:val="24"/>
              <w:szCs w:val="24"/>
            </w:rPr>
          </w:rPrChange>
        </w:rPr>
        <w:t>CAUTION: PFA is toxic and must be disposed of according to institutional regulations.</w:t>
      </w:r>
    </w:p>
    <w:p w14:paraId="7AA62F6E" w14:textId="77777777" w:rsidR="009D2A00" w:rsidRPr="00994865" w:rsidRDefault="009D2A00" w:rsidP="00992C4F">
      <w:pPr>
        <w:pStyle w:val="ListParagraph"/>
        <w:spacing w:after="0" w:line="240" w:lineRule="auto"/>
        <w:ind w:left="0"/>
        <w:rPr>
          <w:rFonts w:ascii="Calibri" w:hAnsi="Calibri" w:cs="Calibri"/>
          <w:sz w:val="24"/>
          <w:szCs w:val="24"/>
          <w:highlight w:val="cyan"/>
          <w:rPrChange w:id="355" w:author="Triana Amen" w:date="2025-11-02T14:36:00Z" w16du:dateUtc="2025-11-02T14:36:00Z">
            <w:rPr>
              <w:rFonts w:ascii="Calibri" w:hAnsi="Calibri" w:cs="Calibri"/>
              <w:sz w:val="24"/>
              <w:szCs w:val="24"/>
            </w:rPr>
          </w:rPrChange>
        </w:rPr>
      </w:pPr>
    </w:p>
    <w:p w14:paraId="5BBC84CF" w14:textId="79E77B6A" w:rsidR="00F3143D" w:rsidRPr="00994865" w:rsidRDefault="00F3143D" w:rsidP="00992C4F">
      <w:pPr>
        <w:pStyle w:val="ListParagraph"/>
        <w:numPr>
          <w:ilvl w:val="2"/>
          <w:numId w:val="45"/>
        </w:numPr>
        <w:spacing w:after="0" w:line="240" w:lineRule="auto"/>
        <w:ind w:left="0" w:firstLine="0"/>
        <w:rPr>
          <w:rFonts w:ascii="Calibri" w:hAnsi="Calibri" w:cs="Calibri"/>
          <w:sz w:val="24"/>
          <w:szCs w:val="24"/>
          <w:highlight w:val="cyan"/>
          <w:rPrChange w:id="356" w:author="Triana Amen" w:date="2025-11-02T14:36:00Z" w16du:dateUtc="2025-11-02T14:36:00Z">
            <w:rPr>
              <w:rFonts w:ascii="Calibri" w:hAnsi="Calibri" w:cs="Calibri"/>
              <w:sz w:val="24"/>
              <w:szCs w:val="24"/>
            </w:rPr>
          </w:rPrChange>
        </w:rPr>
      </w:pPr>
      <w:r w:rsidRPr="00994865">
        <w:rPr>
          <w:rFonts w:ascii="Calibri" w:hAnsi="Calibri" w:cs="Calibri"/>
          <w:sz w:val="24"/>
          <w:szCs w:val="24"/>
          <w:highlight w:val="cyan"/>
          <w:rPrChange w:id="357" w:author="Triana Amen" w:date="2025-11-02T14:36:00Z" w16du:dateUtc="2025-11-02T14:36:00Z">
            <w:rPr>
              <w:rFonts w:ascii="Calibri" w:hAnsi="Calibri" w:cs="Calibri"/>
              <w:sz w:val="24"/>
              <w:szCs w:val="24"/>
            </w:rPr>
          </w:rPrChange>
        </w:rPr>
        <w:t>To proceed with immunofluorescence</w:t>
      </w:r>
      <w:r w:rsidR="009D2A00" w:rsidRPr="00994865">
        <w:rPr>
          <w:rFonts w:ascii="Calibri" w:hAnsi="Calibri" w:cs="Calibri"/>
          <w:sz w:val="24"/>
          <w:szCs w:val="24"/>
          <w:highlight w:val="cyan"/>
          <w:rPrChange w:id="358" w:author="Triana Amen" w:date="2025-11-02T14:36:00Z" w16du:dateUtc="2025-11-02T14:36:00Z">
            <w:rPr>
              <w:rFonts w:ascii="Calibri" w:hAnsi="Calibri" w:cs="Calibri"/>
              <w:sz w:val="24"/>
              <w:szCs w:val="24"/>
            </w:rPr>
          </w:rPrChange>
        </w:rPr>
        <w:t>, follow the steps below</w:t>
      </w:r>
    </w:p>
    <w:p w14:paraId="6A3FE4DE" w14:textId="77777777" w:rsidR="00F3143D" w:rsidRPr="00994865" w:rsidRDefault="00F3143D" w:rsidP="009D2A00">
      <w:pPr>
        <w:rPr>
          <w:highlight w:val="cyan"/>
          <w:rPrChange w:id="359" w:author="Triana Amen" w:date="2025-11-02T14:36:00Z" w16du:dateUtc="2025-11-02T14:36:00Z">
            <w:rPr/>
          </w:rPrChange>
        </w:rPr>
      </w:pPr>
    </w:p>
    <w:p w14:paraId="303C1987" w14:textId="392881D1" w:rsidR="00F3143D" w:rsidRPr="00994865" w:rsidRDefault="00F3143D" w:rsidP="00992C4F">
      <w:pPr>
        <w:pStyle w:val="ListParagraph"/>
        <w:numPr>
          <w:ilvl w:val="3"/>
          <w:numId w:val="45"/>
        </w:numPr>
        <w:spacing w:after="0" w:line="240" w:lineRule="auto"/>
        <w:ind w:left="0" w:firstLine="0"/>
        <w:rPr>
          <w:rFonts w:ascii="Calibri" w:hAnsi="Calibri" w:cs="Calibri"/>
          <w:sz w:val="24"/>
          <w:szCs w:val="24"/>
          <w:highlight w:val="cyan"/>
          <w:rPrChange w:id="360" w:author="Triana Amen" w:date="2025-11-02T14:36:00Z" w16du:dateUtc="2025-11-02T14:36:00Z">
            <w:rPr>
              <w:rFonts w:ascii="Calibri" w:hAnsi="Calibri" w:cs="Calibri"/>
              <w:sz w:val="24"/>
              <w:szCs w:val="24"/>
            </w:rPr>
          </w:rPrChange>
        </w:rPr>
      </w:pPr>
      <w:r w:rsidRPr="00994865">
        <w:rPr>
          <w:rFonts w:ascii="Calibri" w:hAnsi="Calibri" w:cs="Calibri"/>
          <w:sz w:val="24"/>
          <w:szCs w:val="24"/>
          <w:highlight w:val="cyan"/>
          <w:rPrChange w:id="361" w:author="Triana Amen" w:date="2025-11-02T14:36:00Z" w16du:dateUtc="2025-11-02T14:36:00Z">
            <w:rPr>
              <w:rFonts w:ascii="Calibri" w:hAnsi="Calibri" w:cs="Calibri"/>
              <w:sz w:val="24"/>
              <w:szCs w:val="24"/>
            </w:rPr>
          </w:rPrChange>
        </w:rPr>
        <w:t>Add 0.5% Triton-X</w:t>
      </w:r>
      <w:r w:rsidR="00666DB5" w:rsidRPr="00994865">
        <w:rPr>
          <w:rFonts w:ascii="Calibri" w:hAnsi="Calibri" w:cs="Calibri"/>
          <w:sz w:val="24"/>
          <w:szCs w:val="24"/>
          <w:highlight w:val="cyan"/>
          <w:rPrChange w:id="362" w:author="Triana Amen" w:date="2025-11-02T14:36:00Z" w16du:dateUtc="2025-11-02T14:36:00Z">
            <w:rPr>
              <w:rFonts w:ascii="Calibri" w:hAnsi="Calibri" w:cs="Calibri"/>
              <w:sz w:val="24"/>
              <w:szCs w:val="24"/>
            </w:rPr>
          </w:rPrChange>
        </w:rPr>
        <w:t xml:space="preserve"> (diluted in PBS)</w:t>
      </w:r>
      <w:r w:rsidRPr="00994865">
        <w:rPr>
          <w:rFonts w:ascii="Calibri" w:hAnsi="Calibri" w:cs="Calibri"/>
          <w:sz w:val="24"/>
          <w:szCs w:val="24"/>
          <w:highlight w:val="cyan"/>
          <w:rPrChange w:id="363" w:author="Triana Amen" w:date="2025-11-02T14:36:00Z" w16du:dateUtc="2025-11-02T14:36:00Z">
            <w:rPr>
              <w:rFonts w:ascii="Calibri" w:hAnsi="Calibri" w:cs="Calibri"/>
              <w:sz w:val="24"/>
              <w:szCs w:val="24"/>
            </w:rPr>
          </w:rPrChange>
        </w:rPr>
        <w:t xml:space="preserve"> to permeabilize the cells. Leave for 2.5 min.</w:t>
      </w:r>
    </w:p>
    <w:p w14:paraId="2FAC6BB6" w14:textId="77777777" w:rsidR="009D2A00" w:rsidRPr="00994865" w:rsidRDefault="009D2A00" w:rsidP="00992C4F">
      <w:pPr>
        <w:pStyle w:val="ListParagraph"/>
        <w:spacing w:after="0" w:line="240" w:lineRule="auto"/>
        <w:ind w:left="0"/>
        <w:rPr>
          <w:rFonts w:ascii="Calibri" w:hAnsi="Calibri" w:cs="Calibri"/>
          <w:sz w:val="24"/>
          <w:szCs w:val="24"/>
          <w:highlight w:val="cyan"/>
          <w:rPrChange w:id="364" w:author="Triana Amen" w:date="2025-11-02T14:36:00Z" w16du:dateUtc="2025-11-02T14:36:00Z">
            <w:rPr>
              <w:rFonts w:ascii="Calibri" w:hAnsi="Calibri" w:cs="Calibri"/>
              <w:sz w:val="24"/>
              <w:szCs w:val="24"/>
            </w:rPr>
          </w:rPrChange>
        </w:rPr>
      </w:pPr>
    </w:p>
    <w:p w14:paraId="0CAC13B5" w14:textId="1CE11A85" w:rsidR="00F3143D" w:rsidRPr="00994865" w:rsidRDefault="00F3143D" w:rsidP="00992C4F">
      <w:pPr>
        <w:pStyle w:val="ListParagraph"/>
        <w:numPr>
          <w:ilvl w:val="3"/>
          <w:numId w:val="45"/>
        </w:numPr>
        <w:spacing w:after="0" w:line="240" w:lineRule="auto"/>
        <w:ind w:left="0" w:firstLine="0"/>
        <w:rPr>
          <w:rFonts w:ascii="Calibri" w:hAnsi="Calibri" w:cs="Calibri"/>
          <w:sz w:val="24"/>
          <w:szCs w:val="24"/>
          <w:highlight w:val="cyan"/>
          <w:rPrChange w:id="365" w:author="Triana Amen" w:date="2025-11-02T14:36:00Z" w16du:dateUtc="2025-11-02T14:36:00Z">
            <w:rPr>
              <w:rFonts w:ascii="Calibri" w:hAnsi="Calibri" w:cs="Calibri"/>
              <w:sz w:val="24"/>
              <w:szCs w:val="24"/>
            </w:rPr>
          </w:rPrChange>
        </w:rPr>
      </w:pPr>
      <w:r w:rsidRPr="00994865">
        <w:rPr>
          <w:rFonts w:ascii="Calibri" w:hAnsi="Calibri" w:cs="Calibri"/>
          <w:sz w:val="24"/>
          <w:szCs w:val="24"/>
          <w:highlight w:val="cyan"/>
          <w:rPrChange w:id="366" w:author="Triana Amen" w:date="2025-11-02T14:36:00Z" w16du:dateUtc="2025-11-02T14:36:00Z">
            <w:rPr>
              <w:rFonts w:ascii="Calibri" w:hAnsi="Calibri" w:cs="Calibri"/>
              <w:sz w:val="24"/>
              <w:szCs w:val="24"/>
            </w:rPr>
          </w:rPrChange>
        </w:rPr>
        <w:t>Carefully remove Triton-X. Wash cells twice, for 10 min with PBS.</w:t>
      </w:r>
    </w:p>
    <w:p w14:paraId="0CD0CBAD" w14:textId="77777777" w:rsidR="009D2A00" w:rsidRPr="00994865" w:rsidRDefault="009D2A00" w:rsidP="00992C4F">
      <w:pPr>
        <w:pStyle w:val="ListParagraph"/>
        <w:spacing w:after="0" w:line="240" w:lineRule="auto"/>
        <w:ind w:left="0"/>
        <w:rPr>
          <w:rFonts w:ascii="Calibri" w:hAnsi="Calibri" w:cs="Calibri"/>
          <w:sz w:val="24"/>
          <w:szCs w:val="24"/>
          <w:highlight w:val="cyan"/>
          <w:rPrChange w:id="367" w:author="Triana Amen" w:date="2025-11-02T14:36:00Z" w16du:dateUtc="2025-11-02T14:36:00Z">
            <w:rPr>
              <w:rFonts w:ascii="Calibri" w:hAnsi="Calibri" w:cs="Calibri"/>
              <w:sz w:val="24"/>
              <w:szCs w:val="24"/>
            </w:rPr>
          </w:rPrChange>
        </w:rPr>
      </w:pPr>
    </w:p>
    <w:p w14:paraId="407CBB0E" w14:textId="407687AC" w:rsidR="00F3143D" w:rsidRPr="00994865" w:rsidRDefault="00F3143D" w:rsidP="00992C4F">
      <w:pPr>
        <w:pStyle w:val="ListParagraph"/>
        <w:numPr>
          <w:ilvl w:val="3"/>
          <w:numId w:val="45"/>
        </w:numPr>
        <w:spacing w:after="0" w:line="240" w:lineRule="auto"/>
        <w:ind w:left="0" w:firstLine="0"/>
        <w:rPr>
          <w:rFonts w:ascii="Calibri" w:hAnsi="Calibri" w:cs="Calibri"/>
          <w:sz w:val="24"/>
          <w:szCs w:val="24"/>
          <w:highlight w:val="cyan"/>
          <w:rPrChange w:id="368" w:author="Triana Amen" w:date="2025-11-02T14:36:00Z" w16du:dateUtc="2025-11-02T14:36:00Z">
            <w:rPr>
              <w:rFonts w:ascii="Calibri" w:hAnsi="Calibri" w:cs="Calibri"/>
              <w:sz w:val="24"/>
              <w:szCs w:val="24"/>
            </w:rPr>
          </w:rPrChange>
        </w:rPr>
      </w:pPr>
      <w:r w:rsidRPr="00994865">
        <w:rPr>
          <w:rFonts w:ascii="Calibri" w:hAnsi="Calibri" w:cs="Calibri"/>
          <w:sz w:val="24"/>
          <w:szCs w:val="24"/>
          <w:highlight w:val="cyan"/>
          <w:rPrChange w:id="369" w:author="Triana Amen" w:date="2025-11-02T14:36:00Z" w16du:dateUtc="2025-11-02T14:36:00Z">
            <w:rPr>
              <w:rFonts w:ascii="Calibri" w:hAnsi="Calibri" w:cs="Calibri"/>
              <w:sz w:val="24"/>
              <w:szCs w:val="24"/>
            </w:rPr>
          </w:rPrChange>
        </w:rPr>
        <w:t>Block with 5% bovine serum albumin (BSA) solution in PBS for 20 min at room temperature or overnight at 4 °C.</w:t>
      </w:r>
    </w:p>
    <w:p w14:paraId="5F7465B2" w14:textId="77777777" w:rsidR="009D2A00" w:rsidRPr="00994865" w:rsidRDefault="009D2A00" w:rsidP="00992C4F">
      <w:pPr>
        <w:pStyle w:val="ListParagraph"/>
        <w:spacing w:after="0" w:line="240" w:lineRule="auto"/>
        <w:ind w:left="0"/>
        <w:rPr>
          <w:rFonts w:ascii="Calibri" w:hAnsi="Calibri" w:cs="Calibri"/>
          <w:sz w:val="24"/>
          <w:szCs w:val="24"/>
          <w:highlight w:val="cyan"/>
          <w:rPrChange w:id="370" w:author="Triana Amen" w:date="2025-11-02T14:36:00Z" w16du:dateUtc="2025-11-02T14:36:00Z">
            <w:rPr>
              <w:rFonts w:ascii="Calibri" w:hAnsi="Calibri" w:cs="Calibri"/>
              <w:sz w:val="24"/>
              <w:szCs w:val="24"/>
            </w:rPr>
          </w:rPrChange>
        </w:rPr>
      </w:pPr>
    </w:p>
    <w:p w14:paraId="0C20D9B0" w14:textId="77777777" w:rsidR="00F3143D" w:rsidRPr="009D2A00" w:rsidRDefault="00F3143D" w:rsidP="00992C4F">
      <w:pPr>
        <w:pStyle w:val="ListParagraph"/>
        <w:numPr>
          <w:ilvl w:val="3"/>
          <w:numId w:val="45"/>
        </w:numPr>
        <w:spacing w:after="0" w:line="240" w:lineRule="auto"/>
        <w:ind w:left="0" w:firstLine="0"/>
        <w:rPr>
          <w:rFonts w:ascii="Calibri" w:hAnsi="Calibri" w:cs="Calibri"/>
          <w:sz w:val="24"/>
          <w:szCs w:val="24"/>
        </w:rPr>
      </w:pPr>
      <w:r w:rsidRPr="00994865">
        <w:rPr>
          <w:rFonts w:ascii="Calibri" w:hAnsi="Calibri" w:cs="Calibri"/>
          <w:sz w:val="24"/>
          <w:szCs w:val="24"/>
          <w:highlight w:val="cyan"/>
          <w:lang w:val="en-GB"/>
          <w:rPrChange w:id="371" w:author="Triana Amen" w:date="2025-11-02T14:36:00Z" w16du:dateUtc="2025-11-02T14:36:00Z">
            <w:rPr>
              <w:rFonts w:ascii="Calibri" w:hAnsi="Calibri" w:cs="Calibri"/>
              <w:sz w:val="24"/>
              <w:szCs w:val="24"/>
              <w:lang w:val="en-GB"/>
            </w:rPr>
          </w:rPrChange>
        </w:rPr>
        <w:t>Proceed</w:t>
      </w:r>
      <w:r w:rsidRPr="00994865">
        <w:rPr>
          <w:rFonts w:ascii="Calibri" w:hAnsi="Calibri" w:cs="Calibri"/>
          <w:sz w:val="24"/>
          <w:szCs w:val="24"/>
          <w:highlight w:val="cyan"/>
          <w:rPrChange w:id="372" w:author="Triana Amen" w:date="2025-11-02T14:36:00Z" w16du:dateUtc="2025-11-02T14:36:00Z">
            <w:rPr>
              <w:rFonts w:ascii="Calibri" w:hAnsi="Calibri" w:cs="Calibri"/>
              <w:sz w:val="24"/>
              <w:szCs w:val="24"/>
            </w:rPr>
          </w:rPrChange>
        </w:rPr>
        <w:t xml:space="preserve"> with the standard immunofluorescence procedure.</w:t>
      </w:r>
    </w:p>
    <w:p w14:paraId="634BE0FE" w14:textId="77777777" w:rsidR="00F3143D" w:rsidRPr="009D2A00" w:rsidRDefault="00F3143D" w:rsidP="009D2A00"/>
    <w:p w14:paraId="6C4653D3" w14:textId="6F7600A0" w:rsidR="00F84747" w:rsidRPr="009D2A00" w:rsidRDefault="00F84747" w:rsidP="009D2A00">
      <w:pPr>
        <w:pBdr>
          <w:top w:val="nil"/>
          <w:left w:val="nil"/>
          <w:bottom w:val="nil"/>
          <w:right w:val="nil"/>
          <w:between w:val="nil"/>
        </w:pBdr>
      </w:pPr>
      <w:bookmarkStart w:id="373" w:name="3dy6vkm" w:colFirst="0" w:colLast="0"/>
      <w:bookmarkEnd w:id="373"/>
      <w:r w:rsidRPr="009D2A00">
        <w:rPr>
          <w:b/>
        </w:rPr>
        <w:t>REPRESENTATIVE RESULTS:</w:t>
      </w:r>
    </w:p>
    <w:p w14:paraId="1B0B3912" w14:textId="7EF05466" w:rsidR="00D559A5" w:rsidRPr="009D2A00" w:rsidRDefault="00F96A7B" w:rsidP="009D2A00">
      <w:proofErr w:type="spellStart"/>
      <w:r w:rsidRPr="009D2A00">
        <w:t>PeroxiSPY</w:t>
      </w:r>
      <w:proofErr w:type="spellEnd"/>
      <w:r w:rsidRPr="009D2A00">
        <w:t xml:space="preserve"> probes are engineered to mimic natural substrates of peroxisomes – branched and very long</w:t>
      </w:r>
      <w:r w:rsidR="009D2A00">
        <w:t>-chain</w:t>
      </w:r>
      <w:r w:rsidRPr="009D2A00">
        <w:t xml:space="preserve"> fatty acids</w:t>
      </w:r>
      <w:r w:rsidR="00D559A5" w:rsidRPr="009D2A00">
        <w:fldChar w:fldCharType="begin">
          <w:fldData xml:space="preserve">PEVuZE5vdGU+PENpdGU+PEF1dGhvcj5Lb3JvdGtvdmE8L0F1dGhvcj48WWVhcj4yMDI0PC9ZZWFy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</w:fldData>
        </w:fldChar>
      </w:r>
      <w:r w:rsidR="00675F81" w:rsidRPr="009D2A00">
        <w:instrText xml:space="preserve"> ADDIN EN.CITE </w:instrText>
      </w:r>
      <w:r w:rsidR="00675F81" w:rsidRPr="009D2A00">
        <w:fldChar w:fldCharType="begin">
          <w:fldData xml:space="preserve">PEVuZE5vdGU+PENpdGU+PEF1dGhvcj5Lb3JvdGtvdmE8L0F1dGhvcj48WWVhcj4yMDI0PC9ZZWFy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</w:fldData>
        </w:fldChar>
      </w:r>
      <w:r w:rsidR="00675F81" w:rsidRPr="009D2A00">
        <w:instrText xml:space="preserve"> ADDIN EN.CITE.DATA </w:instrText>
      </w:r>
      <w:r w:rsidR="00675F81" w:rsidRPr="009D2A00">
        <w:fldChar w:fldCharType="end"/>
      </w:r>
      <w:r w:rsidR="00D559A5" w:rsidRPr="009D2A00">
        <w:fldChar w:fldCharType="separate"/>
      </w:r>
      <w:r w:rsidR="00CF0EF6" w:rsidRPr="009D2A00">
        <w:rPr>
          <w:noProof/>
          <w:vertAlign w:val="superscript"/>
        </w:rPr>
        <w:t>5</w:t>
      </w:r>
      <w:r w:rsidR="00D559A5" w:rsidRPr="009D2A00">
        <w:fldChar w:fldCharType="end"/>
      </w:r>
      <w:r w:rsidRPr="009D2A00">
        <w:t>. Therefore, staining will result in an adenosine triphosphate (ATP) Binding Cassette Subfamily D (ABCD)</w:t>
      </w:r>
      <w:r w:rsidR="00D559A5" w:rsidRPr="009D2A00">
        <w:t xml:space="preserve">-dependent </w:t>
      </w:r>
      <w:r w:rsidR="001423E0" w:rsidRPr="009D2A00">
        <w:t>import</w:t>
      </w:r>
      <w:r w:rsidR="00CC57AB" w:rsidRPr="009D2A00">
        <w:t xml:space="preserve"> of the probes from the cytoplasm into peroxisomes</w:t>
      </w:r>
      <w:r w:rsidRPr="009D2A00">
        <w:rPr>
          <w:rFonts w:eastAsia="Times New Roman"/>
        </w:rPr>
        <w:fldChar w:fldCharType="begin">
          <w:fldData xml:space="preserve">PEVuZE5vdGU+PENpdGU+PEF1dGhvcj5CZXptYW48L0F1dGhvcj48WWVhcj4xOTk4PC9ZZWFyPjxS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</w:fldData>
        </w:fldChar>
      </w:r>
      <w:r w:rsidR="00675F81" w:rsidRPr="009D2A00">
        <w:rPr>
          <w:rFonts w:eastAsia="Times New Roman"/>
        </w:rPr>
        <w:instrText xml:space="preserve"> ADDIN EN.CITE </w:instrText>
      </w:r>
      <w:r w:rsidR="00675F81" w:rsidRPr="009D2A00">
        <w:rPr>
          <w:rFonts w:eastAsia="Times New Roman"/>
        </w:rPr>
        <w:fldChar w:fldCharType="begin">
          <w:fldData xml:space="preserve">PEVuZE5vdGU+PENpdGU+PEF1dGhvcj5CZXptYW48L0F1dGhvcj48WWVhcj4xOTk4PC9ZZWFyPjxS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</w:fldData>
        </w:fldChar>
      </w:r>
      <w:r w:rsidR="00675F81" w:rsidRPr="009D2A00">
        <w:rPr>
          <w:rFonts w:eastAsia="Times New Roman"/>
        </w:rPr>
        <w:instrText xml:space="preserve"> ADDIN EN.CITE.DATA </w:instrText>
      </w:r>
      <w:r w:rsidR="00675F81" w:rsidRPr="009D2A00">
        <w:rPr>
          <w:rFonts w:eastAsia="Times New Roman"/>
        </w:rPr>
      </w:r>
      <w:r w:rsidR="00675F81" w:rsidRPr="009D2A00">
        <w:rPr>
          <w:rFonts w:eastAsia="Times New Roman"/>
        </w:rPr>
        <w:fldChar w:fldCharType="end"/>
      </w:r>
      <w:r w:rsidRPr="009D2A00">
        <w:rPr>
          <w:rFonts w:eastAsia="Times New Roman"/>
        </w:rPr>
      </w:r>
      <w:r w:rsidRPr="009D2A00">
        <w:rPr>
          <w:rFonts w:eastAsia="Times New Roman"/>
        </w:rPr>
        <w:fldChar w:fldCharType="separate"/>
      </w:r>
      <w:r w:rsidR="00675F81" w:rsidRPr="009D2A00">
        <w:rPr>
          <w:rFonts w:eastAsia="Times New Roman"/>
          <w:noProof/>
          <w:vertAlign w:val="superscript"/>
        </w:rPr>
        <w:t>5</w:t>
      </w:r>
      <w:r w:rsidR="009D2A00">
        <w:rPr>
          <w:rFonts w:eastAsia="Times New Roman"/>
          <w:noProof/>
          <w:vertAlign w:val="superscript"/>
        </w:rPr>
        <w:t>–</w:t>
      </w:r>
      <w:r w:rsidR="00675F81" w:rsidRPr="009D2A00">
        <w:rPr>
          <w:rFonts w:eastAsia="Times New Roman"/>
          <w:noProof/>
          <w:vertAlign w:val="superscript"/>
        </w:rPr>
        <w:t>7</w:t>
      </w:r>
      <w:r w:rsidRPr="009D2A00">
        <w:rPr>
          <w:rFonts w:eastAsia="Times New Roman"/>
        </w:rPr>
        <w:fldChar w:fldCharType="end"/>
      </w:r>
      <w:r w:rsidRPr="009D2A00">
        <w:t xml:space="preserve">. Depending on the cell metabolic state, the ATP-dependent </w:t>
      </w:r>
      <w:r w:rsidR="00D559A5" w:rsidRPr="009D2A00">
        <w:t>ABCD</w:t>
      </w:r>
      <w:r w:rsidRPr="009D2A00">
        <w:t xml:space="preserve"> transport may </w:t>
      </w:r>
      <w:r w:rsidR="00D559A5" w:rsidRPr="009D2A00">
        <w:t>efficiently</w:t>
      </w:r>
      <w:r w:rsidR="002814FB" w:rsidRPr="009D2A00">
        <w:t xml:space="preserve"> and rapidly</w:t>
      </w:r>
      <w:r w:rsidR="00D559A5" w:rsidRPr="009D2A00">
        <w:t xml:space="preserve"> </w:t>
      </w:r>
      <w:r w:rsidR="001423E0" w:rsidRPr="009D2A00">
        <w:t>import</w:t>
      </w:r>
      <w:r w:rsidR="00D559A5" w:rsidRPr="009D2A00">
        <w:t xml:space="preserve"> the probes</w:t>
      </w:r>
      <w:r w:rsidR="009D2A00">
        <w:t>,</w:t>
      </w:r>
      <w:r w:rsidR="00D559A5" w:rsidRPr="009D2A00">
        <w:t xml:space="preserve"> which will </w:t>
      </w:r>
      <w:r w:rsidRPr="009D2A00">
        <w:t xml:space="preserve">result in a </w:t>
      </w:r>
      <w:r w:rsidR="0098491E" w:rsidRPr="009D2A00">
        <w:t xml:space="preserve">high </w:t>
      </w:r>
      <w:r w:rsidRPr="009D2A00">
        <w:t>peroxisome to cytoplasm ratio</w:t>
      </w:r>
      <w:r w:rsidR="00D559A5" w:rsidRPr="009D2A00">
        <w:t xml:space="preserve"> of fluorescence intensity</w:t>
      </w:r>
      <w:r w:rsidR="002814FB" w:rsidRPr="009D2A00">
        <w:t xml:space="preserve"> (</w:t>
      </w:r>
      <w:r w:rsidR="002814FB" w:rsidRPr="00992C4F">
        <w:rPr>
          <w:b/>
          <w:bCs/>
        </w:rPr>
        <w:t>Figure 1A</w:t>
      </w:r>
      <w:r w:rsidR="002814FB" w:rsidRPr="009D2A00">
        <w:t>)</w:t>
      </w:r>
      <w:r w:rsidRPr="009D2A00">
        <w:t>.</w:t>
      </w:r>
      <w:r w:rsidR="00D559A5" w:rsidRPr="009D2A00">
        <w:t xml:space="preserve"> Critical steps to ensure </w:t>
      </w:r>
      <w:r w:rsidR="009D2A00">
        <w:t>a</w:t>
      </w:r>
      <w:r w:rsidR="009D2A00" w:rsidRPr="009D2A00">
        <w:t xml:space="preserve"> </w:t>
      </w:r>
      <w:r w:rsidR="00D559A5" w:rsidRPr="009D2A00">
        <w:t xml:space="preserve">high ratio </w:t>
      </w:r>
      <w:r w:rsidR="009D2A00" w:rsidRPr="009D2A00">
        <w:t>i</w:t>
      </w:r>
      <w:r w:rsidR="009D2A00">
        <w:t>nclude</w:t>
      </w:r>
      <w:r w:rsidR="009D2A00" w:rsidRPr="009D2A00">
        <w:t xml:space="preserve"> </w:t>
      </w:r>
      <w:r w:rsidR="00D559A5" w:rsidRPr="009D2A00">
        <w:t>avoiding starvation of cells by regularly replacing cell media and not growing cells at high confluency.</w:t>
      </w:r>
    </w:p>
    <w:p w14:paraId="36590BE8" w14:textId="77777777" w:rsidR="00735DAA" w:rsidRPr="009D2A00" w:rsidRDefault="00735DAA" w:rsidP="009D2A00"/>
    <w:p w14:paraId="610AADE0" w14:textId="16A5C5E2" w:rsidR="00F84747" w:rsidRPr="009D2A00" w:rsidRDefault="00D559A5" w:rsidP="009D2A00">
      <w:r w:rsidRPr="009D2A00">
        <w:t xml:space="preserve">To verify the specificity of peroxisome staining, it is recommended to </w:t>
      </w:r>
      <w:r w:rsidR="009B73D2" w:rsidRPr="009D2A00">
        <w:t>include</w:t>
      </w:r>
      <w:r w:rsidRPr="009D2A00">
        <w:t xml:space="preserve"> </w:t>
      </w:r>
      <w:r w:rsidR="002814FB" w:rsidRPr="009D2A00">
        <w:t>several controls (</w:t>
      </w:r>
      <w:r w:rsidR="002814FB" w:rsidRPr="00992C4F">
        <w:rPr>
          <w:b/>
          <w:bCs/>
        </w:rPr>
        <w:t>Figure 1</w:t>
      </w:r>
      <w:proofErr w:type="gramStart"/>
      <w:r w:rsidR="002814FB" w:rsidRPr="00992C4F">
        <w:rPr>
          <w:b/>
          <w:bCs/>
        </w:rPr>
        <w:t>B</w:t>
      </w:r>
      <w:r w:rsidR="009D2A00" w:rsidRPr="00992C4F">
        <w:t>,</w:t>
      </w:r>
      <w:r w:rsidR="002814FB" w:rsidRPr="00992C4F">
        <w:rPr>
          <w:b/>
          <w:bCs/>
        </w:rPr>
        <w:t>C</w:t>
      </w:r>
      <w:proofErr w:type="gramEnd"/>
      <w:r w:rsidR="002814FB" w:rsidRPr="009D2A00">
        <w:t>). C</w:t>
      </w:r>
      <w:r w:rsidRPr="009D2A00">
        <w:t xml:space="preserve">o-localization analysis with </w:t>
      </w:r>
      <w:r w:rsidR="002814FB" w:rsidRPr="009D2A00">
        <w:t>a reference peroxisomal marker, for example</w:t>
      </w:r>
      <w:r w:rsidR="009D2A00">
        <w:t>,</w:t>
      </w:r>
      <w:r w:rsidR="002814FB" w:rsidRPr="009D2A00">
        <w:t xml:space="preserve"> </w:t>
      </w:r>
      <w:r w:rsidRPr="009D2A00">
        <w:t>protein import marker – GFP-SKL (</w:t>
      </w:r>
      <w:r w:rsidR="009D2A00" w:rsidRPr="009A16BC">
        <w:rPr>
          <w:b/>
          <w:bCs/>
        </w:rPr>
        <w:t>Figure 1</w:t>
      </w:r>
      <w:proofErr w:type="gramStart"/>
      <w:r w:rsidR="009D2A00" w:rsidRPr="009A16BC">
        <w:rPr>
          <w:b/>
          <w:bCs/>
        </w:rPr>
        <w:t>B</w:t>
      </w:r>
      <w:r w:rsidR="009D2A00" w:rsidRPr="009A16BC">
        <w:t>,</w:t>
      </w:r>
      <w:r w:rsidR="009D2A00" w:rsidRPr="009A16BC">
        <w:rPr>
          <w:b/>
          <w:bCs/>
        </w:rPr>
        <w:t>C</w:t>
      </w:r>
      <w:proofErr w:type="gramEnd"/>
      <w:r w:rsidRPr="009D2A00">
        <w:t xml:space="preserve">). Additionally, if </w:t>
      </w:r>
      <w:r w:rsidR="009D2A00" w:rsidRPr="009D2A00">
        <w:t>peroxisome</w:t>
      </w:r>
      <w:r w:rsidR="009D2A00">
        <w:t>-</w:t>
      </w:r>
      <w:r w:rsidRPr="009D2A00">
        <w:t>deficient cell lines are available</w:t>
      </w:r>
      <w:r w:rsidR="002814FB" w:rsidRPr="009D2A00">
        <w:t>, e.g.</w:t>
      </w:r>
      <w:r w:rsidR="009D2A00">
        <w:t>,</w:t>
      </w:r>
      <w:r w:rsidR="002814FB" w:rsidRPr="009D2A00">
        <w:t xml:space="preserve"> PEX19 KO</w:t>
      </w:r>
      <w:r w:rsidRPr="009D2A00">
        <w:t xml:space="preserve">, </w:t>
      </w:r>
      <w:r w:rsidR="00E92A2B" w:rsidRPr="009D2A00">
        <w:t xml:space="preserve">the </w:t>
      </w:r>
      <w:r w:rsidRPr="009D2A00">
        <w:t>staining will be absent in those cells</w:t>
      </w:r>
      <w:r w:rsidR="002814FB" w:rsidRPr="009D2A00">
        <w:t xml:space="preserve"> </w:t>
      </w:r>
      <w:r w:rsidRPr="009D2A00">
        <w:t>(</w:t>
      </w:r>
      <w:r w:rsidRPr="00992C4F">
        <w:rPr>
          <w:b/>
          <w:bCs/>
        </w:rPr>
        <w:t>Figure 1</w:t>
      </w:r>
      <w:r w:rsidR="002814FB" w:rsidRPr="00992C4F">
        <w:rPr>
          <w:b/>
          <w:bCs/>
        </w:rPr>
        <w:t>B</w:t>
      </w:r>
      <w:r w:rsidRPr="009D2A00">
        <w:t>)</w:t>
      </w:r>
      <w:r w:rsidRPr="009D2A00">
        <w:fldChar w:fldCharType="begin">
          <w:fldData xml:space="preserve">PEVuZE5vdGU+PENpdGU+PEF1dGhvcj5Lb3JvdGtvdmE8L0F1dGhvcj48WWVhcj4yMDI0PC9ZZWFy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</w:fldData>
        </w:fldChar>
      </w:r>
      <w:r w:rsidR="00CE2992" w:rsidRPr="009D2A00">
        <w:instrText xml:space="preserve"> ADDIN EN.CITE </w:instrText>
      </w:r>
      <w:r w:rsidR="00CE2992" w:rsidRPr="009D2A00">
        <w:fldChar w:fldCharType="begin">
          <w:fldData xml:space="preserve">PEVuZE5vdGU+PENpdGU+PEF1dGhvcj5Lb3JvdGtvdmE8L0F1dGhvcj48WWVhcj4yMDI0PC9ZZWFy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</w:fldData>
        </w:fldChar>
      </w:r>
      <w:r w:rsidR="00CE2992" w:rsidRPr="009D2A00">
        <w:instrText xml:space="preserve"> ADDIN EN.CITE.DATA </w:instrText>
      </w:r>
      <w:r w:rsidR="00CE2992" w:rsidRPr="009D2A00">
        <w:fldChar w:fldCharType="end"/>
      </w:r>
      <w:r w:rsidRPr="009D2A00">
        <w:fldChar w:fldCharType="separate"/>
      </w:r>
      <w:r w:rsidR="00CE2992" w:rsidRPr="009D2A00">
        <w:rPr>
          <w:noProof/>
          <w:vertAlign w:val="superscript"/>
        </w:rPr>
        <w:t>5,8</w:t>
      </w:r>
      <w:r w:rsidRPr="009D2A00">
        <w:fldChar w:fldCharType="end"/>
      </w:r>
      <w:r w:rsidRPr="009D2A00">
        <w:t>.</w:t>
      </w:r>
    </w:p>
    <w:p w14:paraId="73B2B765" w14:textId="77777777" w:rsidR="00735DAA" w:rsidRPr="009D2A00" w:rsidRDefault="00735DAA" w:rsidP="009D2A00"/>
    <w:p w14:paraId="26FD3B63" w14:textId="1CD1C522" w:rsidR="00D559A5" w:rsidRPr="009D2A00" w:rsidRDefault="000430EE" w:rsidP="009D2A00">
      <w:r w:rsidRPr="009D2A00">
        <w:t>Peroxisome probes</w:t>
      </w:r>
      <w:r w:rsidR="00D559A5" w:rsidRPr="009D2A00">
        <w:t xml:space="preserve"> can be used to measure peroxisome density</w:t>
      </w:r>
      <w:r w:rsidR="0098491E" w:rsidRPr="009D2A00">
        <w:t xml:space="preserve"> (</w:t>
      </w:r>
      <w:r w:rsidR="0098491E" w:rsidRPr="00992C4F">
        <w:rPr>
          <w:b/>
          <w:bCs/>
        </w:rPr>
        <w:t xml:space="preserve">Figure </w:t>
      </w:r>
      <w:r w:rsidR="00CC57AB" w:rsidRPr="00992C4F">
        <w:rPr>
          <w:b/>
          <w:bCs/>
        </w:rPr>
        <w:t>1</w:t>
      </w:r>
      <w:r w:rsidR="00675F81" w:rsidRPr="00992C4F">
        <w:rPr>
          <w:b/>
          <w:bCs/>
        </w:rPr>
        <w:t>C</w:t>
      </w:r>
      <w:r w:rsidR="0098491E" w:rsidRPr="009D2A00">
        <w:t>)</w:t>
      </w:r>
      <w:r w:rsidR="0098491E" w:rsidRPr="009D2A00">
        <w:fldChar w:fldCharType="begin">
          <w:fldData xml:space="preserve">PEVuZE5vdGU+PENpdGU+PEF1dGhvcj5Lb3JvdGtvdmE8L0F1dGhvcj48WWVhcj4yMDI0PC9ZZWFy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</w:fldData>
        </w:fldChar>
      </w:r>
      <w:r w:rsidR="00943CA7" w:rsidRPr="009D2A00">
        <w:instrText xml:space="preserve"> ADDIN EN.CITE </w:instrText>
      </w:r>
      <w:r w:rsidR="00943CA7" w:rsidRPr="009D2A00">
        <w:fldChar w:fldCharType="begin">
          <w:fldData xml:space="preserve">PEVuZE5vdGU+PENpdGU+PEF1dGhvcj5Lb3JvdGtvdmE8L0F1dGhvcj48WWVhcj4yMDI0PC9ZZWFy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</w:fldData>
        </w:fldChar>
      </w:r>
      <w:r w:rsidR="00943CA7" w:rsidRPr="009D2A00">
        <w:instrText xml:space="preserve"> ADDIN EN.CITE.DATA </w:instrText>
      </w:r>
      <w:r w:rsidR="00943CA7" w:rsidRPr="009D2A00">
        <w:fldChar w:fldCharType="end"/>
      </w:r>
      <w:r w:rsidR="0098491E" w:rsidRPr="009D2A00">
        <w:fldChar w:fldCharType="separate"/>
      </w:r>
      <w:r w:rsidR="00CE2992" w:rsidRPr="009D2A00">
        <w:rPr>
          <w:noProof/>
          <w:vertAlign w:val="superscript"/>
        </w:rPr>
        <w:t>5,9</w:t>
      </w:r>
      <w:r w:rsidR="0098491E" w:rsidRPr="009D2A00">
        <w:fldChar w:fldCharType="end"/>
      </w:r>
      <w:r w:rsidR="00CC57AB" w:rsidRPr="009D2A00">
        <w:t xml:space="preserve">, and </w:t>
      </w:r>
      <w:r w:rsidR="009D2A00">
        <w:t>are</w:t>
      </w:r>
      <w:r w:rsidR="009D2A00" w:rsidRPr="009D2A00">
        <w:t xml:space="preserve"> </w:t>
      </w:r>
      <w:r w:rsidR="00CC57AB" w:rsidRPr="009D2A00">
        <w:t>being developed to assess substrate import, peroxisome dynamics</w:t>
      </w:r>
      <w:r w:rsidR="009D2A00">
        <w:t>,</w:t>
      </w:r>
      <w:r w:rsidR="00CC57AB" w:rsidRPr="009D2A00">
        <w:t xml:space="preserve"> and interactions</w:t>
      </w:r>
      <w:r w:rsidR="00D559A5" w:rsidRPr="009D2A00">
        <w:t>. For quantitative imaging</w:t>
      </w:r>
      <w:r w:rsidR="009D2A00">
        <w:t>,</w:t>
      </w:r>
      <w:r w:rsidR="00D559A5" w:rsidRPr="009D2A00">
        <w:t xml:space="preserve"> it is important to standardize the staining procedure, the timing of image acquisition (e.g.</w:t>
      </w:r>
      <w:r w:rsidR="009D2A00">
        <w:t>,</w:t>
      </w:r>
      <w:r w:rsidR="00D559A5" w:rsidRPr="009D2A00">
        <w:t xml:space="preserve"> 10</w:t>
      </w:r>
      <w:r w:rsidR="009D2A00">
        <w:t>–</w:t>
      </w:r>
      <w:r w:rsidR="00675F81" w:rsidRPr="009D2A00">
        <w:t>20</w:t>
      </w:r>
      <w:r w:rsidR="00B62EBE" w:rsidRPr="009D2A00">
        <w:t xml:space="preserve"> </w:t>
      </w:r>
      <w:r w:rsidR="00D559A5" w:rsidRPr="009D2A00">
        <w:t xml:space="preserve">min after the staining), </w:t>
      </w:r>
      <w:r w:rsidR="0098491E" w:rsidRPr="009D2A00">
        <w:t xml:space="preserve">the </w:t>
      </w:r>
      <w:r w:rsidR="00D559A5" w:rsidRPr="009D2A00">
        <w:t>cell line preparation</w:t>
      </w:r>
      <w:r w:rsidR="0098491E" w:rsidRPr="009D2A00">
        <w:t xml:space="preserve">, and </w:t>
      </w:r>
      <w:r w:rsidR="009D2A00">
        <w:t xml:space="preserve">the </w:t>
      </w:r>
      <w:r w:rsidR="0098491E" w:rsidRPr="009D2A00">
        <w:t xml:space="preserve">parameters of </w:t>
      </w:r>
      <w:r w:rsidR="0030291E" w:rsidRPr="009D2A00">
        <w:t>acquisition</w:t>
      </w:r>
      <w:r w:rsidR="00D559A5" w:rsidRPr="009D2A00">
        <w:t xml:space="preserve">. </w:t>
      </w:r>
      <w:r w:rsidR="009F3440" w:rsidRPr="009D2A00">
        <w:t xml:space="preserve">Some cell lines require optimization of </w:t>
      </w:r>
      <w:proofErr w:type="gramStart"/>
      <w:r w:rsidR="009F3440" w:rsidRPr="009D2A00">
        <w:t>the probe</w:t>
      </w:r>
      <w:proofErr w:type="gramEnd"/>
      <w:r w:rsidR="009F3440" w:rsidRPr="009D2A00">
        <w:t xml:space="preserve"> concentration as well as the timing </w:t>
      </w:r>
      <w:proofErr w:type="gramStart"/>
      <w:r w:rsidR="00223F87" w:rsidRPr="009D2A00">
        <w:t xml:space="preserve">in order </w:t>
      </w:r>
      <w:r w:rsidR="00944702" w:rsidRPr="009D2A00">
        <w:t>to</w:t>
      </w:r>
      <w:proofErr w:type="gramEnd"/>
      <w:r w:rsidR="00944702" w:rsidRPr="009D2A00">
        <w:t xml:space="preserve"> </w:t>
      </w:r>
      <w:r w:rsidR="00B13218" w:rsidRPr="009D2A00">
        <w:t>improve the signal intensity of the peroxisomes relative to the cytosolic background</w:t>
      </w:r>
      <w:r w:rsidR="00675F81" w:rsidRPr="009D2A00">
        <w:t>,</w:t>
      </w:r>
      <w:r w:rsidR="009F3440" w:rsidRPr="009D2A00">
        <w:t xml:space="preserve"> </w:t>
      </w:r>
      <w:r w:rsidR="00675F81" w:rsidRPr="009D2A00">
        <w:t>e.g.</w:t>
      </w:r>
      <w:r w:rsidR="009D2A00">
        <w:t>,</w:t>
      </w:r>
      <w:r w:rsidR="00675F81" w:rsidRPr="009D2A00">
        <w:t xml:space="preserve"> 250 </w:t>
      </w:r>
      <w:proofErr w:type="spellStart"/>
      <w:r w:rsidR="00675F81" w:rsidRPr="009D2A00">
        <w:t>nM</w:t>
      </w:r>
      <w:proofErr w:type="spellEnd"/>
      <w:r w:rsidR="00675F81" w:rsidRPr="009D2A00">
        <w:t xml:space="preserve"> and 20 min work better for COS-7 cells </w:t>
      </w:r>
      <w:r w:rsidR="009F3440" w:rsidRPr="009D2A00">
        <w:t>(</w:t>
      </w:r>
      <w:r w:rsidR="009F3440" w:rsidRPr="00992C4F">
        <w:rPr>
          <w:b/>
          <w:bCs/>
        </w:rPr>
        <w:t xml:space="preserve">Figure </w:t>
      </w:r>
      <w:r w:rsidR="0066269E" w:rsidRPr="00992C4F">
        <w:rPr>
          <w:b/>
          <w:bCs/>
        </w:rPr>
        <w:t>2A</w:t>
      </w:r>
      <w:r w:rsidR="009F3440" w:rsidRPr="009D2A00">
        <w:t xml:space="preserve">). </w:t>
      </w:r>
      <w:r w:rsidR="00675F81" w:rsidRPr="009D2A00">
        <w:t xml:space="preserve">Cells metabolize the probes, which leads to </w:t>
      </w:r>
      <w:r w:rsidR="009D2A00">
        <w:t xml:space="preserve">a </w:t>
      </w:r>
      <w:r w:rsidR="00675F81" w:rsidRPr="009D2A00">
        <w:t>gradual reduction of peroxisome staining over time</w:t>
      </w:r>
      <w:r w:rsidR="009D2A00">
        <w:t>;</w:t>
      </w:r>
      <w:r w:rsidR="009D2A00" w:rsidRPr="009D2A00">
        <w:t xml:space="preserve"> </w:t>
      </w:r>
      <w:proofErr w:type="gramStart"/>
      <w:r w:rsidR="00675F81" w:rsidRPr="009D2A00">
        <w:t>however</w:t>
      </w:r>
      <w:proofErr w:type="gramEnd"/>
      <w:r w:rsidR="00675F81" w:rsidRPr="009D2A00">
        <w:t xml:space="preserve"> the ratio of peroxisome to cytoplasm can improve over 24 h (</w:t>
      </w:r>
      <w:r w:rsidR="00675F81" w:rsidRPr="00992C4F">
        <w:rPr>
          <w:b/>
          <w:bCs/>
        </w:rPr>
        <w:t>Figure 2B</w:t>
      </w:r>
      <w:r w:rsidR="00675F81" w:rsidRPr="009D2A00">
        <w:t xml:space="preserve">). Additionally, </w:t>
      </w:r>
      <w:r w:rsidR="00D559A5" w:rsidRPr="009D2A00">
        <w:t xml:space="preserve">we developed a fixation procedure, which allows co-staining with antibodies and visualization of peroxisomes </w:t>
      </w:r>
      <w:proofErr w:type="gramStart"/>
      <w:r w:rsidR="00D559A5" w:rsidRPr="009D2A00">
        <w:t xml:space="preserve">at a </w:t>
      </w:r>
      <w:r w:rsidR="0098491E" w:rsidRPr="009D2A00">
        <w:t>later time</w:t>
      </w:r>
      <w:proofErr w:type="gramEnd"/>
      <w:r w:rsidR="00675F81" w:rsidRPr="009D2A00">
        <w:t xml:space="preserve"> </w:t>
      </w:r>
      <w:r w:rsidR="0098491E" w:rsidRPr="009D2A00">
        <w:t>(</w:t>
      </w:r>
      <w:r w:rsidR="0098491E" w:rsidRPr="00992C4F">
        <w:rPr>
          <w:b/>
          <w:bCs/>
        </w:rPr>
        <w:t xml:space="preserve">Figure </w:t>
      </w:r>
      <w:r w:rsidR="00CC57AB" w:rsidRPr="00992C4F">
        <w:rPr>
          <w:b/>
          <w:bCs/>
        </w:rPr>
        <w:t>2</w:t>
      </w:r>
      <w:proofErr w:type="gramStart"/>
      <w:r w:rsidR="00675F81" w:rsidRPr="00992C4F">
        <w:rPr>
          <w:b/>
          <w:bCs/>
        </w:rPr>
        <w:t>C</w:t>
      </w:r>
      <w:r w:rsidR="00A00ED7">
        <w:rPr>
          <w:b/>
          <w:bCs/>
        </w:rPr>
        <w:t>,D</w:t>
      </w:r>
      <w:proofErr w:type="gramEnd"/>
      <w:r w:rsidR="0098491E" w:rsidRPr="009D2A00">
        <w:t>)</w:t>
      </w:r>
      <w:r w:rsidR="00D559A5" w:rsidRPr="009D2A00">
        <w:t>.</w:t>
      </w:r>
    </w:p>
    <w:p w14:paraId="584DA822" w14:textId="77777777" w:rsidR="009B4520" w:rsidRPr="009D2A00" w:rsidRDefault="009B4520" w:rsidP="009D2A00"/>
    <w:p w14:paraId="08C017AF" w14:textId="68DEC959" w:rsidR="00F84747" w:rsidRPr="009D2A00" w:rsidRDefault="00F84747" w:rsidP="009D2A00">
      <w:pPr>
        <w:rPr>
          <w:b/>
        </w:rPr>
      </w:pPr>
      <w:r w:rsidRPr="009D2A00">
        <w:rPr>
          <w:b/>
        </w:rPr>
        <w:t>FIGURE AND TABLE LEGENDS:</w:t>
      </w:r>
    </w:p>
    <w:p w14:paraId="318E3EA6" w14:textId="637C41BC" w:rsidR="002814FB" w:rsidRDefault="00F96A7B" w:rsidP="009D2A00">
      <w:pPr>
        <w:pBdr>
          <w:top w:val="nil"/>
          <w:left w:val="nil"/>
          <w:bottom w:val="nil"/>
          <w:right w:val="nil"/>
          <w:between w:val="nil"/>
        </w:pBdr>
      </w:pPr>
      <w:r w:rsidRPr="009D2A00">
        <w:rPr>
          <w:b/>
          <w:bCs/>
        </w:rPr>
        <w:t xml:space="preserve">Figure 1: </w:t>
      </w:r>
      <w:r w:rsidR="009D2A00">
        <w:rPr>
          <w:b/>
          <w:bCs/>
        </w:rPr>
        <w:t>Live cell imaging of peroxisomes</w:t>
      </w:r>
      <w:r w:rsidR="009D2A00" w:rsidRPr="00992C4F">
        <w:rPr>
          <w:b/>
          <w:bCs/>
        </w:rPr>
        <w:t>.</w:t>
      </w:r>
      <w:r w:rsidR="009D2A00" w:rsidRPr="00992C4F">
        <w:t xml:space="preserve"> (</w:t>
      </w:r>
      <w:r w:rsidR="009D2A00">
        <w:rPr>
          <w:b/>
          <w:bCs/>
        </w:rPr>
        <w:t>A</w:t>
      </w:r>
      <w:r w:rsidR="009D2A00" w:rsidRPr="00992C4F">
        <w:t>)</w:t>
      </w:r>
      <w:r w:rsidR="009D2A00">
        <w:rPr>
          <w:b/>
          <w:bCs/>
        </w:rPr>
        <w:t xml:space="preserve"> </w:t>
      </w:r>
      <w:r w:rsidR="00982DF9" w:rsidRPr="009D2A00">
        <w:t xml:space="preserve">Schematic of </w:t>
      </w:r>
      <w:r w:rsidR="007D5C42" w:rsidRPr="009D2A00">
        <w:t>staining</w:t>
      </w:r>
      <w:r w:rsidR="00982DF9" w:rsidRPr="009D2A00">
        <w:t>.</w:t>
      </w:r>
      <w:r w:rsidR="009D2A00">
        <w:rPr>
          <w:b/>
          <w:bCs/>
        </w:rPr>
        <w:t xml:space="preserve"> </w:t>
      </w:r>
      <w:r w:rsidR="009D2A00" w:rsidRPr="009A16BC">
        <w:t>(</w:t>
      </w:r>
      <w:r w:rsidR="009D2A00">
        <w:rPr>
          <w:b/>
          <w:bCs/>
        </w:rPr>
        <w:t>B</w:t>
      </w:r>
      <w:r w:rsidR="009D2A00" w:rsidRPr="009A16BC">
        <w:t>)</w:t>
      </w:r>
      <w:r w:rsidR="009D2A00">
        <w:t xml:space="preserve"> </w:t>
      </w:r>
      <w:r w:rsidR="00982DF9" w:rsidRPr="009D2A00">
        <w:t xml:space="preserve">Confocal microscopy of </w:t>
      </w:r>
      <w:r w:rsidR="002814FB" w:rsidRPr="009D2A00">
        <w:t xml:space="preserve">WT and PEX19 KO </w:t>
      </w:r>
      <w:r w:rsidR="00982DF9" w:rsidRPr="009D2A00">
        <w:t xml:space="preserve">HEK293T </w:t>
      </w:r>
      <w:r w:rsidR="002814FB" w:rsidRPr="009D2A00">
        <w:t>cells over</w:t>
      </w:r>
      <w:r w:rsidR="00982DF9" w:rsidRPr="009D2A00">
        <w:t xml:space="preserve">expressing GFP-SKL and stained with </w:t>
      </w:r>
      <w:r w:rsidR="007D5C42" w:rsidRPr="009D2A00">
        <w:t>the red peroxisome probe</w:t>
      </w:r>
      <w:r w:rsidR="00982DF9" w:rsidRPr="009D2A00">
        <w:t xml:space="preserve"> </w:t>
      </w:r>
      <w:r w:rsidR="002814FB" w:rsidRPr="009D2A00">
        <w:t>(</w:t>
      </w:r>
      <w:r w:rsidR="00982DF9" w:rsidRPr="009D2A00">
        <w:t>1 µM for 10</w:t>
      </w:r>
      <w:r w:rsidR="00F922D2" w:rsidRPr="009D2A00">
        <w:t xml:space="preserve"> </w:t>
      </w:r>
      <w:r w:rsidR="00982DF9" w:rsidRPr="009D2A00">
        <w:t>min</w:t>
      </w:r>
      <w:r w:rsidR="002814FB" w:rsidRPr="009D2A00">
        <w:t>)</w:t>
      </w:r>
      <w:r w:rsidR="00982DF9" w:rsidRPr="009D2A00">
        <w:t xml:space="preserve">. </w:t>
      </w:r>
      <w:r w:rsidR="002814FB" w:rsidRPr="009D2A00">
        <w:t>S</w:t>
      </w:r>
      <w:r w:rsidR="00982DF9" w:rsidRPr="009D2A00">
        <w:t xml:space="preserve">cale bars – 1 </w:t>
      </w:r>
      <w:proofErr w:type="spellStart"/>
      <w:r w:rsidR="009D2A00" w:rsidRPr="009D2A00">
        <w:t>μm</w:t>
      </w:r>
      <w:proofErr w:type="spellEnd"/>
      <w:r w:rsidR="009D2A00" w:rsidRPr="009D2A00">
        <w:t xml:space="preserve"> </w:t>
      </w:r>
      <w:r w:rsidR="00982DF9" w:rsidRPr="009D2A00">
        <w:t>and 10</w:t>
      </w:r>
      <w:r w:rsidR="00F922D2" w:rsidRPr="009D2A00">
        <w:t xml:space="preserve"> </w:t>
      </w:r>
      <w:proofErr w:type="spellStart"/>
      <w:r w:rsidR="00982DF9" w:rsidRPr="009D2A00">
        <w:t>μm</w:t>
      </w:r>
      <w:proofErr w:type="spellEnd"/>
      <w:r w:rsidR="00982DF9" w:rsidRPr="009D2A00">
        <w:t xml:space="preserve">. </w:t>
      </w:r>
      <w:r w:rsidR="009D2A00">
        <w:t>The r</w:t>
      </w:r>
      <w:r w:rsidR="009D2A00" w:rsidRPr="009D2A00">
        <w:t xml:space="preserve">epresentative </w:t>
      </w:r>
      <w:r w:rsidR="00982DF9" w:rsidRPr="009D2A00">
        <w:t>intensity profile is shown.</w:t>
      </w:r>
      <w:r w:rsidR="009D2A00">
        <w:rPr>
          <w:b/>
          <w:bCs/>
        </w:rPr>
        <w:t xml:space="preserve"> </w:t>
      </w:r>
      <w:r w:rsidR="009D2A00" w:rsidRPr="009A16BC">
        <w:t>(</w:t>
      </w:r>
      <w:r w:rsidR="009D2A00">
        <w:rPr>
          <w:b/>
          <w:bCs/>
        </w:rPr>
        <w:t>C</w:t>
      </w:r>
      <w:r w:rsidR="009D2A00" w:rsidRPr="009A16BC">
        <w:t>)</w:t>
      </w:r>
      <w:r w:rsidR="009D2A00">
        <w:t xml:space="preserve"> </w:t>
      </w:r>
      <w:r w:rsidR="002814FB" w:rsidRPr="009D2A00">
        <w:t xml:space="preserve">Confocal microscopy of human fibroblasts overexpressing GFP-SKL and stained with </w:t>
      </w:r>
      <w:proofErr w:type="spellStart"/>
      <w:r w:rsidR="002814FB" w:rsidRPr="009D2A00">
        <w:t>PeroxiSPY</w:t>
      </w:r>
      <w:proofErr w:type="spellEnd"/>
      <w:r w:rsidR="002814FB" w:rsidRPr="009D2A00">
        <w:t xml:space="preserve"> (1 µM for 10</w:t>
      </w:r>
      <w:r w:rsidR="00F922D2" w:rsidRPr="009D2A00">
        <w:t xml:space="preserve"> </w:t>
      </w:r>
      <w:r w:rsidR="002814FB" w:rsidRPr="009D2A00">
        <w:t xml:space="preserve">min). Scale bars – 1 </w:t>
      </w:r>
      <w:proofErr w:type="spellStart"/>
      <w:r w:rsidR="009D2A00" w:rsidRPr="009D2A00">
        <w:t>μm</w:t>
      </w:r>
      <w:proofErr w:type="spellEnd"/>
      <w:r w:rsidR="009D2A00" w:rsidRPr="009D2A00">
        <w:t xml:space="preserve"> </w:t>
      </w:r>
      <w:r w:rsidR="002814FB" w:rsidRPr="009D2A00">
        <w:t>and 10</w:t>
      </w:r>
      <w:r w:rsidR="00F922D2" w:rsidRPr="009D2A00">
        <w:t xml:space="preserve"> </w:t>
      </w:r>
      <w:proofErr w:type="spellStart"/>
      <w:r w:rsidR="002814FB" w:rsidRPr="009D2A00">
        <w:t>μm</w:t>
      </w:r>
      <w:proofErr w:type="spellEnd"/>
      <w:r w:rsidR="002814FB" w:rsidRPr="009D2A00">
        <w:t xml:space="preserve">. </w:t>
      </w:r>
      <w:r w:rsidR="009D2A00">
        <w:t>The r</w:t>
      </w:r>
      <w:r w:rsidR="009D2A00" w:rsidRPr="009D2A00">
        <w:t xml:space="preserve">epresentative </w:t>
      </w:r>
      <w:r w:rsidR="002814FB" w:rsidRPr="009D2A00">
        <w:t xml:space="preserve">intensity profile is </w:t>
      </w:r>
      <w:r w:rsidR="002814FB" w:rsidRPr="009D2A00">
        <w:lastRenderedPageBreak/>
        <w:t>shown.</w:t>
      </w:r>
      <w:r w:rsidR="009D2A00">
        <w:rPr>
          <w:b/>
          <w:bCs/>
        </w:rPr>
        <w:t xml:space="preserve"> </w:t>
      </w:r>
      <w:r w:rsidR="009D2A00" w:rsidRPr="009A16BC">
        <w:t>(</w:t>
      </w:r>
      <w:r w:rsidR="009D2A00">
        <w:rPr>
          <w:b/>
          <w:bCs/>
        </w:rPr>
        <w:t>D</w:t>
      </w:r>
      <w:r w:rsidR="009D2A00" w:rsidRPr="009A16BC">
        <w:t>)</w:t>
      </w:r>
      <w:r w:rsidR="009D2A00">
        <w:t xml:space="preserve"> </w:t>
      </w:r>
      <w:r w:rsidR="002814FB" w:rsidRPr="009D2A00">
        <w:t>Confocal microscopy of SW13</w:t>
      </w:r>
      <w:r w:rsidR="001423E0" w:rsidRPr="009D2A00">
        <w:t xml:space="preserve"> (Adrenal Cortex)</w:t>
      </w:r>
      <w:r w:rsidR="002814FB" w:rsidRPr="009D2A00">
        <w:t>, SH-SY5Y</w:t>
      </w:r>
      <w:r w:rsidR="001423E0" w:rsidRPr="009D2A00">
        <w:t xml:space="preserve"> (Neuroblasts)</w:t>
      </w:r>
      <w:r w:rsidR="002814FB" w:rsidRPr="009D2A00">
        <w:t>, CCL-136</w:t>
      </w:r>
      <w:r w:rsidR="001423E0" w:rsidRPr="009D2A00">
        <w:t xml:space="preserve"> (Myocytes)</w:t>
      </w:r>
      <w:r w:rsidR="002814FB" w:rsidRPr="009D2A00">
        <w:t xml:space="preserve">, </w:t>
      </w:r>
      <w:proofErr w:type="spellStart"/>
      <w:r w:rsidR="002814FB" w:rsidRPr="009D2A00">
        <w:t>HaCat</w:t>
      </w:r>
      <w:proofErr w:type="spellEnd"/>
      <w:r w:rsidR="001423E0" w:rsidRPr="009D2A00">
        <w:t xml:space="preserve"> (Keratinocytes)</w:t>
      </w:r>
      <w:r w:rsidR="002814FB" w:rsidRPr="009D2A00">
        <w:t>, U2OS</w:t>
      </w:r>
      <w:r w:rsidR="001423E0" w:rsidRPr="009D2A00">
        <w:t xml:space="preserve"> (Osteoblasts)</w:t>
      </w:r>
      <w:r w:rsidR="002814FB" w:rsidRPr="009D2A00">
        <w:t xml:space="preserve">, and HEK293T </w:t>
      </w:r>
      <w:r w:rsidR="001423E0" w:rsidRPr="009D2A00">
        <w:t xml:space="preserve">(Human Embryonic Kidney) </w:t>
      </w:r>
      <w:r w:rsidR="002814FB" w:rsidRPr="009D2A00">
        <w:t xml:space="preserve">cells stained with </w:t>
      </w:r>
      <w:r w:rsidR="007D5C42" w:rsidRPr="009D2A00">
        <w:t>the red peroxisome probe</w:t>
      </w:r>
      <w:r w:rsidR="002814FB" w:rsidRPr="009D2A00">
        <w:t xml:space="preserve"> (1 µM for 10</w:t>
      </w:r>
      <w:r w:rsidR="00F922D2" w:rsidRPr="009D2A00">
        <w:t xml:space="preserve"> </w:t>
      </w:r>
      <w:r w:rsidR="002814FB" w:rsidRPr="009D2A00">
        <w:t>min). Scale bars – 2</w:t>
      </w:r>
      <w:r w:rsidR="009D2A00" w:rsidRPr="009D2A00">
        <w:t xml:space="preserve"> </w:t>
      </w:r>
      <w:proofErr w:type="spellStart"/>
      <w:r w:rsidR="009D2A00" w:rsidRPr="009D2A00">
        <w:t>μm</w:t>
      </w:r>
      <w:proofErr w:type="spellEnd"/>
      <w:r w:rsidR="002814FB" w:rsidRPr="009D2A00">
        <w:t xml:space="preserve"> and 10</w:t>
      </w:r>
      <w:r w:rsidR="00F922D2" w:rsidRPr="009D2A00">
        <w:t xml:space="preserve"> </w:t>
      </w:r>
      <w:proofErr w:type="spellStart"/>
      <w:r w:rsidR="002814FB" w:rsidRPr="009D2A00">
        <w:t>μm</w:t>
      </w:r>
      <w:proofErr w:type="spellEnd"/>
      <w:r w:rsidR="002814FB" w:rsidRPr="009D2A00">
        <w:t xml:space="preserve">. Quantification </w:t>
      </w:r>
      <w:r w:rsidR="001423E0" w:rsidRPr="009D2A00">
        <w:t xml:space="preserve">was conducted using </w:t>
      </w:r>
      <w:r w:rsidR="000C2AA4" w:rsidRPr="009D2A00">
        <w:t>F</w:t>
      </w:r>
      <w:r w:rsidR="001423E0" w:rsidRPr="009D2A00">
        <w:t xml:space="preserve">iji </w:t>
      </w:r>
      <w:r w:rsidR="00943CA7" w:rsidRPr="009D2A00">
        <w:t>as previously described</w:t>
      </w:r>
      <w:r w:rsidR="00943CA7" w:rsidRPr="009D2A00">
        <w:fldChar w:fldCharType="begin">
          <w:fldData xml:space="preserve">PEVuZE5vdGU+PENpdGU+PEF1dGhvcj5Cb3Jpc3l1azwvQXV0aG9yPjxZZWFyPjIwMjU8L1llYXI+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</w:fldData>
        </w:fldChar>
      </w:r>
      <w:r w:rsidR="00943CA7" w:rsidRPr="009D2A00">
        <w:instrText xml:space="preserve"> ADDIN EN.CITE </w:instrText>
      </w:r>
      <w:r w:rsidR="00943CA7" w:rsidRPr="009D2A00">
        <w:fldChar w:fldCharType="begin">
          <w:fldData xml:space="preserve">PEVuZE5vdGU+PENpdGU+PEF1dGhvcj5Cb3Jpc3l1azwvQXV0aG9yPjxZZWFyPjIwMjU8L1llYXI+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</w:fldData>
        </w:fldChar>
      </w:r>
      <w:r w:rsidR="00943CA7" w:rsidRPr="009D2A00">
        <w:instrText xml:space="preserve"> ADDIN EN.CITE.DATA </w:instrText>
      </w:r>
      <w:r w:rsidR="00943CA7" w:rsidRPr="009D2A00">
        <w:fldChar w:fldCharType="end"/>
      </w:r>
      <w:r w:rsidR="00943CA7" w:rsidRPr="009D2A00">
        <w:fldChar w:fldCharType="separate"/>
      </w:r>
      <w:r w:rsidR="00943CA7" w:rsidRPr="009D2A00">
        <w:rPr>
          <w:noProof/>
          <w:vertAlign w:val="superscript"/>
        </w:rPr>
        <w:t>9</w:t>
      </w:r>
      <w:r w:rsidR="00943CA7" w:rsidRPr="009D2A00">
        <w:fldChar w:fldCharType="end"/>
      </w:r>
      <w:r w:rsidR="00943CA7" w:rsidRPr="009D2A00">
        <w:t xml:space="preserve"> </w:t>
      </w:r>
      <w:r w:rsidR="001423E0" w:rsidRPr="009D2A00">
        <w:t xml:space="preserve">and </w:t>
      </w:r>
      <w:r w:rsidR="002814FB" w:rsidRPr="009D2A00">
        <w:t>shows the number of peroxisomes per micron square, mean</w:t>
      </w:r>
      <w:r w:rsidR="009D2A00">
        <w:t xml:space="preserve"> </w:t>
      </w:r>
      <w:r w:rsidR="002814FB" w:rsidRPr="009D2A00">
        <w:t>±</w:t>
      </w:r>
      <w:r w:rsidR="009D2A00">
        <w:t xml:space="preserve"> </w:t>
      </w:r>
      <w:r w:rsidR="002814FB" w:rsidRPr="009D2A00">
        <w:t xml:space="preserve"> SEM, N</w:t>
      </w:r>
      <w:r w:rsidR="009D2A00">
        <w:t xml:space="preserve"> </w:t>
      </w:r>
      <w:r w:rsidR="002814FB" w:rsidRPr="009D2A00">
        <w:t>=</w:t>
      </w:r>
      <w:r w:rsidR="009D2A00">
        <w:t xml:space="preserve"> </w:t>
      </w:r>
      <w:r w:rsidR="002814FB" w:rsidRPr="009D2A00">
        <w:t>100</w:t>
      </w:r>
      <w:r w:rsidR="003F59E9" w:rsidRPr="009D2A00">
        <w:t xml:space="preserve"> cells pooled from 3 biological repeats</w:t>
      </w:r>
      <w:r w:rsidR="002814FB" w:rsidRPr="009D2A00">
        <w:t>, *** - p</w:t>
      </w:r>
      <w:r w:rsidR="009D2A00">
        <w:t xml:space="preserve"> </w:t>
      </w:r>
      <w:r w:rsidR="002814FB" w:rsidRPr="009D2A00">
        <w:t>&lt;</w:t>
      </w:r>
      <w:r w:rsidR="009D2A00">
        <w:t xml:space="preserve"> </w:t>
      </w:r>
      <w:r w:rsidR="002814FB" w:rsidRPr="009D2A00">
        <w:t>0.001, **** - p</w:t>
      </w:r>
      <w:r w:rsidR="009D2A00">
        <w:t xml:space="preserve"> </w:t>
      </w:r>
      <w:r w:rsidR="002814FB" w:rsidRPr="009D2A00">
        <w:t>&lt;</w:t>
      </w:r>
      <w:r w:rsidR="009D2A00">
        <w:t xml:space="preserve"> </w:t>
      </w:r>
      <w:r w:rsidR="002814FB" w:rsidRPr="009D2A00">
        <w:t>0.0001, Kruskal-Wallis Test.</w:t>
      </w:r>
    </w:p>
    <w:p w14:paraId="5BCC2537" w14:textId="77777777" w:rsidR="009D2A00" w:rsidRPr="009D2A00" w:rsidRDefault="009D2A00" w:rsidP="009D2A00">
      <w:pPr>
        <w:pBdr>
          <w:top w:val="nil"/>
          <w:left w:val="nil"/>
          <w:bottom w:val="nil"/>
          <w:right w:val="nil"/>
          <w:between w:val="nil"/>
        </w:pBdr>
      </w:pPr>
    </w:p>
    <w:p w14:paraId="77F42ABD" w14:textId="04F78DD2" w:rsidR="00ED10CA" w:rsidRPr="009D2A00" w:rsidRDefault="00F96A7B" w:rsidP="009D2A00">
      <w:pPr>
        <w:pBdr>
          <w:top w:val="nil"/>
          <w:left w:val="nil"/>
          <w:bottom w:val="nil"/>
          <w:right w:val="nil"/>
          <w:between w:val="nil"/>
        </w:pBdr>
      </w:pPr>
      <w:r w:rsidRPr="009D2A00">
        <w:rPr>
          <w:b/>
          <w:bCs/>
        </w:rPr>
        <w:t>Figure 2:</w:t>
      </w:r>
      <w:r w:rsidRPr="009D2A00">
        <w:t xml:space="preserve"> </w:t>
      </w:r>
      <w:r w:rsidR="009D2A00">
        <w:rPr>
          <w:b/>
          <w:bCs/>
        </w:rPr>
        <w:t xml:space="preserve">Peroxisome imaging optimization and staining of fixed cells. </w:t>
      </w:r>
      <w:r w:rsidR="009D2A00" w:rsidRPr="009A16BC">
        <w:t>(</w:t>
      </w:r>
      <w:r w:rsidR="009D2A00">
        <w:rPr>
          <w:b/>
          <w:bCs/>
        </w:rPr>
        <w:t>A</w:t>
      </w:r>
      <w:r w:rsidR="009D2A00" w:rsidRPr="009A16BC">
        <w:t>)</w:t>
      </w:r>
      <w:r w:rsidR="009D2A00">
        <w:t xml:space="preserve"> </w:t>
      </w:r>
      <w:r w:rsidR="00B06FAC" w:rsidRPr="009D2A00">
        <w:t>Confocal microscopy of COS-7</w:t>
      </w:r>
      <w:r w:rsidR="0016207B" w:rsidRPr="009D2A00">
        <w:t xml:space="preserve"> (African green monkey kidney)</w:t>
      </w:r>
      <w:r w:rsidR="00B06FAC" w:rsidRPr="009D2A00">
        <w:t xml:space="preserve"> </w:t>
      </w:r>
      <w:r w:rsidR="00EB152E" w:rsidRPr="009D2A00">
        <w:t>cells</w:t>
      </w:r>
      <w:r w:rsidR="00E56AB3" w:rsidRPr="009D2A00">
        <w:t xml:space="preserve"> stained with </w:t>
      </w:r>
      <w:r w:rsidR="007D5C42" w:rsidRPr="009D2A00">
        <w:t xml:space="preserve">the red peroxisome </w:t>
      </w:r>
      <w:r w:rsidR="009B73D2" w:rsidRPr="009D2A00">
        <w:t>probe</w:t>
      </w:r>
      <w:r w:rsidR="00E56AB3" w:rsidRPr="009D2A00">
        <w:t xml:space="preserve"> according to </w:t>
      </w:r>
      <w:r w:rsidR="003C0DDF" w:rsidRPr="009D2A00">
        <w:t>the protocol (</w:t>
      </w:r>
      <w:r w:rsidR="00DA1163" w:rsidRPr="009D2A00">
        <w:t xml:space="preserve">1 </w:t>
      </w:r>
      <w:proofErr w:type="spellStart"/>
      <w:r w:rsidR="00DA1163" w:rsidRPr="009D2A00">
        <w:t>μ</w:t>
      </w:r>
      <w:r w:rsidR="00493D7C" w:rsidRPr="009D2A00">
        <w:t>M</w:t>
      </w:r>
      <w:proofErr w:type="spellEnd"/>
      <w:r w:rsidR="00493D7C" w:rsidRPr="009D2A00">
        <w:t xml:space="preserve"> for 10 min; </w:t>
      </w:r>
      <w:r w:rsidR="00BB692A" w:rsidRPr="009D2A00">
        <w:t xml:space="preserve">before optimization) and under optimized conditions (250 </w:t>
      </w:r>
      <w:proofErr w:type="spellStart"/>
      <w:r w:rsidR="00BB692A" w:rsidRPr="009D2A00">
        <w:t>nM</w:t>
      </w:r>
      <w:proofErr w:type="spellEnd"/>
      <w:r w:rsidR="00BB692A" w:rsidRPr="009D2A00">
        <w:t xml:space="preserve"> for 20 min; after optimization)</w:t>
      </w:r>
      <w:r w:rsidR="00F934E4" w:rsidRPr="009D2A00">
        <w:t>. Scale bar</w:t>
      </w:r>
      <w:r w:rsidR="00EF724E" w:rsidRPr="009D2A00">
        <w:t xml:space="preserve"> – 10 </w:t>
      </w:r>
      <w:proofErr w:type="spellStart"/>
      <w:r w:rsidR="00EF724E" w:rsidRPr="009D2A00">
        <w:t>μm</w:t>
      </w:r>
      <w:proofErr w:type="spellEnd"/>
      <w:r w:rsidR="00944702" w:rsidRPr="009D2A00">
        <w:t xml:space="preserve">. </w:t>
      </w:r>
      <w:r w:rsidR="00A447B2" w:rsidRPr="009D2A00">
        <w:t>Mean pixel intensity of peroxisom</w:t>
      </w:r>
      <w:r w:rsidR="0016207B" w:rsidRPr="009D2A00">
        <w:t>es and cytosol</w:t>
      </w:r>
      <w:r w:rsidR="00493850" w:rsidRPr="009D2A00">
        <w:t xml:space="preserve"> </w:t>
      </w:r>
      <w:r w:rsidR="009D2A00" w:rsidRPr="009D2A00">
        <w:t>w</w:t>
      </w:r>
      <w:r w:rsidR="009D2A00">
        <w:t>as</w:t>
      </w:r>
      <w:r w:rsidR="009D2A00" w:rsidRPr="009D2A00">
        <w:t xml:space="preserve"> </w:t>
      </w:r>
      <w:r w:rsidR="00493850" w:rsidRPr="009D2A00">
        <w:t>quantified using Fiji</w:t>
      </w:r>
      <w:r w:rsidR="001D4C8B" w:rsidRPr="009D2A00">
        <w:t xml:space="preserve"> and expressed as a ratio</w:t>
      </w:r>
      <w:r w:rsidR="00B4570D" w:rsidRPr="009D2A00">
        <w:t>. N</w:t>
      </w:r>
      <w:r w:rsidR="009D2A00">
        <w:t xml:space="preserve"> </w:t>
      </w:r>
      <w:r w:rsidR="00B4570D" w:rsidRPr="009D2A00">
        <w:t>=</w:t>
      </w:r>
      <w:r w:rsidR="009D2A00">
        <w:t xml:space="preserve"> </w:t>
      </w:r>
      <w:r w:rsidR="00B4570D" w:rsidRPr="009D2A00">
        <w:t>7 cells (before optimization) and 21 cells (after optimization).</w:t>
      </w:r>
      <w:r w:rsidR="00675F81" w:rsidRPr="009D2A00">
        <w:t xml:space="preserve"> </w:t>
      </w:r>
      <w:r w:rsidR="009D2A00" w:rsidRPr="009D2A00">
        <w:t>M</w:t>
      </w:r>
      <w:r w:rsidR="00675F81" w:rsidRPr="009D2A00">
        <w:t>ean</w:t>
      </w:r>
      <w:r w:rsidR="009D2A00">
        <w:t xml:space="preserve"> </w:t>
      </w:r>
      <w:proofErr w:type="gramStart"/>
      <w:r w:rsidR="00675F81" w:rsidRPr="009D2A00">
        <w:t>±</w:t>
      </w:r>
      <w:r w:rsidR="009D2A00">
        <w:t xml:space="preserve"> </w:t>
      </w:r>
      <w:r w:rsidR="00675F81" w:rsidRPr="009D2A00">
        <w:t xml:space="preserve"> SEM</w:t>
      </w:r>
      <w:proofErr w:type="gramEnd"/>
      <w:r w:rsidR="00675F81" w:rsidRPr="009D2A00">
        <w:t>, *** - p</w:t>
      </w:r>
      <w:r w:rsidR="009D2A00">
        <w:t xml:space="preserve"> </w:t>
      </w:r>
      <w:r w:rsidR="00675F81" w:rsidRPr="009D2A00">
        <w:t>&lt;</w:t>
      </w:r>
      <w:r w:rsidR="009D2A00">
        <w:t xml:space="preserve"> </w:t>
      </w:r>
      <w:r w:rsidR="00675F81" w:rsidRPr="009D2A00">
        <w:t>0.001, **** - p</w:t>
      </w:r>
      <w:r w:rsidR="009D2A00">
        <w:t xml:space="preserve"> </w:t>
      </w:r>
      <w:r w:rsidR="00675F81" w:rsidRPr="009D2A00">
        <w:t>&lt;</w:t>
      </w:r>
      <w:r w:rsidR="009D2A00">
        <w:t xml:space="preserve"> </w:t>
      </w:r>
      <w:r w:rsidR="00675F81" w:rsidRPr="009D2A00">
        <w:t xml:space="preserve">0.0001, </w:t>
      </w:r>
      <w:r w:rsidR="00ED10CA" w:rsidRPr="009D2A00">
        <w:t>Shapiro-Wilks test.</w:t>
      </w:r>
      <w:r w:rsidR="009D2A00">
        <w:t xml:space="preserve"> </w:t>
      </w:r>
      <w:r w:rsidR="009D2A00" w:rsidRPr="009A16BC">
        <w:t>(</w:t>
      </w:r>
      <w:r w:rsidR="009D2A00">
        <w:rPr>
          <w:b/>
          <w:bCs/>
        </w:rPr>
        <w:t>B</w:t>
      </w:r>
      <w:r w:rsidR="009D2A00" w:rsidRPr="009A16BC">
        <w:t>)</w:t>
      </w:r>
      <w:r w:rsidR="009D2A00">
        <w:t xml:space="preserve"> </w:t>
      </w:r>
      <w:r w:rsidR="00CE2992" w:rsidRPr="009D2A00">
        <w:t>Confocal microscopy of HEK293T cells stained with the red peroxisome probe (1 µM) for 15 min and 24 h. Quantification shows</w:t>
      </w:r>
      <w:r w:rsidR="00A67F40" w:rsidRPr="009D2A00">
        <w:t xml:space="preserve"> fluorescence intensity of peroxisomes and cytoplasm, as well as the ratio of peroxisome to cytoplasm, mean</w:t>
      </w:r>
      <w:r w:rsidR="009D2A00">
        <w:t xml:space="preserve"> </w:t>
      </w:r>
      <w:r w:rsidR="00A67F40" w:rsidRPr="009D2A00">
        <w:t>± SEM, N</w:t>
      </w:r>
      <w:r w:rsidR="009D2A00">
        <w:t xml:space="preserve"> </w:t>
      </w:r>
      <w:r w:rsidR="00A67F40" w:rsidRPr="009D2A00">
        <w:t>=</w:t>
      </w:r>
      <w:r w:rsidR="009D2A00">
        <w:t xml:space="preserve"> </w:t>
      </w:r>
      <w:r w:rsidR="00ED10CA" w:rsidRPr="009D2A00">
        <w:t>680 peroxisomes pooled from 3 biological repeats</w:t>
      </w:r>
      <w:r w:rsidR="00A67F40" w:rsidRPr="009D2A00">
        <w:t>, **** - p</w:t>
      </w:r>
      <w:r w:rsidR="009D2A00">
        <w:t xml:space="preserve"> </w:t>
      </w:r>
      <w:r w:rsidR="00A67F40" w:rsidRPr="009D2A00">
        <w:t>&lt;</w:t>
      </w:r>
      <w:r w:rsidR="009D2A00">
        <w:t xml:space="preserve"> </w:t>
      </w:r>
      <w:r w:rsidR="00A67F40" w:rsidRPr="009D2A00">
        <w:t xml:space="preserve">0.0001, </w:t>
      </w:r>
      <w:r w:rsidR="00ED10CA" w:rsidRPr="009D2A00">
        <w:t>Shapiro-Wilks test.</w:t>
      </w:r>
      <w:r w:rsidR="009D2A00">
        <w:t xml:space="preserve"> </w:t>
      </w:r>
      <w:r w:rsidR="009D2A00" w:rsidRPr="009A16BC">
        <w:t>(</w:t>
      </w:r>
      <w:r w:rsidR="009D2A00">
        <w:rPr>
          <w:b/>
          <w:bCs/>
        </w:rPr>
        <w:t>C</w:t>
      </w:r>
      <w:r w:rsidR="009D2A00" w:rsidRPr="009A16BC">
        <w:t>)</w:t>
      </w:r>
      <w:r w:rsidR="009D2A00">
        <w:t xml:space="preserve"> </w:t>
      </w:r>
      <w:r w:rsidRPr="009D2A00">
        <w:t xml:space="preserve">Confocal microscopy of Huh7 </w:t>
      </w:r>
      <w:r w:rsidR="00982DF9" w:rsidRPr="009D2A00">
        <w:t xml:space="preserve">cells stained with </w:t>
      </w:r>
      <w:r w:rsidR="007D5C42" w:rsidRPr="009D2A00">
        <w:t>peroxisome probes</w:t>
      </w:r>
      <w:r w:rsidRPr="009D2A00">
        <w:t xml:space="preserve"> </w:t>
      </w:r>
      <w:r w:rsidR="00982DF9" w:rsidRPr="009D2A00">
        <w:t xml:space="preserve">using the fixation protocol. Peroxisomes were co-stained with anti-PEX14 </w:t>
      </w:r>
      <w:r w:rsidR="00036525" w:rsidRPr="009D2A00">
        <w:t>primary antibody</w:t>
      </w:r>
      <w:r w:rsidR="005F0173" w:rsidRPr="009D2A00">
        <w:t xml:space="preserve"> </w:t>
      </w:r>
      <w:r w:rsidR="00380F84" w:rsidRPr="009D2A00">
        <w:t>(</w:t>
      </w:r>
      <w:r w:rsidR="00036525" w:rsidRPr="009D2A00">
        <w:t>1:100 in blocking solution</w:t>
      </w:r>
      <w:r w:rsidR="009D2A00">
        <w:t>,</w:t>
      </w:r>
      <w:r w:rsidR="00036525" w:rsidRPr="009D2A00">
        <w:t xml:space="preserve"> </w:t>
      </w:r>
      <w:r w:rsidR="00D24EA2" w:rsidRPr="009D2A00">
        <w:t>1 h incubation at RT)</w:t>
      </w:r>
      <w:r w:rsidR="002814FB" w:rsidRPr="009D2A00">
        <w:t xml:space="preserve"> </w:t>
      </w:r>
      <w:r w:rsidR="00036525" w:rsidRPr="009D2A00">
        <w:t xml:space="preserve">and secondary antibody (1:1000 in </w:t>
      </w:r>
      <w:r w:rsidR="009D2A00">
        <w:t>b</w:t>
      </w:r>
      <w:r w:rsidR="009D2A00" w:rsidRPr="009D2A00">
        <w:t xml:space="preserve">locking </w:t>
      </w:r>
      <w:r w:rsidR="00036525" w:rsidRPr="009D2A00">
        <w:t>solution</w:t>
      </w:r>
      <w:r w:rsidR="00D24EA2" w:rsidRPr="009D2A00">
        <w:t xml:space="preserve">, </w:t>
      </w:r>
      <w:r w:rsidR="00036525" w:rsidRPr="009D2A00">
        <w:t>Goat anti-Rabbit Alexa Fluor</w:t>
      </w:r>
      <w:r w:rsidR="009D2A00">
        <w:t xml:space="preserve"> </w:t>
      </w:r>
      <w:r w:rsidR="00036525" w:rsidRPr="009D2A00">
        <w:t>488</w:t>
      </w:r>
      <w:r w:rsidR="009D2A00">
        <w:t>,</w:t>
      </w:r>
      <w:r w:rsidR="00D24EA2" w:rsidRPr="009D2A00">
        <w:t xml:space="preserve"> 1</w:t>
      </w:r>
      <w:r w:rsidR="009D2A00">
        <w:t xml:space="preserve"> </w:t>
      </w:r>
      <w:r w:rsidR="00D24EA2" w:rsidRPr="009D2A00">
        <w:t>h incubation at RT)</w:t>
      </w:r>
      <w:r w:rsidR="00982DF9" w:rsidRPr="009D2A00">
        <w:t xml:space="preserve">. Representative confocal images are shown. Scale bars </w:t>
      </w:r>
      <w:r w:rsidR="00EF724E" w:rsidRPr="009D2A00">
        <w:t>–</w:t>
      </w:r>
      <w:r w:rsidR="00982DF9" w:rsidRPr="009D2A00">
        <w:t xml:space="preserve"> 10</w:t>
      </w:r>
      <w:r w:rsidR="00EF724E" w:rsidRPr="009D2A00">
        <w:t xml:space="preserve"> </w:t>
      </w:r>
      <w:proofErr w:type="spellStart"/>
      <w:r w:rsidR="00982DF9" w:rsidRPr="009D2A00">
        <w:t>μm</w:t>
      </w:r>
      <w:proofErr w:type="spellEnd"/>
      <w:r w:rsidR="00982DF9" w:rsidRPr="009D2A00">
        <w:t>.</w:t>
      </w:r>
      <w:r w:rsidR="00ED10CA" w:rsidRPr="009D2A00">
        <w:t xml:space="preserve"> </w:t>
      </w:r>
      <w:r w:rsidR="004C5385">
        <w:t>(</w:t>
      </w:r>
      <w:r w:rsidR="004C5385" w:rsidRPr="00531860">
        <w:rPr>
          <w:b/>
          <w:bCs/>
        </w:rPr>
        <w:t>D</w:t>
      </w:r>
      <w:r w:rsidR="004C5385">
        <w:t xml:space="preserve">) </w:t>
      </w:r>
      <w:r w:rsidR="00ED10CA" w:rsidRPr="009D2A00">
        <w:t>Quantification shows the changes in peroxisome fluorescence intensity during fixation and permeabilization</w:t>
      </w:r>
      <w:r w:rsidR="004C5385">
        <w:t xml:space="preserve"> that was performed on HEK293T cells according to the protocol</w:t>
      </w:r>
      <w:r w:rsidR="00ED10CA" w:rsidRPr="009D2A00">
        <w:t>, mean</w:t>
      </w:r>
      <w:r w:rsidR="009D2A00">
        <w:t xml:space="preserve"> </w:t>
      </w:r>
      <w:r w:rsidR="00ED10CA" w:rsidRPr="009D2A00">
        <w:t>± SEM, N</w:t>
      </w:r>
      <w:r w:rsidR="009D2A00">
        <w:t xml:space="preserve"> </w:t>
      </w:r>
      <w:r w:rsidR="00ED10CA" w:rsidRPr="009D2A00">
        <w:t>=</w:t>
      </w:r>
      <w:r w:rsidR="009D2A00">
        <w:t xml:space="preserve"> </w:t>
      </w:r>
      <w:r w:rsidR="00ED10CA" w:rsidRPr="009D2A00">
        <w:t>100</w:t>
      </w:r>
      <w:r w:rsidR="004C5385">
        <w:t xml:space="preserve"> cells pooled from three biological repeats</w:t>
      </w:r>
      <w:r w:rsidR="00ED10CA" w:rsidRPr="009D2A00">
        <w:t>, **** - p</w:t>
      </w:r>
      <w:r w:rsidR="009D2A00">
        <w:t xml:space="preserve"> </w:t>
      </w:r>
      <w:r w:rsidR="00ED10CA" w:rsidRPr="009D2A00">
        <w:t>&lt;</w:t>
      </w:r>
      <w:r w:rsidR="009D2A00">
        <w:t xml:space="preserve"> </w:t>
      </w:r>
      <w:r w:rsidR="00ED10CA" w:rsidRPr="009D2A00">
        <w:t>0.0001, Shapiro-Wilks test.</w:t>
      </w:r>
    </w:p>
    <w:p w14:paraId="1ADFCD5C" w14:textId="4AA6BFF9" w:rsidR="00F84747" w:rsidRPr="009D2A00" w:rsidRDefault="008E0B41" w:rsidP="009D2A00">
      <w:r w:rsidRPr="009D2A00">
        <w:t xml:space="preserve"> </w:t>
      </w:r>
    </w:p>
    <w:p w14:paraId="16D5FDD8" w14:textId="0E33F79F" w:rsidR="00F84747" w:rsidRPr="009D2A00" w:rsidRDefault="00F84747" w:rsidP="009D2A00">
      <w:pPr>
        <w:rPr>
          <w:b/>
        </w:rPr>
      </w:pPr>
      <w:r w:rsidRPr="009D2A00">
        <w:rPr>
          <w:b/>
        </w:rPr>
        <w:t>DISCUSSION:</w:t>
      </w:r>
    </w:p>
    <w:p w14:paraId="36168B34" w14:textId="24A59C29" w:rsidR="00ED5DB4" w:rsidRPr="009D2A00" w:rsidRDefault="00ED5DB4" w:rsidP="009D2A00">
      <w:r w:rsidRPr="009D2A00">
        <w:t xml:space="preserve">This </w:t>
      </w:r>
      <w:r w:rsidR="00CD4447" w:rsidRPr="009D2A00">
        <w:t xml:space="preserve">simple peroxisome detection can be done in under 10 minutes in </w:t>
      </w:r>
      <w:r w:rsidR="0098491E" w:rsidRPr="009D2A00">
        <w:t>animal</w:t>
      </w:r>
      <w:r w:rsidR="00CD4447" w:rsidRPr="009D2A00">
        <w:t xml:space="preserve"> cells. </w:t>
      </w:r>
      <w:proofErr w:type="spellStart"/>
      <w:r w:rsidR="00CD4447" w:rsidRPr="009D2A00">
        <w:t>PeroxiSPY</w:t>
      </w:r>
      <w:proofErr w:type="spellEnd"/>
      <w:r w:rsidR="00CD4447" w:rsidRPr="009D2A00">
        <w:t xml:space="preserve"> staining</w:t>
      </w:r>
      <w:r w:rsidRPr="009D2A00">
        <w:t xml:space="preserve"> allows </w:t>
      </w:r>
      <w:r w:rsidR="0022726E" w:rsidRPr="009D2A00">
        <w:t xml:space="preserve">for </w:t>
      </w:r>
      <w:r w:rsidRPr="009D2A00">
        <w:t>visualization, quantification, and tracing of peroxisomes in live</w:t>
      </w:r>
      <w:r w:rsidR="009D2A00">
        <w:t xml:space="preserve"> </w:t>
      </w:r>
      <w:r w:rsidRPr="009D2A00">
        <w:t>cells</w:t>
      </w:r>
      <w:r w:rsidR="00CD4447" w:rsidRPr="009D2A00">
        <w:t xml:space="preserve"> </w:t>
      </w:r>
      <w:r w:rsidR="0098491E" w:rsidRPr="009D2A00">
        <w:t xml:space="preserve">and is </w:t>
      </w:r>
      <w:r w:rsidR="00CD4447" w:rsidRPr="009D2A00">
        <w:t xml:space="preserve">available as </w:t>
      </w:r>
      <w:r w:rsidR="00E92A2B" w:rsidRPr="009D2A00">
        <w:t>a red</w:t>
      </w:r>
      <w:r w:rsidR="00CD4447" w:rsidRPr="009D2A00">
        <w:t xml:space="preserve"> (</w:t>
      </w:r>
      <w:r w:rsidR="009D2A00" w:rsidRPr="00992C4F">
        <w:rPr>
          <w:b/>
          <w:bCs/>
        </w:rPr>
        <w:t>Table of Materials</w:t>
      </w:r>
      <w:r w:rsidR="00CD4447" w:rsidRPr="009D2A00">
        <w:t xml:space="preserve">) and </w:t>
      </w:r>
      <w:r w:rsidR="00E92A2B" w:rsidRPr="009D2A00">
        <w:t>a far-red probe</w:t>
      </w:r>
      <w:r w:rsidR="00252F30" w:rsidRPr="00992C4F">
        <w:rPr>
          <w:vertAlign w:val="superscript"/>
        </w:rPr>
        <w:t>5</w:t>
      </w:r>
      <w:r w:rsidR="00BD3995" w:rsidRPr="009D2A00">
        <w:t xml:space="preserve"> </w:t>
      </w:r>
      <w:r w:rsidR="00CD4447" w:rsidRPr="009D2A00">
        <w:t>(</w:t>
      </w:r>
      <w:r w:rsidR="009D2A00" w:rsidRPr="009A16BC">
        <w:rPr>
          <w:b/>
          <w:bCs/>
        </w:rPr>
        <w:t>Table of Materials</w:t>
      </w:r>
      <w:r w:rsidR="00CD4447" w:rsidRPr="009D2A00">
        <w:t>)</w:t>
      </w:r>
      <w:r w:rsidRPr="009D2A00">
        <w:t>.</w:t>
      </w:r>
      <w:r w:rsidR="0022726E" w:rsidRPr="009D2A00">
        <w:t xml:space="preserve"> </w:t>
      </w:r>
      <w:r w:rsidR="00BD3995" w:rsidRPr="009D2A00">
        <w:t>The staining provides a similar peroxisome visualization to a classical peroxisome targe</w:t>
      </w:r>
      <w:r w:rsidR="00CF0EF6" w:rsidRPr="009D2A00">
        <w:t>t</w:t>
      </w:r>
      <w:r w:rsidR="00BD3995" w:rsidRPr="009D2A00">
        <w:t xml:space="preserve"> </w:t>
      </w:r>
      <w:r w:rsidR="00CF0EF6" w:rsidRPr="009D2A00">
        <w:t xml:space="preserve">signal-based </w:t>
      </w:r>
      <w:r w:rsidR="00BD3995" w:rsidRPr="009D2A00">
        <w:t>staining</w:t>
      </w:r>
      <w:r w:rsidR="00CF0EF6" w:rsidRPr="009D2A00">
        <w:fldChar w:fldCharType="begin"/>
      </w:r>
      <w:r w:rsidR="00CE2992" w:rsidRPr="009D2A00">
        <w:instrText xml:space="preserve"> ADDIN EN.CITE &lt;EndNote&gt;&lt;Cite&gt;&lt;Author&gt;Gould&lt;/Author&gt;&lt;Year&gt;1987&lt;/Year&gt;&lt;RecNum&gt;3&lt;/RecNum&gt;&lt;DisplayText&gt;&lt;style face="superscript"&gt;10&lt;/style&gt;&lt;/DisplayText&gt;&lt;record&gt;&lt;rec-number&gt;3&lt;/rec-number&gt;&lt;foreign-keys&gt;&lt;key app="EN" db-id="wfeve905wzp009et5rr5aa2j0wr9xvtee2dp" timestamp="1760269356"&gt;3&lt;/key&gt;&lt;/foreign-keys&gt;&lt;ref-type name="Journal Article"&gt;17&lt;/ref-type&gt;&lt;contributors&gt;&lt;authors&gt;&lt;author&gt;Gould, S. G.&lt;/author&gt;&lt;author&gt;Keller, G. A.&lt;/author&gt;&lt;author&gt;Subramani, S.&lt;/author&gt;&lt;/authors&gt;&lt;/contributors&gt;&lt;auth-address&gt;Department of Biology, University of California, San Diego, La Jolla 92093.&lt;/auth-address&gt;&lt;titles&gt;&lt;title&gt;Identification of a peroxisomal targeting signal at the carboxy terminus of firefly luciferase&lt;/title&gt;&lt;secondary-title&gt;J Cell Biol&lt;/secondary-title&gt;&lt;/titles&gt;&lt;periodical&gt;&lt;full-title&gt;J Cell Biol&lt;/full-title&gt;&lt;/periodical&gt;&lt;pages&gt;2923-31&lt;/pages&gt;&lt;volume&gt;105&lt;/volume&gt;&lt;number&gt;6 Pt 2&lt;/number&gt;&lt;edition&gt;1987/12/01&lt;/edition&gt;&lt;keywords&gt;&lt;keyword&gt;Acetyltransferases/metabolism&lt;/keyword&gt;&lt;keyword&gt;Biological Transport&lt;/keyword&gt;&lt;keyword&gt;*Cell Compartmentation&lt;/keyword&gt;&lt;keyword&gt;Chloramphenicol O-Acetyltransferase&lt;/keyword&gt;&lt;keyword&gt;Cloning, Molecular&lt;/keyword&gt;&lt;keyword&gt;DNA Mutational Analysis&lt;/keyword&gt;&lt;keyword&gt;Luciferases/*metabolism&lt;/keyword&gt;&lt;keyword&gt;Microbodies/*metabolism&lt;/keyword&gt;&lt;keyword&gt;Recombinant Fusion Proteins/metabolism&lt;/keyword&gt;&lt;keyword&gt;Structure-Activity Relationship&lt;/keyword&gt;&lt;keyword&gt;Tetrahydrofolate Dehydrogenase/metabolism&lt;/keyword&gt;&lt;/keywords&gt;&lt;dates&gt;&lt;year&gt;1987&lt;/year&gt;&lt;pub-dates&gt;&lt;date&gt;Dec&lt;/date&gt;&lt;/pub-dates&gt;&lt;/dates&gt;&lt;isbn&gt;0021-9525 (Print)&amp;#xD;1540-8140 (Electronic)&amp;#xD;0021-9525 (Linking)&lt;/isbn&gt;&lt;accession-num&gt;3480287&lt;/accession-num&gt;&lt;urls&gt;&lt;related-urls&gt;&lt;url&gt;https://www.ncbi.nlm.nih.gov/pubmed/3480287&lt;/url&gt;&lt;/related-urls&gt;&lt;/urls&gt;&lt;custom2&gt;PMC2114716&lt;/custom2&gt;&lt;electronic-resource-num&gt;10.1083/jcb.105.6.2923&lt;/electronic-resource-num&gt;&lt;/record&gt;&lt;/Cite&gt;&lt;/EndNote&gt;</w:instrText>
      </w:r>
      <w:r w:rsidR="00CF0EF6" w:rsidRPr="009D2A00">
        <w:fldChar w:fldCharType="separate"/>
      </w:r>
      <w:r w:rsidR="00CE2992" w:rsidRPr="009D2A00">
        <w:rPr>
          <w:noProof/>
          <w:vertAlign w:val="superscript"/>
        </w:rPr>
        <w:t>10</w:t>
      </w:r>
      <w:r w:rsidR="00CF0EF6" w:rsidRPr="009D2A00">
        <w:fldChar w:fldCharType="end"/>
      </w:r>
      <w:r w:rsidR="00BD3995" w:rsidRPr="009D2A00">
        <w:t xml:space="preserve"> (</w:t>
      </w:r>
      <w:r w:rsidR="00BD3995" w:rsidRPr="00992C4F">
        <w:rPr>
          <w:b/>
          <w:bCs/>
        </w:rPr>
        <w:t>Figure 1B</w:t>
      </w:r>
      <w:r w:rsidR="00BD3995" w:rsidRPr="009D2A00">
        <w:t xml:space="preserve">) without the need </w:t>
      </w:r>
      <w:r w:rsidR="009D2A00">
        <w:t>for</w:t>
      </w:r>
      <w:r w:rsidR="009D2A00" w:rsidRPr="009D2A00">
        <w:t xml:space="preserve"> </w:t>
      </w:r>
      <w:r w:rsidR="00BD3995" w:rsidRPr="009D2A00">
        <w:t xml:space="preserve">overexpression. </w:t>
      </w:r>
      <w:r w:rsidR="00CD4447" w:rsidRPr="009D2A00">
        <w:t xml:space="preserve">The </w:t>
      </w:r>
      <w:r w:rsidR="007549A3" w:rsidRPr="009D2A00">
        <w:t>fluorophores</w:t>
      </w:r>
      <w:r w:rsidR="00CD4447" w:rsidRPr="009D2A00">
        <w:t xml:space="preserve"> </w:t>
      </w:r>
      <w:r w:rsidR="0020695A" w:rsidRPr="009D2A00">
        <w:t xml:space="preserve">are photostable and can be used for super-resolution imaging and long-term acquisition of peroxisome dynamics </w:t>
      </w:r>
      <w:r w:rsidR="00BD3995" w:rsidRPr="009D2A00">
        <w:t>in different experimental conditions</w:t>
      </w:r>
      <w:r w:rsidR="00CF0EF6" w:rsidRPr="009D2A00">
        <w:fldChar w:fldCharType="begin">
          <w:fldData xml:space="preserve">PEVuZE5vdGU+PENpdGU+PEF1dGhvcj5Cb3Jpc3l1azwvQXV0aG9yPjxZZWFyPjIwMjU8L1llYXI+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</w:fldData>
        </w:fldChar>
      </w:r>
      <w:r w:rsidR="007549A3" w:rsidRPr="009D2A00">
        <w:instrText xml:space="preserve"> ADDIN EN.CITE </w:instrText>
      </w:r>
      <w:r w:rsidR="007549A3" w:rsidRPr="009D2A00">
        <w:fldChar w:fldCharType="begin">
          <w:fldData xml:space="preserve">PEVuZE5vdGU+PENpdGU+PEF1dGhvcj5Cb3Jpc3l1azwvQXV0aG9yPjxZZWFyPjIwMjU8L1llYXI+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</w:fldData>
        </w:fldChar>
      </w:r>
      <w:r w:rsidR="007549A3" w:rsidRPr="009D2A00">
        <w:instrText xml:space="preserve"> ADDIN EN.CITE.DATA </w:instrText>
      </w:r>
      <w:r w:rsidR="007549A3" w:rsidRPr="009D2A00">
        <w:fldChar w:fldCharType="end"/>
      </w:r>
      <w:r w:rsidR="00CF0EF6" w:rsidRPr="009D2A00">
        <w:fldChar w:fldCharType="separate"/>
      </w:r>
      <w:r w:rsidR="007549A3" w:rsidRPr="009D2A00">
        <w:rPr>
          <w:noProof/>
          <w:vertAlign w:val="superscript"/>
        </w:rPr>
        <w:t>5,9,11</w:t>
      </w:r>
      <w:r w:rsidR="00CF0EF6" w:rsidRPr="009D2A00">
        <w:fldChar w:fldCharType="end"/>
      </w:r>
      <w:r w:rsidR="0020695A" w:rsidRPr="009D2A00">
        <w:t>. Additionally, the probes are sensitive to peroxisome functioning</w:t>
      </w:r>
      <w:r w:rsidR="009D2A00">
        <w:t>;</w:t>
      </w:r>
      <w:r w:rsidR="009D2A00" w:rsidRPr="009D2A00">
        <w:t xml:space="preserve"> </w:t>
      </w:r>
      <w:proofErr w:type="gramStart"/>
      <w:r w:rsidR="0020695A" w:rsidRPr="009D2A00">
        <w:t>therefore</w:t>
      </w:r>
      <w:proofErr w:type="gramEnd"/>
      <w:r w:rsidR="0020695A" w:rsidRPr="009D2A00">
        <w:t xml:space="preserve"> they can be used to detect and quantify peroxisome pathology</w:t>
      </w:r>
      <w:r w:rsidR="0020695A" w:rsidRPr="009D2A00">
        <w:fldChar w:fldCharType="begin">
          <w:fldData xml:space="preserve">PEVuZE5vdGU+PENpdGU+PEF1dGhvcj5Lb3JvdGtvdmE8L0F1dGhvcj48WWVhcj4yMDI0PC9ZZWFy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</w:fldData>
        </w:fldChar>
      </w:r>
      <w:r w:rsidR="00675F81" w:rsidRPr="009D2A00">
        <w:instrText xml:space="preserve"> ADDIN EN.CITE </w:instrText>
      </w:r>
      <w:r w:rsidR="00675F81" w:rsidRPr="009D2A00">
        <w:fldChar w:fldCharType="begin">
          <w:fldData xml:space="preserve">PEVuZE5vdGU+PENpdGU+PEF1dGhvcj5Lb3JvdGtvdmE8L0F1dGhvcj48WWVhcj4yMDI0PC9ZZWFy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</w:fldData>
        </w:fldChar>
      </w:r>
      <w:r w:rsidR="00675F81" w:rsidRPr="009D2A00">
        <w:instrText xml:space="preserve"> ADDIN EN.CITE.DATA </w:instrText>
      </w:r>
      <w:r w:rsidR="00675F81" w:rsidRPr="009D2A00">
        <w:fldChar w:fldCharType="end"/>
      </w:r>
      <w:r w:rsidR="0020695A" w:rsidRPr="009D2A00">
        <w:fldChar w:fldCharType="separate"/>
      </w:r>
      <w:r w:rsidR="00CF0EF6" w:rsidRPr="009D2A00">
        <w:rPr>
          <w:noProof/>
          <w:vertAlign w:val="superscript"/>
        </w:rPr>
        <w:t>5</w:t>
      </w:r>
      <w:r w:rsidR="0020695A" w:rsidRPr="009D2A00">
        <w:fldChar w:fldCharType="end"/>
      </w:r>
      <w:r w:rsidR="0020695A" w:rsidRPr="009D2A00">
        <w:t xml:space="preserve"> for research and diagnostic applications. </w:t>
      </w:r>
      <w:r w:rsidR="009B73D2" w:rsidRPr="009D2A00">
        <w:t xml:space="preserve">Peroxisome staining </w:t>
      </w:r>
      <w:r w:rsidR="007549A3" w:rsidRPr="009D2A00">
        <w:t>depends on peroxisome metabolism and the capacity of peroxisomes to import and oxidize fatty acids</w:t>
      </w:r>
      <w:r w:rsidR="0020695A" w:rsidRPr="009D2A00">
        <w:t>. It is, therefore</w:t>
      </w:r>
      <w:r w:rsidR="00B85B34" w:rsidRPr="009D2A00">
        <w:t>,</w:t>
      </w:r>
      <w:r w:rsidR="0020695A" w:rsidRPr="009D2A00">
        <w:t xml:space="preserve"> important to optimize the concentration and the timing for the cell lines used. Here we present a standard procedure that works for the cell lines we tested</w:t>
      </w:r>
      <w:r w:rsidR="009D2A00">
        <w:t>;</w:t>
      </w:r>
      <w:r w:rsidR="009D2A00" w:rsidRPr="009D2A00">
        <w:t xml:space="preserve"> </w:t>
      </w:r>
      <w:proofErr w:type="gramStart"/>
      <w:r w:rsidR="007549A3" w:rsidRPr="009D2A00">
        <w:t>however</w:t>
      </w:r>
      <w:proofErr w:type="gramEnd"/>
      <w:r w:rsidR="007549A3" w:rsidRPr="009D2A00">
        <w:t xml:space="preserve"> timing of staining can be extended to 24 h without the loss of peroxisome</w:t>
      </w:r>
      <w:r w:rsidR="009D2A00">
        <w:t>-</w:t>
      </w:r>
      <w:r w:rsidR="007549A3" w:rsidRPr="009D2A00">
        <w:t>to</w:t>
      </w:r>
      <w:r w:rsidR="009D2A00">
        <w:t>-</w:t>
      </w:r>
      <w:r w:rsidR="007549A3" w:rsidRPr="009D2A00">
        <w:t>cytoplasm fluorescence intensity ratio (</w:t>
      </w:r>
      <w:r w:rsidR="007549A3" w:rsidRPr="00992C4F">
        <w:rPr>
          <w:b/>
          <w:bCs/>
        </w:rPr>
        <w:t>Figure 2B</w:t>
      </w:r>
      <w:r w:rsidR="007549A3" w:rsidRPr="009D2A00">
        <w:t>)</w:t>
      </w:r>
      <w:r w:rsidR="0020695A" w:rsidRPr="009D2A00">
        <w:t>.</w:t>
      </w:r>
    </w:p>
    <w:p w14:paraId="65CAE022" w14:textId="77777777" w:rsidR="00735DAA" w:rsidRPr="009D2A00" w:rsidRDefault="00735DAA" w:rsidP="009D2A00"/>
    <w:p w14:paraId="53455E90" w14:textId="2DA3E640" w:rsidR="0020695A" w:rsidRPr="009D2A00" w:rsidRDefault="00E92A2B" w:rsidP="009D2A00">
      <w:r w:rsidRPr="009D2A00">
        <w:t xml:space="preserve">The </w:t>
      </w:r>
      <w:r w:rsidR="00CD4447" w:rsidRPr="009D2A00">
        <w:t xml:space="preserve">probes were tested in many </w:t>
      </w:r>
      <w:r w:rsidR="0020695A" w:rsidRPr="009D2A00">
        <w:t>mammalian</w:t>
      </w:r>
      <w:r w:rsidR="00CD4447" w:rsidRPr="009D2A00">
        <w:t xml:space="preserve"> cell lines (</w:t>
      </w:r>
      <w:r w:rsidR="00CD4447" w:rsidRPr="00992C4F">
        <w:rPr>
          <w:b/>
          <w:bCs/>
        </w:rPr>
        <w:t>Figure 1</w:t>
      </w:r>
      <w:r w:rsidR="009D2A00">
        <w:rPr>
          <w:b/>
          <w:bCs/>
        </w:rPr>
        <w:t xml:space="preserve"> </w:t>
      </w:r>
      <w:r w:rsidR="009D2A00" w:rsidRPr="00992C4F">
        <w:t xml:space="preserve">and </w:t>
      </w:r>
      <w:r w:rsidR="009D2A00">
        <w:rPr>
          <w:b/>
          <w:bCs/>
        </w:rPr>
        <w:t xml:space="preserve">Figure </w:t>
      </w:r>
      <w:r w:rsidR="00B85B34" w:rsidRPr="00992C4F">
        <w:rPr>
          <w:b/>
          <w:bCs/>
        </w:rPr>
        <w:t>2</w:t>
      </w:r>
      <w:r w:rsidR="00CD4447" w:rsidRPr="009D2A00">
        <w:t xml:space="preserve">) and in Zebrafish </w:t>
      </w:r>
      <w:r w:rsidR="00CD4447" w:rsidRPr="009D2A00">
        <w:rPr>
          <w:i/>
          <w:iCs/>
        </w:rPr>
        <w:t>Danio rerio</w:t>
      </w:r>
      <w:r w:rsidR="00CD4447" w:rsidRPr="009D2A00">
        <w:t xml:space="preserve"> cells and embryos</w:t>
      </w:r>
      <w:r w:rsidR="00CD4447" w:rsidRPr="009D2A00">
        <w:fldChar w:fldCharType="begin">
          <w:fldData xml:space="preserve">PEVuZE5vdGU+PENpdGU+PEF1dGhvcj5Lb3JvdGtvdmE8L0F1dGhvcj48WWVhcj4yMDI0PC9ZZWFy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</w:fldData>
        </w:fldChar>
      </w:r>
      <w:r w:rsidR="00675F81" w:rsidRPr="009D2A00">
        <w:instrText xml:space="preserve"> ADDIN EN.CITE </w:instrText>
      </w:r>
      <w:r w:rsidR="00675F81" w:rsidRPr="009D2A00">
        <w:fldChar w:fldCharType="begin">
          <w:fldData xml:space="preserve">PEVuZE5vdGU+PENpdGU+PEF1dGhvcj5Lb3JvdGtvdmE8L0F1dGhvcj48WWVhcj4yMDI0PC9ZZWFy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</w:fldData>
        </w:fldChar>
      </w:r>
      <w:r w:rsidR="00675F81" w:rsidRPr="009D2A00">
        <w:instrText xml:space="preserve"> ADDIN EN.CITE.DATA </w:instrText>
      </w:r>
      <w:r w:rsidR="00675F81" w:rsidRPr="009D2A00">
        <w:fldChar w:fldCharType="end"/>
      </w:r>
      <w:r w:rsidR="00CD4447" w:rsidRPr="009D2A00">
        <w:fldChar w:fldCharType="separate"/>
      </w:r>
      <w:r w:rsidR="00CF0EF6" w:rsidRPr="009D2A00">
        <w:rPr>
          <w:noProof/>
          <w:vertAlign w:val="superscript"/>
        </w:rPr>
        <w:t>5</w:t>
      </w:r>
      <w:r w:rsidR="00CD4447" w:rsidRPr="009D2A00">
        <w:fldChar w:fldCharType="end"/>
      </w:r>
      <w:r w:rsidR="00CD4447" w:rsidRPr="009D2A00">
        <w:t>, displaying specificity to peroxisomes and ease of use. These probes were not tested in other animal cell lines, and the conditions</w:t>
      </w:r>
      <w:r w:rsidR="009D2A00">
        <w:t>,</w:t>
      </w:r>
      <w:r w:rsidR="00CD4447" w:rsidRPr="009D2A00">
        <w:t xml:space="preserve"> as well as probe concentrations</w:t>
      </w:r>
      <w:r w:rsidR="009D2A00">
        <w:t>,</w:t>
      </w:r>
      <w:r w:rsidR="00CD4447" w:rsidRPr="009D2A00">
        <w:t xml:space="preserve"> will need to be optimized for them. The probes do not stain peroxisomes in plant </w:t>
      </w:r>
      <w:r w:rsidR="00CD4447" w:rsidRPr="009D2A00">
        <w:rPr>
          <w:i/>
          <w:iCs/>
        </w:rPr>
        <w:lastRenderedPageBreak/>
        <w:t xml:space="preserve">Arabidopsis thaliana </w:t>
      </w:r>
      <w:r w:rsidR="00CD4447" w:rsidRPr="009D2A00">
        <w:t>cells</w:t>
      </w:r>
      <w:r w:rsidR="00B85B34" w:rsidRPr="009D2A00">
        <w:fldChar w:fldCharType="begin">
          <w:fldData xml:space="preserve">PEVuZE5vdGU+PENpdGU+PEF1dGhvcj5Lb3JvdGtvdmE8L0F1dGhvcj48WWVhcj4yMDI0PC9ZZWFy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</w:fldData>
        </w:fldChar>
      </w:r>
      <w:r w:rsidR="00675F81" w:rsidRPr="009D2A00">
        <w:instrText xml:space="preserve"> ADDIN EN.CITE </w:instrText>
      </w:r>
      <w:r w:rsidR="00675F81" w:rsidRPr="009D2A00">
        <w:fldChar w:fldCharType="begin">
          <w:fldData xml:space="preserve">PEVuZE5vdGU+PENpdGU+PEF1dGhvcj5Lb3JvdGtvdmE8L0F1dGhvcj48WWVhcj4yMDI0PC9ZZWFy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</w:fldData>
        </w:fldChar>
      </w:r>
      <w:r w:rsidR="00675F81" w:rsidRPr="009D2A00">
        <w:instrText xml:space="preserve"> ADDIN EN.CITE.DATA </w:instrText>
      </w:r>
      <w:r w:rsidR="00675F81" w:rsidRPr="009D2A00">
        <w:fldChar w:fldCharType="end"/>
      </w:r>
      <w:r w:rsidR="00B85B34" w:rsidRPr="009D2A00">
        <w:fldChar w:fldCharType="separate"/>
      </w:r>
      <w:r w:rsidR="00CF0EF6" w:rsidRPr="009D2A00">
        <w:rPr>
          <w:noProof/>
          <w:vertAlign w:val="superscript"/>
        </w:rPr>
        <w:t>5</w:t>
      </w:r>
      <w:r w:rsidR="00B85B34" w:rsidRPr="009D2A00">
        <w:fldChar w:fldCharType="end"/>
      </w:r>
      <w:r w:rsidR="00CD4447" w:rsidRPr="009D2A00">
        <w:t>.</w:t>
      </w:r>
    </w:p>
    <w:p w14:paraId="2AA567DD" w14:textId="77777777" w:rsidR="00735DAA" w:rsidRPr="009D2A00" w:rsidRDefault="00735DAA" w:rsidP="009D2A00"/>
    <w:p w14:paraId="60BDA38A" w14:textId="3C17C595" w:rsidR="0098491E" w:rsidRPr="009D2A00" w:rsidRDefault="009D2A00" w:rsidP="009D2A00">
      <w:r>
        <w:t>Some problems and their respective solutions for t</w:t>
      </w:r>
      <w:r w:rsidR="00F06C4E" w:rsidRPr="009D2A00">
        <w:t>roubleshooting</w:t>
      </w:r>
      <w:r>
        <w:t xml:space="preserve"> are discussed here. If t</w:t>
      </w:r>
      <w:r w:rsidR="0098491E" w:rsidRPr="009D2A00">
        <w:t>he peroxisome to cytoplasm ratio is too low (low peroxisome staining)</w:t>
      </w:r>
      <w:r>
        <w:t>, m</w:t>
      </w:r>
      <w:r w:rsidR="0098491E" w:rsidRPr="009D2A00">
        <w:t>ake sure that cells are freshly split and then split them again for the staining. Use 30</w:t>
      </w:r>
      <w:r>
        <w:t>–</w:t>
      </w:r>
      <w:r w:rsidR="0098491E" w:rsidRPr="009D2A00">
        <w:t xml:space="preserve">70% confluency for staining. Optimize the concentration of the probe (too high concentration will lead to exceeding </w:t>
      </w:r>
      <w:r>
        <w:t xml:space="preserve">the </w:t>
      </w:r>
      <w:r w:rsidR="0098491E" w:rsidRPr="009D2A00">
        <w:t>peroxisome capacity to uptake the probes)</w:t>
      </w:r>
      <w:r w:rsidR="008E56BA" w:rsidRPr="009D2A00">
        <w:t xml:space="preserve"> and the timing</w:t>
      </w:r>
      <w:r w:rsidR="0097330C" w:rsidRPr="009D2A00">
        <w:t xml:space="preserve"> (</w:t>
      </w:r>
      <w:r w:rsidR="000D2493" w:rsidRPr="009D2A00">
        <w:t xml:space="preserve">for example, see </w:t>
      </w:r>
      <w:r w:rsidR="0097330C" w:rsidRPr="00992C4F">
        <w:rPr>
          <w:b/>
          <w:bCs/>
        </w:rPr>
        <w:t>Figure 2A</w:t>
      </w:r>
      <w:r w:rsidR="0097330C" w:rsidRPr="009D2A00">
        <w:t>)</w:t>
      </w:r>
      <w:r w:rsidR="0098491E" w:rsidRPr="009D2A00">
        <w:t xml:space="preserve">. Use </w:t>
      </w:r>
      <w:r>
        <w:t xml:space="preserve">a </w:t>
      </w:r>
      <w:r w:rsidR="0098491E" w:rsidRPr="009D2A00">
        <w:t>35</w:t>
      </w:r>
      <w:r w:rsidR="00270EEC" w:rsidRPr="009D2A00">
        <w:t xml:space="preserve"> </w:t>
      </w:r>
      <w:r w:rsidR="00E509FF" w:rsidRPr="009D2A00">
        <w:t>m</w:t>
      </w:r>
      <w:r w:rsidR="0098491E" w:rsidRPr="009D2A00">
        <w:t xml:space="preserve">m </w:t>
      </w:r>
      <w:r w:rsidRPr="009D2A00">
        <w:t>glass</w:t>
      </w:r>
      <w:r>
        <w:t>-</w:t>
      </w:r>
      <w:r w:rsidR="0098491E" w:rsidRPr="009D2A00">
        <w:t xml:space="preserve">bottom dish (staining </w:t>
      </w:r>
      <w:proofErr w:type="gramStart"/>
      <w:r w:rsidR="0098491E" w:rsidRPr="009D2A00">
        <w:t>in</w:t>
      </w:r>
      <w:proofErr w:type="gramEnd"/>
      <w:r w:rsidR="0098491E" w:rsidRPr="009D2A00">
        <w:t xml:space="preserve"> 96-well plates is </w:t>
      </w:r>
      <w:r w:rsidR="00CF0EF6" w:rsidRPr="009D2A00">
        <w:t xml:space="preserve">more challenging due to </w:t>
      </w:r>
      <w:r>
        <w:t>the</w:t>
      </w:r>
      <w:r w:rsidRPr="009D2A00">
        <w:t xml:space="preserve"> </w:t>
      </w:r>
      <w:r w:rsidR="00CF0EF6" w:rsidRPr="009D2A00">
        <w:t>small volume mixing</w:t>
      </w:r>
      <w:r w:rsidR="0098491E" w:rsidRPr="009D2A00">
        <w:t xml:space="preserve">). Ensure that the probes are added to the </w:t>
      </w:r>
      <w:r>
        <w:t>microcentrifuge tube</w:t>
      </w:r>
      <w:r w:rsidRPr="009D2A00">
        <w:t xml:space="preserve"> </w:t>
      </w:r>
      <w:r w:rsidR="0098491E" w:rsidRPr="009D2A00">
        <w:t xml:space="preserve">and </w:t>
      </w:r>
      <w:r w:rsidR="008E56BA" w:rsidRPr="009D2A00">
        <w:t xml:space="preserve">thoroughly </w:t>
      </w:r>
      <w:r w:rsidR="0098491E" w:rsidRPr="009D2A00">
        <w:t>mixed with the media before addition to the cells. Different cell line</w:t>
      </w:r>
      <w:r w:rsidR="00B85B34" w:rsidRPr="009D2A00">
        <w:t>s</w:t>
      </w:r>
      <w:r w:rsidR="0098491E" w:rsidRPr="009D2A00">
        <w:t xml:space="preserve"> and varying conditions will </w:t>
      </w:r>
      <w:proofErr w:type="gramStart"/>
      <w:r w:rsidR="0098491E" w:rsidRPr="009D2A00">
        <w:t xml:space="preserve">have an </w:t>
      </w:r>
      <w:r w:rsidR="008E56BA" w:rsidRPr="009D2A00">
        <w:t>effect</w:t>
      </w:r>
      <w:r w:rsidR="0098491E" w:rsidRPr="009D2A00">
        <w:t xml:space="preserve"> on</w:t>
      </w:r>
      <w:proofErr w:type="gramEnd"/>
      <w:r w:rsidR="0098491E" w:rsidRPr="009D2A00">
        <w:t xml:space="preserve"> staining. Finally, washing out the probe will reduce the </w:t>
      </w:r>
      <w:r w:rsidR="008E56BA" w:rsidRPr="009D2A00">
        <w:t>background;</w:t>
      </w:r>
      <w:r w:rsidR="0098491E" w:rsidRPr="009D2A00">
        <w:t xml:space="preserve"> </w:t>
      </w:r>
      <w:r w:rsidR="009B73D2" w:rsidRPr="009D2A00">
        <w:t>however,</w:t>
      </w:r>
      <w:r w:rsidR="0098491E" w:rsidRPr="009D2A00">
        <w:t xml:space="preserve"> the signal will be gradually lost, reducing the </w:t>
      </w:r>
      <w:r w:rsidR="009B73D2" w:rsidRPr="009D2A00">
        <w:t>time</w:t>
      </w:r>
      <w:r w:rsidR="0098491E" w:rsidRPr="009D2A00">
        <w:t xml:space="preserve"> in which imaging can be conducted effectively.</w:t>
      </w:r>
    </w:p>
    <w:p w14:paraId="23735CAD" w14:textId="77777777" w:rsidR="00735DAA" w:rsidRPr="009D2A00" w:rsidRDefault="00735DAA" w:rsidP="009D2A00"/>
    <w:p w14:paraId="3B1B5814" w14:textId="6B94A70B" w:rsidR="008E56BA" w:rsidRPr="009D2A00" w:rsidRDefault="009D2A00" w:rsidP="009D2A00">
      <w:r>
        <w:t>If there</w:t>
      </w:r>
      <w:r w:rsidR="0020695A" w:rsidRPr="009D2A00">
        <w:t xml:space="preserve"> are no visible peroxisomes</w:t>
      </w:r>
      <w:r>
        <w:t>, e</w:t>
      </w:r>
      <w:r w:rsidR="0020695A" w:rsidRPr="009D2A00">
        <w:t>nsure that the probe was mixed with the media. Increase the concentration of the probe (e.g.</w:t>
      </w:r>
      <w:r>
        <w:t>,</w:t>
      </w:r>
      <w:r w:rsidR="0020695A" w:rsidRPr="009D2A00">
        <w:t xml:space="preserve"> </w:t>
      </w:r>
      <w:r w:rsidR="00B85B34" w:rsidRPr="009D2A00">
        <w:t xml:space="preserve">to </w:t>
      </w:r>
      <w:r w:rsidR="0020695A" w:rsidRPr="009D2A00">
        <w:t>2</w:t>
      </w:r>
      <w:r w:rsidR="00281094" w:rsidRPr="009D2A00">
        <w:t xml:space="preserve"> µ</w:t>
      </w:r>
      <w:r w:rsidR="0020695A" w:rsidRPr="009D2A00">
        <w:t>M).</w:t>
      </w:r>
      <w:r w:rsidR="00B85B34" w:rsidRPr="009D2A00">
        <w:t xml:space="preserve"> Introduce </w:t>
      </w:r>
      <w:r>
        <w:t xml:space="preserve">an </w:t>
      </w:r>
      <w:r w:rsidR="00B85B34" w:rsidRPr="009D2A00">
        <w:t>additional peroxisomal marker to ensure that peroxisomes can be visualized.</w:t>
      </w:r>
      <w:r>
        <w:t xml:space="preserve"> If</w:t>
      </w:r>
      <w:r w:rsidR="0020695A" w:rsidRPr="009D2A00">
        <w:t xml:space="preserve"> </w:t>
      </w:r>
      <w:r>
        <w:t>there is c</w:t>
      </w:r>
      <w:r w:rsidRPr="009D2A00">
        <w:t>ell</w:t>
      </w:r>
      <w:r>
        <w:t>-to-</w:t>
      </w:r>
      <w:r w:rsidR="0020695A" w:rsidRPr="009D2A00">
        <w:t xml:space="preserve">cell variation </w:t>
      </w:r>
      <w:r>
        <w:t xml:space="preserve">in </w:t>
      </w:r>
      <w:r w:rsidR="0020695A" w:rsidRPr="009D2A00">
        <w:t>staining</w:t>
      </w:r>
      <w:r>
        <w:t>, i</w:t>
      </w:r>
      <w:r w:rsidR="0020695A" w:rsidRPr="009D2A00">
        <w:t xml:space="preserve">t is important to remove all </w:t>
      </w:r>
      <w:r w:rsidR="00B85B34" w:rsidRPr="009D2A00">
        <w:t xml:space="preserve">the </w:t>
      </w:r>
      <w:r w:rsidR="0020695A" w:rsidRPr="009D2A00">
        <w:t xml:space="preserve">media and mix it with the aliquot thoroughly before </w:t>
      </w:r>
      <w:r w:rsidR="009B73D2" w:rsidRPr="009D2A00">
        <w:t>adding it</w:t>
      </w:r>
      <w:r w:rsidR="0020695A" w:rsidRPr="009D2A00">
        <w:t xml:space="preserve"> back to the cells. This ensures </w:t>
      </w:r>
      <w:r w:rsidR="009B73D2" w:rsidRPr="009D2A00">
        <w:t>uniform</w:t>
      </w:r>
      <w:r w:rsidR="0020695A" w:rsidRPr="009D2A00">
        <w:t xml:space="preserve"> staining. If there is still variation, it is possible that the population of cells is heterogeneous in their peroxisome substrate import capacity. Synchronization of cells by regular splitting aids in uniform staining.</w:t>
      </w:r>
      <w:r>
        <w:t xml:space="preserve"> If n</w:t>
      </w:r>
      <w:r w:rsidR="008E56BA" w:rsidRPr="009D2A00">
        <w:t xml:space="preserve">o signal </w:t>
      </w:r>
      <w:r>
        <w:t xml:space="preserve">is </w:t>
      </w:r>
      <w:r w:rsidR="008E56BA" w:rsidRPr="009D2A00">
        <w:t>detected</w:t>
      </w:r>
      <w:r>
        <w:t>, c</w:t>
      </w:r>
      <w:r w:rsidR="008E56BA" w:rsidRPr="009D2A00">
        <w:t xml:space="preserve">heck </w:t>
      </w:r>
      <w:r>
        <w:t xml:space="preserve">that </w:t>
      </w:r>
      <w:r w:rsidR="008E56BA" w:rsidRPr="009D2A00">
        <w:t xml:space="preserve">the laser settings on </w:t>
      </w:r>
      <w:r>
        <w:t>the</w:t>
      </w:r>
      <w:r w:rsidRPr="009D2A00">
        <w:t xml:space="preserve"> </w:t>
      </w:r>
      <w:r w:rsidR="008E56BA" w:rsidRPr="009D2A00">
        <w:t>microscopes are compatible with the probe excitation/emission parameters</w:t>
      </w:r>
      <w:r w:rsidR="00C1171F" w:rsidRPr="009D2A00">
        <w:t>.</w:t>
      </w:r>
      <w:r>
        <w:t xml:space="preserve"> If the b</w:t>
      </w:r>
      <w:r w:rsidR="008E56BA" w:rsidRPr="009D2A00">
        <w:t>ackground outside of the cell is too bright</w:t>
      </w:r>
      <w:r>
        <w:t>, w</w:t>
      </w:r>
      <w:r w:rsidR="008E56BA" w:rsidRPr="009D2A00">
        <w:t xml:space="preserve">ash out the probes </w:t>
      </w:r>
      <w:r>
        <w:t>to</w:t>
      </w:r>
      <w:r w:rsidRPr="009D2A00">
        <w:t xml:space="preserve"> </w:t>
      </w:r>
      <w:r w:rsidR="008E56BA" w:rsidRPr="009D2A00">
        <w:t xml:space="preserve">remove this </w:t>
      </w:r>
      <w:r w:rsidR="00B85B34" w:rsidRPr="009D2A00">
        <w:t>background;</w:t>
      </w:r>
      <w:r w:rsidR="008E56BA" w:rsidRPr="009D2A00">
        <w:t xml:space="preserve"> </w:t>
      </w:r>
      <w:r w:rsidR="009B73D2" w:rsidRPr="009D2A00">
        <w:t>however,</w:t>
      </w:r>
      <w:r w:rsidR="008E56BA" w:rsidRPr="009D2A00">
        <w:t xml:space="preserve"> the signal will be gradually lost, reducing the window of time in which imaging can be conducted effectively. Additionally, fixation can be used to reduce the background.</w:t>
      </w:r>
      <w:r>
        <w:t xml:space="preserve"> If the s</w:t>
      </w:r>
      <w:r w:rsidR="008E56BA" w:rsidRPr="009D2A00">
        <w:t>ignal post-fixation is very weak</w:t>
      </w:r>
      <w:r>
        <w:t>, c</w:t>
      </w:r>
      <w:r w:rsidR="008E56BA" w:rsidRPr="009D2A00">
        <w:t>heck if the signal is lost after Triton-X 100 addition. This step can be modified or removed depending on the downstream application. Reduce washing steps.</w:t>
      </w:r>
    </w:p>
    <w:p w14:paraId="7E44CCC4" w14:textId="77777777" w:rsidR="005D0839" w:rsidRPr="009D2A00" w:rsidRDefault="005D0839" w:rsidP="009D2A00"/>
    <w:p w14:paraId="2462D554" w14:textId="77777777" w:rsidR="006E4797" w:rsidRPr="009D2A00" w:rsidRDefault="00551D82" w:rsidP="009D2A00">
      <w:bookmarkStart w:id="374" w:name="2s8eyo1" w:colFirst="0" w:colLast="0"/>
      <w:bookmarkEnd w:id="374"/>
      <w:r w:rsidRPr="009D2A00">
        <w:rPr>
          <w:b/>
        </w:rPr>
        <w:t>ACKNOWLEDGMENTS:</w:t>
      </w:r>
      <w:r w:rsidRPr="009D2A00">
        <w:t xml:space="preserve"> </w:t>
      </w:r>
    </w:p>
    <w:p w14:paraId="2829A2EA" w14:textId="029BB903" w:rsidR="006E4797" w:rsidRPr="009D2A00" w:rsidRDefault="00A53D77" w:rsidP="009D2A00">
      <w:r w:rsidRPr="009D2A00">
        <w:t xml:space="preserve">We thank the </w:t>
      </w:r>
      <w:r w:rsidR="005113F3" w:rsidRPr="009D2A00">
        <w:t>S</w:t>
      </w:r>
      <w:r w:rsidRPr="009D2A00">
        <w:t xml:space="preserve">chool of Biological Sciences Imaging </w:t>
      </w:r>
      <w:r w:rsidR="002814FB" w:rsidRPr="009D2A00">
        <w:t>and Microscopy Centre (IMC)</w:t>
      </w:r>
      <w:r w:rsidRPr="009D2A00">
        <w:t xml:space="preserve"> for providing access to essential equipment. TA was funded by the HFSP Long-term Fellowship (LT000559/2021-L)</w:t>
      </w:r>
      <w:r w:rsidR="002814FB" w:rsidRPr="009D2A00">
        <w:t>,</w:t>
      </w:r>
      <w:r w:rsidRPr="009D2A00">
        <w:t xml:space="preserve"> the University of Southampton</w:t>
      </w:r>
      <w:r w:rsidR="002814FB" w:rsidRPr="009D2A00">
        <w:t>, the Wessex Medical Research Innovation Grant</w:t>
      </w:r>
      <w:r w:rsidR="00ED10CA" w:rsidRPr="009D2A00">
        <w:t>, and the European Leukodystrophy Association (ELA)</w:t>
      </w:r>
      <w:r w:rsidRPr="009D2A00">
        <w:t xml:space="preserve">. MS is supported by the ELISIR program of the EPFL School of Life Sciences. </w:t>
      </w:r>
      <w:r w:rsidR="00CF0EF6" w:rsidRPr="009D2A00">
        <w:t xml:space="preserve">CH was funded by the Royal Microscopical Society summer studentship. </w:t>
      </w:r>
      <w:r w:rsidR="00B56114" w:rsidRPr="009D2A00">
        <w:t>REC is supported by a B</w:t>
      </w:r>
      <w:r w:rsidR="00100C5C" w:rsidRPr="009D2A00">
        <w:t xml:space="preserve">iotechnology and </w:t>
      </w:r>
      <w:r w:rsidR="00B56114" w:rsidRPr="009D2A00">
        <w:t>B</w:t>
      </w:r>
      <w:r w:rsidR="00100C5C" w:rsidRPr="009D2A00">
        <w:t xml:space="preserve">iological </w:t>
      </w:r>
      <w:r w:rsidR="00B56114" w:rsidRPr="009D2A00">
        <w:t>S</w:t>
      </w:r>
      <w:r w:rsidR="00100C5C" w:rsidRPr="009D2A00">
        <w:t xml:space="preserve">ciences </w:t>
      </w:r>
      <w:r w:rsidR="00B56114" w:rsidRPr="009D2A00">
        <w:t>R</w:t>
      </w:r>
      <w:r w:rsidR="00100C5C" w:rsidRPr="009D2A00">
        <w:t xml:space="preserve">esearch </w:t>
      </w:r>
      <w:r w:rsidR="00B56114" w:rsidRPr="009D2A00">
        <w:t>C</w:t>
      </w:r>
      <w:r w:rsidR="00100C5C" w:rsidRPr="009D2A00">
        <w:t>ouncil</w:t>
      </w:r>
      <w:r w:rsidR="00B56114" w:rsidRPr="009D2A00">
        <w:t xml:space="preserve"> Discovery Fellowship (BB</w:t>
      </w:r>
      <w:r w:rsidR="00FC1882" w:rsidRPr="009D2A00">
        <w:t>/Z514767/1</w:t>
      </w:r>
      <w:r w:rsidR="00100C5C" w:rsidRPr="009D2A00">
        <w:t xml:space="preserve">). </w:t>
      </w:r>
      <w:proofErr w:type="spellStart"/>
      <w:r w:rsidR="00100C5C" w:rsidRPr="009D2A00">
        <w:t>M</w:t>
      </w:r>
      <w:r w:rsidR="00772FBF" w:rsidRPr="009D2A00">
        <w:t>S</w:t>
      </w:r>
      <w:r w:rsidR="00100C5C" w:rsidRPr="009D2A00">
        <w:t>vA</w:t>
      </w:r>
      <w:proofErr w:type="spellEnd"/>
      <w:r w:rsidR="00100C5C" w:rsidRPr="009D2A00">
        <w:t xml:space="preserve"> was supported by a Biochemical Society </w:t>
      </w:r>
      <w:r w:rsidR="00C93AD9" w:rsidRPr="009D2A00">
        <w:t>Summer Vacation Studentship.</w:t>
      </w:r>
    </w:p>
    <w:p w14:paraId="282F049A" w14:textId="77777777" w:rsidR="00100C5C" w:rsidRPr="009D2A00" w:rsidRDefault="00100C5C" w:rsidP="009D2A00">
      <w:pPr>
        <w:rPr>
          <w:b/>
        </w:rPr>
      </w:pPr>
      <w:bookmarkStart w:id="375" w:name="17dp8vu" w:colFirst="0" w:colLast="0"/>
      <w:bookmarkEnd w:id="375"/>
    </w:p>
    <w:p w14:paraId="605BA394" w14:textId="4016079E" w:rsidR="006E4797" w:rsidRPr="009D2A00" w:rsidRDefault="00551D82" w:rsidP="009D2A00">
      <w:pPr>
        <w:rPr>
          <w:b/>
        </w:rPr>
      </w:pPr>
      <w:r w:rsidRPr="009D2A00">
        <w:rPr>
          <w:b/>
        </w:rPr>
        <w:t xml:space="preserve">DISCLOSURES: </w:t>
      </w:r>
    </w:p>
    <w:p w14:paraId="369F43ED" w14:textId="11C9DDF0" w:rsidR="006E4797" w:rsidRPr="009D2A00" w:rsidRDefault="00EC30C2" w:rsidP="009D2A00">
      <w:pPr>
        <w:pBdr>
          <w:top w:val="nil"/>
          <w:left w:val="nil"/>
          <w:bottom w:val="nil"/>
          <w:right w:val="nil"/>
          <w:between w:val="nil"/>
        </w:pBdr>
      </w:pPr>
      <w:r w:rsidRPr="00DF7964">
        <w:rPr>
          <w:bCs/>
          <w:color w:val="000000"/>
        </w:rPr>
        <w:t xml:space="preserve">LR owns shares of </w:t>
      </w:r>
      <w:proofErr w:type="spellStart"/>
      <w:r w:rsidRPr="00DF7964">
        <w:rPr>
          <w:bCs/>
          <w:color w:val="000000"/>
        </w:rPr>
        <w:t>Spirochrome</w:t>
      </w:r>
      <w:proofErr w:type="spellEnd"/>
      <w:r w:rsidRPr="00DF7964">
        <w:rPr>
          <w:bCs/>
          <w:color w:val="000000"/>
        </w:rPr>
        <w:t xml:space="preserve"> AG.</w:t>
      </w:r>
      <w:r>
        <w:t xml:space="preserve"> All other authors have nothing to disclose</w:t>
      </w:r>
      <w:r w:rsidR="00A53D77" w:rsidRPr="009D2A00">
        <w:t>.</w:t>
      </w:r>
      <w:r w:rsidR="00CD688D">
        <w:t xml:space="preserve"> </w:t>
      </w:r>
    </w:p>
    <w:p w14:paraId="6E78ABC0" w14:textId="77777777" w:rsidR="00F06C4E" w:rsidRPr="009D2A00" w:rsidRDefault="00F06C4E" w:rsidP="009D2A00">
      <w:pPr>
        <w:pBdr>
          <w:top w:val="nil"/>
          <w:left w:val="nil"/>
          <w:bottom w:val="nil"/>
          <w:right w:val="nil"/>
          <w:between w:val="nil"/>
        </w:pBdr>
        <w:rPr>
          <w:bCs/>
        </w:rPr>
      </w:pPr>
    </w:p>
    <w:p w14:paraId="6C48C381" w14:textId="37C57EC8" w:rsidR="00F06C4E" w:rsidRPr="009D2A00" w:rsidRDefault="00F06C4E" w:rsidP="009D2A00">
      <w:pPr>
        <w:rPr>
          <w:b/>
        </w:rPr>
      </w:pPr>
      <w:proofErr w:type="gramStart"/>
      <w:r w:rsidRPr="009D2A00">
        <w:rPr>
          <w:b/>
        </w:rPr>
        <w:t>REFERENCES</w:t>
      </w:r>
      <w:proofErr w:type="gramEnd"/>
      <w:r w:rsidRPr="009D2A00">
        <w:rPr>
          <w:b/>
        </w:rPr>
        <w:t>:</w:t>
      </w:r>
    </w:p>
    <w:p w14:paraId="49950AC5" w14:textId="7EEF81CA" w:rsidR="00943CA7" w:rsidRPr="009D2A00" w:rsidRDefault="00A53D77" w:rsidP="00992C4F">
      <w:pPr>
        <w:pStyle w:val="EndNoteBibliography"/>
        <w:numPr>
          <w:ilvl w:val="0"/>
          <w:numId w:val="48"/>
        </w:numPr>
        <w:ind w:left="0" w:firstLine="0"/>
      </w:pPr>
      <w:r w:rsidRPr="009D2A00">
        <w:rPr>
          <w:bCs/>
        </w:rPr>
        <w:fldChar w:fldCharType="begin"/>
      </w:r>
      <w:r w:rsidRPr="009D2A00">
        <w:rPr>
          <w:bCs/>
        </w:rPr>
        <w:instrText xml:space="preserve"> ADDIN EN.REFLIST </w:instrText>
      </w:r>
      <w:r w:rsidRPr="009D2A00">
        <w:rPr>
          <w:bCs/>
        </w:rPr>
        <w:fldChar w:fldCharType="separate"/>
      </w:r>
      <w:r w:rsidR="00943CA7" w:rsidRPr="009D2A00">
        <w:t xml:space="preserve">Kassmann, C. M. Myelin peroxisomes - essential organelles for the maintenance of white matter in the nervous system. </w:t>
      </w:r>
      <w:r w:rsidR="00943CA7" w:rsidRPr="009D2A00">
        <w:rPr>
          <w:i/>
        </w:rPr>
        <w:t>Biochimie</w:t>
      </w:r>
      <w:r w:rsidR="00252F30">
        <w:rPr>
          <w:i/>
        </w:rPr>
        <w:t>.</w:t>
      </w:r>
      <w:r w:rsidR="00943CA7" w:rsidRPr="009D2A00">
        <w:t xml:space="preserve"> </w:t>
      </w:r>
      <w:r w:rsidR="00943CA7" w:rsidRPr="009D2A00">
        <w:rPr>
          <w:b/>
        </w:rPr>
        <w:t>98</w:t>
      </w:r>
      <w:r w:rsidR="00943CA7" w:rsidRPr="009D2A00">
        <w:t>, 111</w:t>
      </w:r>
      <w:r w:rsidR="00252F30">
        <w:t>–</w:t>
      </w:r>
      <w:r w:rsidR="00943CA7" w:rsidRPr="009D2A00">
        <w:t>118</w:t>
      </w:r>
      <w:r w:rsidR="00252F30">
        <w:t xml:space="preserve"> </w:t>
      </w:r>
      <w:r w:rsidR="00943CA7" w:rsidRPr="009D2A00">
        <w:t>(2014).</w:t>
      </w:r>
    </w:p>
    <w:p w14:paraId="3C7E2F8A" w14:textId="7D7AB26D" w:rsidR="00943CA7" w:rsidRPr="009D2A00" w:rsidRDefault="00943CA7" w:rsidP="00992C4F">
      <w:pPr>
        <w:pStyle w:val="EndNoteBibliography"/>
        <w:numPr>
          <w:ilvl w:val="0"/>
          <w:numId w:val="48"/>
        </w:numPr>
        <w:ind w:left="0" w:firstLine="0"/>
      </w:pPr>
      <w:r w:rsidRPr="009D2A00">
        <w:lastRenderedPageBreak/>
        <w:t>van den Bosch, H., Schutgens, R. B., Wanders, R. J.</w:t>
      </w:r>
      <w:r w:rsidR="00252F30">
        <w:t>,</w:t>
      </w:r>
      <w:r w:rsidRPr="009D2A00">
        <w:t xml:space="preserve"> Tager, J. M. Biochemistry of peroxisomes. </w:t>
      </w:r>
      <w:r w:rsidRPr="009D2A00">
        <w:rPr>
          <w:i/>
        </w:rPr>
        <w:t>Annu Rev Biochem</w:t>
      </w:r>
      <w:r w:rsidR="00252F30">
        <w:rPr>
          <w:i/>
        </w:rPr>
        <w:t>.</w:t>
      </w:r>
      <w:r w:rsidRPr="009D2A00">
        <w:t xml:space="preserve"> </w:t>
      </w:r>
      <w:r w:rsidRPr="009D2A00">
        <w:rPr>
          <w:b/>
        </w:rPr>
        <w:t>61</w:t>
      </w:r>
      <w:r w:rsidRPr="009D2A00">
        <w:t>, 157</w:t>
      </w:r>
      <w:r w:rsidR="00252F30">
        <w:t>–</w:t>
      </w:r>
      <w:r w:rsidRPr="009D2A00">
        <w:t>197 (1992).</w:t>
      </w:r>
    </w:p>
    <w:p w14:paraId="26AF10F8" w14:textId="7122BC28" w:rsidR="00943CA7" w:rsidRPr="009D2A00" w:rsidRDefault="00943CA7" w:rsidP="00992C4F">
      <w:pPr>
        <w:pStyle w:val="EndNoteBibliography"/>
        <w:numPr>
          <w:ilvl w:val="0"/>
          <w:numId w:val="48"/>
        </w:numPr>
        <w:ind w:left="0" w:firstLine="0"/>
      </w:pPr>
      <w:r w:rsidRPr="009D2A00">
        <w:t>Aubourg, P.</w:t>
      </w:r>
      <w:r w:rsidR="00252F30">
        <w:t>,</w:t>
      </w:r>
      <w:r w:rsidRPr="009D2A00">
        <w:t xml:space="preserve"> Wanders, R. Peroxisomal disorders. </w:t>
      </w:r>
      <w:r w:rsidRPr="009D2A00">
        <w:rPr>
          <w:i/>
        </w:rPr>
        <w:t>Handb Clin Neurol</w:t>
      </w:r>
      <w:r w:rsidR="00252F30">
        <w:rPr>
          <w:i/>
        </w:rPr>
        <w:t>.</w:t>
      </w:r>
      <w:r w:rsidRPr="009D2A00">
        <w:t xml:space="preserve"> </w:t>
      </w:r>
      <w:r w:rsidRPr="009D2A00">
        <w:rPr>
          <w:b/>
        </w:rPr>
        <w:t>113</w:t>
      </w:r>
      <w:r w:rsidRPr="009D2A00">
        <w:t>, 1593</w:t>
      </w:r>
      <w:r w:rsidR="00252F30">
        <w:t>–</w:t>
      </w:r>
      <w:r w:rsidRPr="009D2A00">
        <w:t>1609 (2013).</w:t>
      </w:r>
    </w:p>
    <w:p w14:paraId="6F4367B2" w14:textId="63DBDE1D" w:rsidR="00943CA7" w:rsidRPr="009D2A00" w:rsidRDefault="00943CA7" w:rsidP="00992C4F">
      <w:pPr>
        <w:pStyle w:val="EndNoteBibliography"/>
        <w:numPr>
          <w:ilvl w:val="0"/>
          <w:numId w:val="48"/>
        </w:numPr>
        <w:ind w:left="0" w:firstLine="0"/>
      </w:pPr>
      <w:r w:rsidRPr="009D2A00">
        <w:t>Honsho, M., Okumoto, K., Tamura, S.</w:t>
      </w:r>
      <w:r w:rsidR="00252F30">
        <w:t>,</w:t>
      </w:r>
      <w:r w:rsidRPr="009D2A00">
        <w:t xml:space="preserve"> Fujiki, Y. Peroxisome </w:t>
      </w:r>
      <w:r w:rsidR="00252F30" w:rsidRPr="009D2A00">
        <w:t>biogenesis dis</w:t>
      </w:r>
      <w:r w:rsidRPr="009D2A00">
        <w:t xml:space="preserve">orders. </w:t>
      </w:r>
      <w:r w:rsidRPr="009D2A00">
        <w:rPr>
          <w:i/>
        </w:rPr>
        <w:t>Adv Exp Med Biol</w:t>
      </w:r>
      <w:r w:rsidR="00252F30">
        <w:rPr>
          <w:i/>
        </w:rPr>
        <w:t>.</w:t>
      </w:r>
      <w:r w:rsidRPr="009D2A00">
        <w:t xml:space="preserve"> </w:t>
      </w:r>
      <w:r w:rsidRPr="009D2A00">
        <w:rPr>
          <w:b/>
        </w:rPr>
        <w:t>1299</w:t>
      </w:r>
      <w:r w:rsidRPr="009D2A00">
        <w:t>, 45</w:t>
      </w:r>
      <w:r w:rsidR="00252F30">
        <w:t>–</w:t>
      </w:r>
      <w:r w:rsidRPr="009D2A00">
        <w:t>54 (2020).</w:t>
      </w:r>
    </w:p>
    <w:p w14:paraId="4184F8DA" w14:textId="5B983DAC" w:rsidR="00943CA7" w:rsidRPr="009D2A00" w:rsidRDefault="00943CA7" w:rsidP="00992C4F">
      <w:pPr>
        <w:pStyle w:val="EndNoteBibliography"/>
        <w:numPr>
          <w:ilvl w:val="0"/>
          <w:numId w:val="48"/>
        </w:numPr>
        <w:ind w:left="0" w:firstLine="0"/>
      </w:pPr>
      <w:r w:rsidRPr="009D2A00">
        <w:t>Korotkova, D.</w:t>
      </w:r>
      <w:r w:rsidRPr="009D2A00">
        <w:rPr>
          <w:i/>
        </w:rPr>
        <w:t xml:space="preserve"> </w:t>
      </w:r>
      <w:r w:rsidRPr="00992C4F">
        <w:rPr>
          <w:iCs/>
        </w:rPr>
        <w:t>et al.</w:t>
      </w:r>
      <w:r w:rsidRPr="00252F30">
        <w:rPr>
          <w:iCs/>
        </w:rPr>
        <w:t xml:space="preserve"> </w:t>
      </w:r>
      <w:r w:rsidRPr="009D2A00">
        <w:t xml:space="preserve">Fluorescent fatty acid conjugates for live cell imaging of peroxisomes. </w:t>
      </w:r>
      <w:r w:rsidRPr="009D2A00">
        <w:rPr>
          <w:i/>
        </w:rPr>
        <w:t>Nat Commun</w:t>
      </w:r>
      <w:r w:rsidR="00252F30">
        <w:rPr>
          <w:i/>
        </w:rPr>
        <w:t>.</w:t>
      </w:r>
      <w:r w:rsidRPr="009D2A00">
        <w:t xml:space="preserve"> </w:t>
      </w:r>
      <w:r w:rsidRPr="009D2A00">
        <w:rPr>
          <w:b/>
        </w:rPr>
        <w:t>15</w:t>
      </w:r>
      <w:r w:rsidRPr="009D2A00">
        <w:t>, 4314 (2024).</w:t>
      </w:r>
    </w:p>
    <w:p w14:paraId="5EE00A71" w14:textId="6B51B3FD" w:rsidR="00943CA7" w:rsidRPr="009D2A00" w:rsidRDefault="00943CA7" w:rsidP="00992C4F">
      <w:pPr>
        <w:pStyle w:val="EndNoteBibliography"/>
        <w:numPr>
          <w:ilvl w:val="0"/>
          <w:numId w:val="48"/>
        </w:numPr>
        <w:ind w:left="0" w:firstLine="0"/>
      </w:pPr>
      <w:r w:rsidRPr="009D2A00">
        <w:t>Bezman, L.</w:t>
      </w:r>
      <w:r w:rsidR="00252F30">
        <w:t>,</w:t>
      </w:r>
      <w:r w:rsidRPr="009D2A00">
        <w:t xml:space="preserve"> Moser, H. W. Incidence of X-linked adrenoleukodystrophy and the relative frequency of its phenotypes. </w:t>
      </w:r>
      <w:r w:rsidRPr="009D2A00">
        <w:rPr>
          <w:i/>
        </w:rPr>
        <w:t>Am J Med Genet</w:t>
      </w:r>
      <w:r w:rsidR="00252F30">
        <w:rPr>
          <w:i/>
        </w:rPr>
        <w:t>.</w:t>
      </w:r>
      <w:r w:rsidRPr="009D2A00">
        <w:t xml:space="preserve"> </w:t>
      </w:r>
      <w:r w:rsidRPr="009D2A00">
        <w:rPr>
          <w:b/>
        </w:rPr>
        <w:t>76</w:t>
      </w:r>
      <w:r w:rsidR="00252F30">
        <w:t xml:space="preserve"> (5),</w:t>
      </w:r>
      <w:r w:rsidRPr="009D2A00">
        <w:t xml:space="preserve"> 415</w:t>
      </w:r>
      <w:r w:rsidR="00252F30">
        <w:t>–</w:t>
      </w:r>
      <w:r w:rsidRPr="009D2A00">
        <w:t>419 (1998).</w:t>
      </w:r>
    </w:p>
    <w:p w14:paraId="7B8BBFD6" w14:textId="1F100502" w:rsidR="00943CA7" w:rsidRPr="009D2A00" w:rsidRDefault="00943CA7" w:rsidP="00992C4F">
      <w:pPr>
        <w:pStyle w:val="EndNoteBibliography"/>
        <w:numPr>
          <w:ilvl w:val="0"/>
          <w:numId w:val="48"/>
        </w:numPr>
        <w:ind w:left="0" w:firstLine="0"/>
      </w:pPr>
      <w:r w:rsidRPr="009D2A00">
        <w:t>Visser, W. F., van Roermund, C. W., Ijlst, L., Waterham, H. R.</w:t>
      </w:r>
      <w:r w:rsidR="00252F30">
        <w:t>,</w:t>
      </w:r>
      <w:r w:rsidRPr="009D2A00">
        <w:t xml:space="preserve"> Wanders, R. J. Metabolite transport across the peroxisomal membrane. </w:t>
      </w:r>
      <w:r w:rsidRPr="009D2A00">
        <w:rPr>
          <w:i/>
        </w:rPr>
        <w:t>Biochem J</w:t>
      </w:r>
      <w:r w:rsidR="00252F30">
        <w:rPr>
          <w:i/>
        </w:rPr>
        <w:t>.</w:t>
      </w:r>
      <w:r w:rsidRPr="009D2A00">
        <w:t xml:space="preserve"> </w:t>
      </w:r>
      <w:r w:rsidRPr="009D2A00">
        <w:rPr>
          <w:b/>
        </w:rPr>
        <w:t>401</w:t>
      </w:r>
      <w:r w:rsidR="00252F30">
        <w:t xml:space="preserve"> (2),</w:t>
      </w:r>
      <w:r w:rsidRPr="009D2A00">
        <w:t xml:space="preserve"> 365</w:t>
      </w:r>
      <w:r w:rsidR="00252F30">
        <w:t>–</w:t>
      </w:r>
      <w:r w:rsidRPr="009D2A00">
        <w:t>375</w:t>
      </w:r>
      <w:r w:rsidR="00252F30">
        <w:t xml:space="preserve"> </w:t>
      </w:r>
      <w:r w:rsidRPr="009D2A00">
        <w:t>(2007).</w:t>
      </w:r>
    </w:p>
    <w:p w14:paraId="2F724D87" w14:textId="7509943C" w:rsidR="00943CA7" w:rsidRPr="009D2A00" w:rsidRDefault="00943CA7" w:rsidP="00992C4F">
      <w:pPr>
        <w:pStyle w:val="EndNoteBibliography"/>
        <w:numPr>
          <w:ilvl w:val="0"/>
          <w:numId w:val="48"/>
        </w:numPr>
        <w:ind w:left="0" w:firstLine="0"/>
      </w:pPr>
      <w:r w:rsidRPr="009D2A00">
        <w:t>Matsuzono, Y.</w:t>
      </w:r>
      <w:r w:rsidRPr="009D2A00">
        <w:rPr>
          <w:i/>
        </w:rPr>
        <w:t xml:space="preserve"> </w:t>
      </w:r>
      <w:r w:rsidRPr="00992C4F">
        <w:rPr>
          <w:iCs/>
        </w:rPr>
        <w:t>et al.</w:t>
      </w:r>
      <w:r w:rsidRPr="009D2A00">
        <w:t xml:space="preserve"> Human PEX19: cDNA cloning by functional complementation, mutation analysis in a patient with Zellweger syndrome, and potential role in peroxisomal membrane assembly. </w:t>
      </w:r>
      <w:r w:rsidRPr="009D2A00">
        <w:rPr>
          <w:i/>
        </w:rPr>
        <w:t>Proc Natl Acad Sci U S A</w:t>
      </w:r>
      <w:r w:rsidR="00252F30">
        <w:rPr>
          <w:i/>
        </w:rPr>
        <w:t>.</w:t>
      </w:r>
      <w:r w:rsidRPr="009D2A00">
        <w:t xml:space="preserve"> </w:t>
      </w:r>
      <w:r w:rsidRPr="009D2A00">
        <w:rPr>
          <w:b/>
        </w:rPr>
        <w:t>96</w:t>
      </w:r>
      <w:r w:rsidR="00252F30">
        <w:t xml:space="preserve"> (5),</w:t>
      </w:r>
      <w:r w:rsidRPr="009D2A00">
        <w:t xml:space="preserve"> 2116</w:t>
      </w:r>
      <w:r w:rsidR="00252F30">
        <w:t>–</w:t>
      </w:r>
      <w:r w:rsidRPr="009D2A00">
        <w:t>2121 (1999).</w:t>
      </w:r>
    </w:p>
    <w:p w14:paraId="7627BF75" w14:textId="773A8129" w:rsidR="00943CA7" w:rsidRPr="009D2A00" w:rsidRDefault="00943CA7" w:rsidP="00992C4F">
      <w:pPr>
        <w:pStyle w:val="EndNoteBibliography"/>
        <w:numPr>
          <w:ilvl w:val="0"/>
          <w:numId w:val="48"/>
        </w:numPr>
        <w:ind w:left="0" w:firstLine="0"/>
      </w:pPr>
      <w:r w:rsidRPr="009D2A00">
        <w:t>Borisyuk, A., Howman, C., Pattabiraman, S., Kaganovich, D.</w:t>
      </w:r>
      <w:r w:rsidR="00252F30">
        <w:t>,</w:t>
      </w:r>
      <w:r w:rsidRPr="009D2A00">
        <w:t xml:space="preserve"> Amen, T. Protein Kinase C promotes peroxisome biogenesis and peroxisome-endoplasmic reticulum interaction. </w:t>
      </w:r>
      <w:r w:rsidRPr="009D2A00">
        <w:rPr>
          <w:i/>
        </w:rPr>
        <w:t>J Cell Biol</w:t>
      </w:r>
      <w:r w:rsidR="00252F30">
        <w:rPr>
          <w:i/>
        </w:rPr>
        <w:t>.</w:t>
      </w:r>
      <w:r w:rsidRPr="009D2A00">
        <w:t xml:space="preserve"> </w:t>
      </w:r>
      <w:r w:rsidRPr="009D2A00">
        <w:rPr>
          <w:b/>
        </w:rPr>
        <w:t>224</w:t>
      </w:r>
      <w:r w:rsidR="00252F30">
        <w:t xml:space="preserve"> (9),</w:t>
      </w:r>
      <w:r w:rsidRPr="009D2A00">
        <w:t xml:space="preserve"> </w:t>
      </w:r>
      <w:r w:rsidR="00252F30">
        <w:t>e</w:t>
      </w:r>
      <w:r w:rsidRPr="009D2A00">
        <w:t>202505040 (2025).</w:t>
      </w:r>
    </w:p>
    <w:p w14:paraId="715EC68C" w14:textId="66A8594C" w:rsidR="00943CA7" w:rsidRPr="009D2A00" w:rsidRDefault="00943CA7" w:rsidP="00992C4F">
      <w:pPr>
        <w:pStyle w:val="EndNoteBibliography"/>
        <w:numPr>
          <w:ilvl w:val="0"/>
          <w:numId w:val="48"/>
        </w:numPr>
        <w:ind w:left="0" w:firstLine="0"/>
      </w:pPr>
      <w:r w:rsidRPr="009D2A00">
        <w:t>Gould, S. G., Keller, G. A.</w:t>
      </w:r>
      <w:r w:rsidR="00252F30">
        <w:t>,</w:t>
      </w:r>
      <w:r w:rsidRPr="009D2A00">
        <w:t xml:space="preserve"> Subramani, S. Identification of a peroxisomal targeting signal at the carboxy terminus of firefly luciferase. </w:t>
      </w:r>
      <w:r w:rsidRPr="009D2A00">
        <w:rPr>
          <w:i/>
        </w:rPr>
        <w:t>J Cell Biol</w:t>
      </w:r>
      <w:r w:rsidR="00252F30">
        <w:rPr>
          <w:i/>
        </w:rPr>
        <w:t>.</w:t>
      </w:r>
      <w:r w:rsidRPr="009D2A00">
        <w:t xml:space="preserve"> </w:t>
      </w:r>
      <w:r w:rsidRPr="009D2A00">
        <w:rPr>
          <w:b/>
        </w:rPr>
        <w:t>105</w:t>
      </w:r>
      <w:r w:rsidR="00252F30">
        <w:t xml:space="preserve"> (6 Pt 2),</w:t>
      </w:r>
      <w:r w:rsidRPr="009D2A00">
        <w:t xml:space="preserve"> 2923</w:t>
      </w:r>
      <w:r w:rsidR="00252F30">
        <w:t>–</w:t>
      </w:r>
      <w:r w:rsidRPr="009D2A00">
        <w:t>2931 (1987).</w:t>
      </w:r>
    </w:p>
    <w:p w14:paraId="354F9302" w14:textId="2BFE973A" w:rsidR="00943CA7" w:rsidRPr="009D2A00" w:rsidRDefault="00943CA7" w:rsidP="00992C4F">
      <w:pPr>
        <w:pStyle w:val="EndNoteBibliography"/>
        <w:numPr>
          <w:ilvl w:val="0"/>
          <w:numId w:val="48"/>
        </w:numPr>
        <w:ind w:left="0" w:firstLine="0"/>
      </w:pPr>
      <w:r w:rsidRPr="009D2A00">
        <w:t>Lukinavicius, G.</w:t>
      </w:r>
      <w:r w:rsidRPr="009D2A00">
        <w:rPr>
          <w:i/>
        </w:rPr>
        <w:t xml:space="preserve"> </w:t>
      </w:r>
      <w:r w:rsidRPr="00992C4F">
        <w:rPr>
          <w:iCs/>
        </w:rPr>
        <w:t>et al.</w:t>
      </w:r>
      <w:r w:rsidRPr="009D2A00">
        <w:t xml:space="preserve"> A near-infrared fluorophore for live-cell super-resolution microscopy of cellular proteins. </w:t>
      </w:r>
      <w:r w:rsidRPr="009D2A00">
        <w:rPr>
          <w:i/>
        </w:rPr>
        <w:t>Nat Chem</w:t>
      </w:r>
      <w:r w:rsidRPr="009D2A00">
        <w:t xml:space="preserve"> </w:t>
      </w:r>
      <w:r w:rsidRPr="009D2A00">
        <w:rPr>
          <w:b/>
        </w:rPr>
        <w:t>5</w:t>
      </w:r>
      <w:r w:rsidR="00252F30">
        <w:t xml:space="preserve"> (2),</w:t>
      </w:r>
      <w:r w:rsidRPr="009D2A00">
        <w:t xml:space="preserve"> 132</w:t>
      </w:r>
      <w:r w:rsidR="00252F30">
        <w:t>–</w:t>
      </w:r>
      <w:r w:rsidRPr="009D2A00">
        <w:t>139 (2013).</w:t>
      </w:r>
    </w:p>
    <w:p w14:paraId="36F26B02" w14:textId="5BF3DC19" w:rsidR="00187E90" w:rsidRPr="009D2A00" w:rsidRDefault="00A53D77" w:rsidP="009D2A00">
      <w:pPr>
        <w:pBdr>
          <w:top w:val="nil"/>
          <w:left w:val="nil"/>
          <w:bottom w:val="nil"/>
          <w:right w:val="nil"/>
          <w:between w:val="nil"/>
        </w:pBdr>
        <w:rPr>
          <w:bCs/>
        </w:rPr>
      </w:pPr>
      <w:r w:rsidRPr="009D2A00">
        <w:rPr>
          <w:bCs/>
        </w:rPr>
        <w:fldChar w:fldCharType="end"/>
      </w:r>
    </w:p>
    <w:sectPr w:rsidR="00187E90" w:rsidRPr="009D2A00" w:rsidSect="00CC0DE7">
      <w:headerReference w:type="even" r:id="rId12"/>
      <w:headerReference w:type="default" r:id="rId13"/>
      <w:footerReference w:type="even" r:id="rId14"/>
      <w:headerReference w:type="first" r:id="rId15"/>
      <w:pgSz w:w="12240" w:h="15840"/>
      <w:pgMar w:top="1440" w:right="1440" w:bottom="1440" w:left="1440" w:header="720" w:footer="607" w:gutter="0"/>
      <w:lnNumType w:countBy="1" w:restart="continuous"/>
      <w:pgNumType w:start="1"/>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9" w:author="Triana Amen" w:date="2025-10-28T16:09:00Z" w:initials="TA">
    <w:p w14:paraId="64A3B535" w14:textId="77777777" w:rsidR="00E65E27" w:rsidRDefault="00E65E27" w:rsidP="00E65E27">
      <w:pPr>
        <w:pStyle w:val="CommentText"/>
        <w:jc w:val="left"/>
      </w:pPr>
      <w:r>
        <w:rPr>
          <w:rStyle w:val="CommentReference"/>
        </w:rPr>
        <w:annotationRef/>
      </w:r>
      <w:r>
        <w:t>We can briefly film one cell culture step in the cell culture facility</w:t>
      </w:r>
    </w:p>
  </w:comment>
  <w:comment w:id="13" w:author="Triana Amen" w:date="2025-10-28T16:10:00Z" w:initials="TA">
    <w:p w14:paraId="3F664549" w14:textId="77777777" w:rsidR="00B753A5" w:rsidRDefault="00E65E27" w:rsidP="00B753A5">
      <w:pPr>
        <w:pStyle w:val="CommentText"/>
        <w:jc w:val="left"/>
      </w:pPr>
      <w:r>
        <w:rPr>
          <w:rStyle w:val="CommentReference"/>
        </w:rPr>
        <w:annotationRef/>
      </w:r>
      <w:r w:rsidR="00B753A5">
        <w:t>We will turn on the sytem in advance (skipping the two previous steps) as it is required to equilibrate the environment, and potentially film the rest of the protocol in the imaging room</w:t>
      </w:r>
    </w:p>
  </w:comment>
  <w:comment w:id="54" w:author="Triana Amen" w:date="2025-11-02T14:34:00Z" w:initials="TA">
    <w:p w14:paraId="72A4494A" w14:textId="77777777" w:rsidR="00994865" w:rsidRDefault="00994865" w:rsidP="00994865">
      <w:pPr>
        <w:pStyle w:val="CommentText"/>
        <w:jc w:val="left"/>
      </w:pPr>
      <w:r>
        <w:rPr>
          <w:rStyle w:val="CommentReference"/>
        </w:rPr>
        <w:annotationRef/>
      </w:r>
      <w:r>
        <w:t>We can film the staining procedure in the cell culture facility (it is well lit).</w:t>
      </w:r>
    </w:p>
  </w:comment>
  <w:comment w:id="152" w:author="Triana Amen" w:date="2025-11-02T14:34:00Z" w:initials="TA">
    <w:p w14:paraId="5A66BC1F" w14:textId="77777777" w:rsidR="00994865" w:rsidRDefault="00994865" w:rsidP="00994865">
      <w:pPr>
        <w:pStyle w:val="CommentText"/>
        <w:jc w:val="left"/>
      </w:pPr>
      <w:r>
        <w:rPr>
          <w:rStyle w:val="CommentReference"/>
        </w:rPr>
        <w:annotationRef/>
      </w:r>
      <w:r>
        <w:t>Up until this step can be filmed in the tissue culture facility)</w:t>
      </w:r>
    </w:p>
  </w:comment>
  <w:comment w:id="169" w:author="Triana Amen" w:date="2025-11-02T14:35:00Z" w:initials="TA">
    <w:p w14:paraId="7F6A316F" w14:textId="77777777" w:rsidR="00994865" w:rsidRDefault="00994865" w:rsidP="00994865">
      <w:pPr>
        <w:pStyle w:val="CommentText"/>
        <w:jc w:val="left"/>
      </w:pPr>
      <w:r>
        <w:rPr>
          <w:rStyle w:val="CommentReference"/>
        </w:rPr>
        <w:annotationRef/>
      </w:r>
      <w:r>
        <w:t>This part we can film in the imaging facility</w:t>
      </w:r>
    </w:p>
  </w:comment>
  <w:comment w:id="268" w:author="Triana Amen" w:date="2025-11-02T14:36:00Z" w:initials="TA">
    <w:p w14:paraId="552324D0" w14:textId="77777777" w:rsidR="00994865" w:rsidRDefault="00994865" w:rsidP="00994865">
      <w:pPr>
        <w:pStyle w:val="CommentText"/>
        <w:jc w:val="left"/>
      </w:pPr>
      <w:r>
        <w:rPr>
          <w:rStyle w:val="CommentReference"/>
        </w:rPr>
        <w:annotationRef/>
      </w:r>
      <w:r>
        <w:t>This part can be filmed in Israel. We can skip the cell culture steps here because they are the same and start with staining. This will be filmed separate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4A3B535" w15:done="0"/>
  <w15:commentEx w15:paraId="3F664549" w15:done="0"/>
  <w15:commentEx w15:paraId="72A4494A" w15:done="0"/>
  <w15:commentEx w15:paraId="5A66BC1F" w15:done="0"/>
  <w15:commentEx w15:paraId="7F6A316F" w15:done="0"/>
  <w15:commentEx w15:paraId="552324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B84FF80" w16cex:dateUtc="2025-10-28T16:09:00Z"/>
  <w16cex:commentExtensible w16cex:durableId="726EE6F3" w16cex:dateUtc="2025-10-28T16:10:00Z"/>
  <w16cex:commentExtensible w16cex:durableId="619D54B8" w16cex:dateUtc="2025-11-02T14:34:00Z"/>
  <w16cex:commentExtensible w16cex:durableId="01DBFE48" w16cex:dateUtc="2025-11-02T14:34:00Z"/>
  <w16cex:commentExtensible w16cex:durableId="2040BB64" w16cex:dateUtc="2025-11-02T14:35:00Z"/>
  <w16cex:commentExtensible w16cex:durableId="60654E02" w16cex:dateUtc="2025-11-02T14: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4A3B535" w16cid:durableId="7B84FF80"/>
  <w16cid:commentId w16cid:paraId="3F664549" w16cid:durableId="726EE6F3"/>
  <w16cid:commentId w16cid:paraId="72A4494A" w16cid:durableId="619D54B8"/>
  <w16cid:commentId w16cid:paraId="5A66BC1F" w16cid:durableId="01DBFE48"/>
  <w16cid:commentId w16cid:paraId="7F6A316F" w16cid:durableId="2040BB64"/>
  <w16cid:commentId w16cid:paraId="552324D0" w16cid:durableId="60654E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870B97" w14:textId="77777777" w:rsidR="00E41EE8" w:rsidRDefault="00E41EE8">
      <w:r>
        <w:separator/>
      </w:r>
    </w:p>
  </w:endnote>
  <w:endnote w:type="continuationSeparator" w:id="0">
    <w:p w14:paraId="3EB59CB8" w14:textId="77777777" w:rsidR="00E41EE8" w:rsidRDefault="00E41E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61EBBB" w14:textId="77777777" w:rsidR="00E41EE8" w:rsidRDefault="00E41EE8">
      <w:r>
        <w:separator/>
      </w:r>
    </w:p>
  </w:footnote>
  <w:footnote w:type="continuationSeparator" w:id="0">
    <w:p w14:paraId="479A6B4A" w14:textId="77777777" w:rsidR="00E41EE8" w:rsidRDefault="00E41E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04647" w14:textId="53DD554E"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87A04"/>
    <w:multiLevelType w:val="hybridMultilevel"/>
    <w:tmpl w:val="942E1116"/>
    <w:lvl w:ilvl="0" w:tplc="F25A020E">
      <w:start w:val="1"/>
      <w:numFmt w:val="decimal"/>
      <w:lvlText w:val="%1."/>
      <w:lvlJc w:val="left"/>
      <w:pPr>
        <w:ind w:left="720" w:hanging="360"/>
      </w:pPr>
      <w:rPr>
        <w:rFonts w:ascii="Calibri Light" w:eastAsia="Calibri" w:hAnsi="Calibri Light" w:cs="Calibri Ligh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4B095D"/>
    <w:multiLevelType w:val="multilevel"/>
    <w:tmpl w:val="EDC673D2"/>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07322A3A"/>
    <w:multiLevelType w:val="hybridMultilevel"/>
    <w:tmpl w:val="53D0B3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135449"/>
    <w:multiLevelType w:val="hybridMultilevel"/>
    <w:tmpl w:val="CBBA5BC2"/>
    <w:lvl w:ilvl="0" w:tplc="C402118E">
      <w:start w:val="1"/>
      <w:numFmt w:val="decimal"/>
      <w:lvlText w:val="%1."/>
      <w:lvlJc w:val="left"/>
      <w:pPr>
        <w:ind w:left="1080" w:hanging="360"/>
      </w:pPr>
      <w:rPr>
        <w:rFonts w:hint="default"/>
        <w:u w:val="none"/>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104C665F"/>
    <w:multiLevelType w:val="hybridMultilevel"/>
    <w:tmpl w:val="1C7E864C"/>
    <w:lvl w:ilvl="0" w:tplc="8B04B32A">
      <w:start w:val="1"/>
      <w:numFmt w:val="decimal"/>
      <w:lvlText w:val="%1."/>
      <w:lvlJc w:val="left"/>
      <w:pPr>
        <w:ind w:left="1440" w:hanging="360"/>
      </w:pPr>
    </w:lvl>
    <w:lvl w:ilvl="1" w:tplc="06EE49DA">
      <w:start w:val="1"/>
      <w:numFmt w:val="decimal"/>
      <w:lvlText w:val="%2."/>
      <w:lvlJc w:val="left"/>
      <w:pPr>
        <w:ind w:left="1440" w:hanging="360"/>
      </w:pPr>
    </w:lvl>
    <w:lvl w:ilvl="2" w:tplc="AD8ECE14">
      <w:start w:val="1"/>
      <w:numFmt w:val="decimal"/>
      <w:lvlText w:val="%3."/>
      <w:lvlJc w:val="left"/>
      <w:pPr>
        <w:ind w:left="1440" w:hanging="360"/>
      </w:pPr>
    </w:lvl>
    <w:lvl w:ilvl="3" w:tplc="74C28F9A">
      <w:start w:val="1"/>
      <w:numFmt w:val="decimal"/>
      <w:lvlText w:val="%4."/>
      <w:lvlJc w:val="left"/>
      <w:pPr>
        <w:ind w:left="1440" w:hanging="360"/>
      </w:pPr>
    </w:lvl>
    <w:lvl w:ilvl="4" w:tplc="95205240">
      <w:start w:val="1"/>
      <w:numFmt w:val="decimal"/>
      <w:lvlText w:val="%5."/>
      <w:lvlJc w:val="left"/>
      <w:pPr>
        <w:ind w:left="1440" w:hanging="360"/>
      </w:pPr>
    </w:lvl>
    <w:lvl w:ilvl="5" w:tplc="B7C45F40">
      <w:start w:val="1"/>
      <w:numFmt w:val="decimal"/>
      <w:lvlText w:val="%6."/>
      <w:lvlJc w:val="left"/>
      <w:pPr>
        <w:ind w:left="1440" w:hanging="360"/>
      </w:pPr>
    </w:lvl>
    <w:lvl w:ilvl="6" w:tplc="AB0C95AC">
      <w:start w:val="1"/>
      <w:numFmt w:val="decimal"/>
      <w:lvlText w:val="%7."/>
      <w:lvlJc w:val="left"/>
      <w:pPr>
        <w:ind w:left="1440" w:hanging="360"/>
      </w:pPr>
    </w:lvl>
    <w:lvl w:ilvl="7" w:tplc="7742B80E">
      <w:start w:val="1"/>
      <w:numFmt w:val="decimal"/>
      <w:lvlText w:val="%8."/>
      <w:lvlJc w:val="left"/>
      <w:pPr>
        <w:ind w:left="1440" w:hanging="360"/>
      </w:pPr>
    </w:lvl>
    <w:lvl w:ilvl="8" w:tplc="938271CE">
      <w:start w:val="1"/>
      <w:numFmt w:val="decimal"/>
      <w:lvlText w:val="%9."/>
      <w:lvlJc w:val="left"/>
      <w:pPr>
        <w:ind w:left="1440" w:hanging="360"/>
      </w:pPr>
    </w:lvl>
  </w:abstractNum>
  <w:abstractNum w:abstractNumId="6" w15:restartNumberingAfterBreak="0">
    <w:nsid w:val="1077593F"/>
    <w:multiLevelType w:val="hybridMultilevel"/>
    <w:tmpl w:val="B60C9742"/>
    <w:lvl w:ilvl="0" w:tplc="63B21266">
      <w:start w:val="1"/>
      <w:numFmt w:val="bullet"/>
      <w:lvlText w:val=""/>
      <w:lvlJc w:val="left"/>
      <w:pPr>
        <w:ind w:left="720" w:hanging="360"/>
      </w:pPr>
      <w:rPr>
        <w:rFonts w:ascii="Symbol" w:hAnsi="Symbol"/>
      </w:rPr>
    </w:lvl>
    <w:lvl w:ilvl="1" w:tplc="34202F5A">
      <w:start w:val="1"/>
      <w:numFmt w:val="bullet"/>
      <w:lvlText w:val=""/>
      <w:lvlJc w:val="left"/>
      <w:pPr>
        <w:ind w:left="720" w:hanging="360"/>
      </w:pPr>
      <w:rPr>
        <w:rFonts w:ascii="Symbol" w:hAnsi="Symbol"/>
      </w:rPr>
    </w:lvl>
    <w:lvl w:ilvl="2" w:tplc="6D34C832">
      <w:start w:val="1"/>
      <w:numFmt w:val="bullet"/>
      <w:lvlText w:val=""/>
      <w:lvlJc w:val="left"/>
      <w:pPr>
        <w:ind w:left="720" w:hanging="360"/>
      </w:pPr>
      <w:rPr>
        <w:rFonts w:ascii="Symbol" w:hAnsi="Symbol"/>
      </w:rPr>
    </w:lvl>
    <w:lvl w:ilvl="3" w:tplc="A90EFA20">
      <w:start w:val="1"/>
      <w:numFmt w:val="bullet"/>
      <w:lvlText w:val=""/>
      <w:lvlJc w:val="left"/>
      <w:pPr>
        <w:ind w:left="720" w:hanging="360"/>
      </w:pPr>
      <w:rPr>
        <w:rFonts w:ascii="Symbol" w:hAnsi="Symbol"/>
      </w:rPr>
    </w:lvl>
    <w:lvl w:ilvl="4" w:tplc="4EF81494">
      <w:start w:val="1"/>
      <w:numFmt w:val="bullet"/>
      <w:lvlText w:val=""/>
      <w:lvlJc w:val="left"/>
      <w:pPr>
        <w:ind w:left="720" w:hanging="360"/>
      </w:pPr>
      <w:rPr>
        <w:rFonts w:ascii="Symbol" w:hAnsi="Symbol"/>
      </w:rPr>
    </w:lvl>
    <w:lvl w:ilvl="5" w:tplc="F79470F8">
      <w:start w:val="1"/>
      <w:numFmt w:val="bullet"/>
      <w:lvlText w:val=""/>
      <w:lvlJc w:val="left"/>
      <w:pPr>
        <w:ind w:left="720" w:hanging="360"/>
      </w:pPr>
      <w:rPr>
        <w:rFonts w:ascii="Symbol" w:hAnsi="Symbol"/>
      </w:rPr>
    </w:lvl>
    <w:lvl w:ilvl="6" w:tplc="619057CE">
      <w:start w:val="1"/>
      <w:numFmt w:val="bullet"/>
      <w:lvlText w:val=""/>
      <w:lvlJc w:val="left"/>
      <w:pPr>
        <w:ind w:left="720" w:hanging="360"/>
      </w:pPr>
      <w:rPr>
        <w:rFonts w:ascii="Symbol" w:hAnsi="Symbol"/>
      </w:rPr>
    </w:lvl>
    <w:lvl w:ilvl="7" w:tplc="EE50235C">
      <w:start w:val="1"/>
      <w:numFmt w:val="bullet"/>
      <w:lvlText w:val=""/>
      <w:lvlJc w:val="left"/>
      <w:pPr>
        <w:ind w:left="720" w:hanging="360"/>
      </w:pPr>
      <w:rPr>
        <w:rFonts w:ascii="Symbol" w:hAnsi="Symbol"/>
      </w:rPr>
    </w:lvl>
    <w:lvl w:ilvl="8" w:tplc="DE36447C">
      <w:start w:val="1"/>
      <w:numFmt w:val="bullet"/>
      <w:lvlText w:val=""/>
      <w:lvlJc w:val="left"/>
      <w:pPr>
        <w:ind w:left="720" w:hanging="360"/>
      </w:pPr>
      <w:rPr>
        <w:rFonts w:ascii="Symbol" w:hAnsi="Symbol"/>
      </w:rPr>
    </w:lvl>
  </w:abstractNum>
  <w:abstractNum w:abstractNumId="7"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456D19"/>
    <w:multiLevelType w:val="hybridMultilevel"/>
    <w:tmpl w:val="D8605B62"/>
    <w:lvl w:ilvl="0" w:tplc="B112AA60">
      <w:start w:val="13"/>
      <w:numFmt w:val="bullet"/>
      <w:lvlText w:val="-"/>
      <w:lvlJc w:val="left"/>
      <w:pPr>
        <w:ind w:left="720" w:hanging="360"/>
      </w:pPr>
      <w:rPr>
        <w:rFonts w:ascii="Calibri Light" w:eastAsia="Calibri"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47B55FD"/>
    <w:multiLevelType w:val="hybridMultilevel"/>
    <w:tmpl w:val="34FAA1E8"/>
    <w:lvl w:ilvl="0" w:tplc="E286E27E">
      <w:start w:val="1"/>
      <w:numFmt w:val="bullet"/>
      <w:lvlText w:val=""/>
      <w:lvlJc w:val="left"/>
      <w:pPr>
        <w:ind w:left="1980" w:hanging="360"/>
      </w:pPr>
      <w:rPr>
        <w:rFonts w:ascii="Symbol" w:hAnsi="Symbol"/>
      </w:rPr>
    </w:lvl>
    <w:lvl w:ilvl="1" w:tplc="C0921D24">
      <w:start w:val="1"/>
      <w:numFmt w:val="bullet"/>
      <w:lvlText w:val=""/>
      <w:lvlJc w:val="left"/>
      <w:pPr>
        <w:ind w:left="1980" w:hanging="360"/>
      </w:pPr>
      <w:rPr>
        <w:rFonts w:ascii="Symbol" w:hAnsi="Symbol"/>
      </w:rPr>
    </w:lvl>
    <w:lvl w:ilvl="2" w:tplc="5C7C7E5A">
      <w:start w:val="1"/>
      <w:numFmt w:val="bullet"/>
      <w:lvlText w:val=""/>
      <w:lvlJc w:val="left"/>
      <w:pPr>
        <w:ind w:left="1980" w:hanging="360"/>
      </w:pPr>
      <w:rPr>
        <w:rFonts w:ascii="Symbol" w:hAnsi="Symbol"/>
      </w:rPr>
    </w:lvl>
    <w:lvl w:ilvl="3" w:tplc="BCE67520">
      <w:start w:val="1"/>
      <w:numFmt w:val="bullet"/>
      <w:lvlText w:val=""/>
      <w:lvlJc w:val="left"/>
      <w:pPr>
        <w:ind w:left="1980" w:hanging="360"/>
      </w:pPr>
      <w:rPr>
        <w:rFonts w:ascii="Symbol" w:hAnsi="Symbol"/>
      </w:rPr>
    </w:lvl>
    <w:lvl w:ilvl="4" w:tplc="DF7C12E6">
      <w:start w:val="1"/>
      <w:numFmt w:val="bullet"/>
      <w:lvlText w:val=""/>
      <w:lvlJc w:val="left"/>
      <w:pPr>
        <w:ind w:left="1980" w:hanging="360"/>
      </w:pPr>
      <w:rPr>
        <w:rFonts w:ascii="Symbol" w:hAnsi="Symbol"/>
      </w:rPr>
    </w:lvl>
    <w:lvl w:ilvl="5" w:tplc="807215B2">
      <w:start w:val="1"/>
      <w:numFmt w:val="bullet"/>
      <w:lvlText w:val=""/>
      <w:lvlJc w:val="left"/>
      <w:pPr>
        <w:ind w:left="1980" w:hanging="360"/>
      </w:pPr>
      <w:rPr>
        <w:rFonts w:ascii="Symbol" w:hAnsi="Symbol"/>
      </w:rPr>
    </w:lvl>
    <w:lvl w:ilvl="6" w:tplc="8B1C33C4">
      <w:start w:val="1"/>
      <w:numFmt w:val="bullet"/>
      <w:lvlText w:val=""/>
      <w:lvlJc w:val="left"/>
      <w:pPr>
        <w:ind w:left="1980" w:hanging="360"/>
      </w:pPr>
      <w:rPr>
        <w:rFonts w:ascii="Symbol" w:hAnsi="Symbol"/>
      </w:rPr>
    </w:lvl>
    <w:lvl w:ilvl="7" w:tplc="3F52C13E">
      <w:start w:val="1"/>
      <w:numFmt w:val="bullet"/>
      <w:lvlText w:val=""/>
      <w:lvlJc w:val="left"/>
      <w:pPr>
        <w:ind w:left="1980" w:hanging="360"/>
      </w:pPr>
      <w:rPr>
        <w:rFonts w:ascii="Symbol" w:hAnsi="Symbol"/>
      </w:rPr>
    </w:lvl>
    <w:lvl w:ilvl="8" w:tplc="039AA220">
      <w:start w:val="1"/>
      <w:numFmt w:val="bullet"/>
      <w:lvlText w:val=""/>
      <w:lvlJc w:val="left"/>
      <w:pPr>
        <w:ind w:left="1980" w:hanging="360"/>
      </w:pPr>
      <w:rPr>
        <w:rFonts w:ascii="Symbol" w:hAnsi="Symbol"/>
      </w:rPr>
    </w:lvl>
  </w:abstractNum>
  <w:abstractNum w:abstractNumId="10" w15:restartNumberingAfterBreak="0">
    <w:nsid w:val="159C2433"/>
    <w:multiLevelType w:val="hybridMultilevel"/>
    <w:tmpl w:val="9446D1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38C718B"/>
    <w:multiLevelType w:val="multilevel"/>
    <w:tmpl w:val="6AD86B0A"/>
    <w:lvl w:ilvl="0">
      <w:start w:val="3"/>
      <w:numFmt w:val="decimal"/>
      <w:lvlText w:val="%1"/>
      <w:lvlJc w:val="left"/>
      <w:pPr>
        <w:ind w:left="360" w:hanging="360"/>
      </w:pPr>
      <w:rPr>
        <w:rFonts w:hint="default"/>
        <w:u w:val="none"/>
      </w:rPr>
    </w:lvl>
    <w:lvl w:ilvl="1">
      <w:start w:val="1"/>
      <w:numFmt w:val="decimal"/>
      <w:lvlText w:val="%1.%2"/>
      <w:lvlJc w:val="left"/>
      <w:pPr>
        <w:ind w:left="1080" w:hanging="360"/>
      </w:pPr>
      <w:rPr>
        <w:rFonts w:hint="default"/>
        <w:u w:val="none"/>
      </w:rPr>
    </w:lvl>
    <w:lvl w:ilvl="2">
      <w:start w:val="1"/>
      <w:numFmt w:val="decimal"/>
      <w:lvlText w:val="%1.%2.%3"/>
      <w:lvlJc w:val="left"/>
      <w:pPr>
        <w:ind w:left="2160" w:hanging="720"/>
      </w:pPr>
      <w:rPr>
        <w:rFonts w:hint="default"/>
        <w:u w:val="none"/>
      </w:rPr>
    </w:lvl>
    <w:lvl w:ilvl="3">
      <w:start w:val="1"/>
      <w:numFmt w:val="decimal"/>
      <w:lvlText w:val="%1.%2.%3.%4"/>
      <w:lvlJc w:val="left"/>
      <w:pPr>
        <w:ind w:left="2880" w:hanging="720"/>
      </w:pPr>
      <w:rPr>
        <w:rFonts w:hint="default"/>
        <w:u w:val="none"/>
      </w:rPr>
    </w:lvl>
    <w:lvl w:ilvl="4">
      <w:start w:val="1"/>
      <w:numFmt w:val="decimal"/>
      <w:lvlText w:val="%1.%2.%3.%4.%5"/>
      <w:lvlJc w:val="left"/>
      <w:pPr>
        <w:ind w:left="3960" w:hanging="1080"/>
      </w:pPr>
      <w:rPr>
        <w:rFonts w:hint="default"/>
        <w:u w:val="none"/>
      </w:rPr>
    </w:lvl>
    <w:lvl w:ilvl="5">
      <w:start w:val="1"/>
      <w:numFmt w:val="decimal"/>
      <w:lvlText w:val="%1.%2.%3.%4.%5.%6"/>
      <w:lvlJc w:val="left"/>
      <w:pPr>
        <w:ind w:left="4680" w:hanging="1080"/>
      </w:pPr>
      <w:rPr>
        <w:rFonts w:hint="default"/>
        <w:u w:val="none"/>
      </w:rPr>
    </w:lvl>
    <w:lvl w:ilvl="6">
      <w:start w:val="1"/>
      <w:numFmt w:val="decimal"/>
      <w:lvlText w:val="%1.%2.%3.%4.%5.%6.%7"/>
      <w:lvlJc w:val="left"/>
      <w:pPr>
        <w:ind w:left="5760" w:hanging="1440"/>
      </w:pPr>
      <w:rPr>
        <w:rFonts w:hint="default"/>
        <w:u w:val="none"/>
      </w:rPr>
    </w:lvl>
    <w:lvl w:ilvl="7">
      <w:start w:val="1"/>
      <w:numFmt w:val="decimal"/>
      <w:lvlText w:val="%1.%2.%3.%4.%5.%6.%7.%8"/>
      <w:lvlJc w:val="left"/>
      <w:pPr>
        <w:ind w:left="6480" w:hanging="1440"/>
      </w:pPr>
      <w:rPr>
        <w:rFonts w:hint="default"/>
        <w:u w:val="none"/>
      </w:rPr>
    </w:lvl>
    <w:lvl w:ilvl="8">
      <w:start w:val="1"/>
      <w:numFmt w:val="decimal"/>
      <w:lvlText w:val="%1.%2.%3.%4.%5.%6.%7.%8.%9"/>
      <w:lvlJc w:val="left"/>
      <w:pPr>
        <w:ind w:left="7560" w:hanging="1800"/>
      </w:pPr>
      <w:rPr>
        <w:rFonts w:hint="default"/>
        <w:u w:val="none"/>
      </w:rPr>
    </w:lvl>
  </w:abstractNum>
  <w:abstractNum w:abstractNumId="13"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5" w15:restartNumberingAfterBreak="0">
    <w:nsid w:val="24EE761F"/>
    <w:multiLevelType w:val="multilevel"/>
    <w:tmpl w:val="C99E3EEA"/>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6"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7" w15:restartNumberingAfterBreak="0">
    <w:nsid w:val="294567B1"/>
    <w:multiLevelType w:val="hybridMultilevel"/>
    <w:tmpl w:val="A9828B04"/>
    <w:lvl w:ilvl="0" w:tplc="F5B6E1F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2ABF198E"/>
    <w:multiLevelType w:val="hybridMultilevel"/>
    <w:tmpl w:val="39C0CFE2"/>
    <w:lvl w:ilvl="0" w:tplc="40C07C5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2ACF73C9"/>
    <w:multiLevelType w:val="hybridMultilevel"/>
    <w:tmpl w:val="86C0EE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32CC00F7"/>
    <w:multiLevelType w:val="multilevel"/>
    <w:tmpl w:val="DBEEEBBE"/>
    <w:lvl w:ilvl="0">
      <w:start w:val="1"/>
      <w:numFmt w:val="decimal"/>
      <w:lvlText w:val="%1."/>
      <w:lvlJc w:val="left"/>
      <w:pPr>
        <w:ind w:left="360" w:hanging="360"/>
      </w:pPr>
      <w:rPr>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2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3B600CFE"/>
    <w:multiLevelType w:val="hybridMultilevel"/>
    <w:tmpl w:val="9446D16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3DFA5CD9"/>
    <w:multiLevelType w:val="hybridMultilevel"/>
    <w:tmpl w:val="7BFAC76A"/>
    <w:lvl w:ilvl="0" w:tplc="C1CC33CE">
      <w:start w:val="1"/>
      <w:numFmt w:val="bullet"/>
      <w:lvlText w:val=""/>
      <w:lvlJc w:val="left"/>
      <w:pPr>
        <w:ind w:left="720" w:hanging="360"/>
      </w:pPr>
      <w:rPr>
        <w:rFonts w:ascii="Symbol" w:hAnsi="Symbol"/>
      </w:rPr>
    </w:lvl>
    <w:lvl w:ilvl="1" w:tplc="B856749C">
      <w:start w:val="1"/>
      <w:numFmt w:val="bullet"/>
      <w:lvlText w:val=""/>
      <w:lvlJc w:val="left"/>
      <w:pPr>
        <w:ind w:left="720" w:hanging="360"/>
      </w:pPr>
      <w:rPr>
        <w:rFonts w:ascii="Symbol" w:hAnsi="Symbol"/>
      </w:rPr>
    </w:lvl>
    <w:lvl w:ilvl="2" w:tplc="E458AD78">
      <w:start w:val="1"/>
      <w:numFmt w:val="bullet"/>
      <w:lvlText w:val=""/>
      <w:lvlJc w:val="left"/>
      <w:pPr>
        <w:ind w:left="720" w:hanging="360"/>
      </w:pPr>
      <w:rPr>
        <w:rFonts w:ascii="Symbol" w:hAnsi="Symbol"/>
      </w:rPr>
    </w:lvl>
    <w:lvl w:ilvl="3" w:tplc="8708B83A">
      <w:start w:val="1"/>
      <w:numFmt w:val="bullet"/>
      <w:lvlText w:val=""/>
      <w:lvlJc w:val="left"/>
      <w:pPr>
        <w:ind w:left="720" w:hanging="360"/>
      </w:pPr>
      <w:rPr>
        <w:rFonts w:ascii="Symbol" w:hAnsi="Symbol"/>
      </w:rPr>
    </w:lvl>
    <w:lvl w:ilvl="4" w:tplc="148A35C4">
      <w:start w:val="1"/>
      <w:numFmt w:val="bullet"/>
      <w:lvlText w:val=""/>
      <w:lvlJc w:val="left"/>
      <w:pPr>
        <w:ind w:left="720" w:hanging="360"/>
      </w:pPr>
      <w:rPr>
        <w:rFonts w:ascii="Symbol" w:hAnsi="Symbol"/>
      </w:rPr>
    </w:lvl>
    <w:lvl w:ilvl="5" w:tplc="F1BC4B38">
      <w:start w:val="1"/>
      <w:numFmt w:val="bullet"/>
      <w:lvlText w:val=""/>
      <w:lvlJc w:val="left"/>
      <w:pPr>
        <w:ind w:left="720" w:hanging="360"/>
      </w:pPr>
      <w:rPr>
        <w:rFonts w:ascii="Symbol" w:hAnsi="Symbol"/>
      </w:rPr>
    </w:lvl>
    <w:lvl w:ilvl="6" w:tplc="F294D7E8">
      <w:start w:val="1"/>
      <w:numFmt w:val="bullet"/>
      <w:lvlText w:val=""/>
      <w:lvlJc w:val="left"/>
      <w:pPr>
        <w:ind w:left="720" w:hanging="360"/>
      </w:pPr>
      <w:rPr>
        <w:rFonts w:ascii="Symbol" w:hAnsi="Symbol"/>
      </w:rPr>
    </w:lvl>
    <w:lvl w:ilvl="7" w:tplc="86F83A14">
      <w:start w:val="1"/>
      <w:numFmt w:val="bullet"/>
      <w:lvlText w:val=""/>
      <w:lvlJc w:val="left"/>
      <w:pPr>
        <w:ind w:left="720" w:hanging="360"/>
      </w:pPr>
      <w:rPr>
        <w:rFonts w:ascii="Symbol" w:hAnsi="Symbol"/>
      </w:rPr>
    </w:lvl>
    <w:lvl w:ilvl="8" w:tplc="6486C84C">
      <w:start w:val="1"/>
      <w:numFmt w:val="bullet"/>
      <w:lvlText w:val=""/>
      <w:lvlJc w:val="left"/>
      <w:pPr>
        <w:ind w:left="720" w:hanging="360"/>
      </w:pPr>
      <w:rPr>
        <w:rFonts w:ascii="Symbol" w:hAnsi="Symbol"/>
      </w:rPr>
    </w:lvl>
  </w:abstractNum>
  <w:abstractNum w:abstractNumId="29" w15:restartNumberingAfterBreak="0">
    <w:nsid w:val="3FFE30EB"/>
    <w:multiLevelType w:val="hybridMultilevel"/>
    <w:tmpl w:val="D2FC9EF8"/>
    <w:lvl w:ilvl="0" w:tplc="3B72D2C0">
      <w:start w:val="1"/>
      <w:numFmt w:val="bullet"/>
      <w:lvlText w:val=""/>
      <w:lvlJc w:val="left"/>
      <w:pPr>
        <w:ind w:left="1440" w:hanging="360"/>
      </w:pPr>
      <w:rPr>
        <w:rFonts w:ascii="Symbol" w:hAnsi="Symbol"/>
      </w:rPr>
    </w:lvl>
    <w:lvl w:ilvl="1" w:tplc="B5760AD2">
      <w:start w:val="1"/>
      <w:numFmt w:val="bullet"/>
      <w:lvlText w:val=""/>
      <w:lvlJc w:val="left"/>
      <w:pPr>
        <w:ind w:left="1440" w:hanging="360"/>
      </w:pPr>
      <w:rPr>
        <w:rFonts w:ascii="Symbol" w:hAnsi="Symbol"/>
      </w:rPr>
    </w:lvl>
    <w:lvl w:ilvl="2" w:tplc="82428372">
      <w:start w:val="1"/>
      <w:numFmt w:val="bullet"/>
      <w:lvlText w:val=""/>
      <w:lvlJc w:val="left"/>
      <w:pPr>
        <w:ind w:left="1440" w:hanging="360"/>
      </w:pPr>
      <w:rPr>
        <w:rFonts w:ascii="Symbol" w:hAnsi="Symbol"/>
      </w:rPr>
    </w:lvl>
    <w:lvl w:ilvl="3" w:tplc="3A4A930C">
      <w:start w:val="1"/>
      <w:numFmt w:val="bullet"/>
      <w:lvlText w:val=""/>
      <w:lvlJc w:val="left"/>
      <w:pPr>
        <w:ind w:left="1440" w:hanging="360"/>
      </w:pPr>
      <w:rPr>
        <w:rFonts w:ascii="Symbol" w:hAnsi="Symbol"/>
      </w:rPr>
    </w:lvl>
    <w:lvl w:ilvl="4" w:tplc="CA10437C">
      <w:start w:val="1"/>
      <w:numFmt w:val="bullet"/>
      <w:lvlText w:val=""/>
      <w:lvlJc w:val="left"/>
      <w:pPr>
        <w:ind w:left="1440" w:hanging="360"/>
      </w:pPr>
      <w:rPr>
        <w:rFonts w:ascii="Symbol" w:hAnsi="Symbol"/>
      </w:rPr>
    </w:lvl>
    <w:lvl w:ilvl="5" w:tplc="8154E1E0">
      <w:start w:val="1"/>
      <w:numFmt w:val="bullet"/>
      <w:lvlText w:val=""/>
      <w:lvlJc w:val="left"/>
      <w:pPr>
        <w:ind w:left="1440" w:hanging="360"/>
      </w:pPr>
      <w:rPr>
        <w:rFonts w:ascii="Symbol" w:hAnsi="Symbol"/>
      </w:rPr>
    </w:lvl>
    <w:lvl w:ilvl="6" w:tplc="F1829F96">
      <w:start w:val="1"/>
      <w:numFmt w:val="bullet"/>
      <w:lvlText w:val=""/>
      <w:lvlJc w:val="left"/>
      <w:pPr>
        <w:ind w:left="1440" w:hanging="360"/>
      </w:pPr>
      <w:rPr>
        <w:rFonts w:ascii="Symbol" w:hAnsi="Symbol"/>
      </w:rPr>
    </w:lvl>
    <w:lvl w:ilvl="7" w:tplc="C4E64AA2">
      <w:start w:val="1"/>
      <w:numFmt w:val="bullet"/>
      <w:lvlText w:val=""/>
      <w:lvlJc w:val="left"/>
      <w:pPr>
        <w:ind w:left="1440" w:hanging="360"/>
      </w:pPr>
      <w:rPr>
        <w:rFonts w:ascii="Symbol" w:hAnsi="Symbol"/>
      </w:rPr>
    </w:lvl>
    <w:lvl w:ilvl="8" w:tplc="9DB6B550">
      <w:start w:val="1"/>
      <w:numFmt w:val="bullet"/>
      <w:lvlText w:val=""/>
      <w:lvlJc w:val="left"/>
      <w:pPr>
        <w:ind w:left="1440" w:hanging="360"/>
      </w:pPr>
      <w:rPr>
        <w:rFonts w:ascii="Symbol" w:hAnsi="Symbol"/>
      </w:rPr>
    </w:lvl>
  </w:abstractNum>
  <w:abstractNum w:abstractNumId="30"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1" w15:restartNumberingAfterBreak="0">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3"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4" w15:restartNumberingAfterBreak="0">
    <w:nsid w:val="4DCF34FF"/>
    <w:multiLevelType w:val="multilevel"/>
    <w:tmpl w:val="BA1E9BDA"/>
    <w:lvl w:ilvl="0">
      <w:start w:val="1"/>
      <w:numFmt w:val="decimal"/>
      <w:lvlText w:val="%1."/>
      <w:lvlJc w:val="left"/>
      <w:pPr>
        <w:ind w:left="360" w:hanging="360"/>
      </w:pPr>
      <w:rPr>
        <w:b w:val="0"/>
        <w:bCs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15:restartNumberingAfterBreak="0">
    <w:nsid w:val="4FD729D7"/>
    <w:multiLevelType w:val="hybridMultilevel"/>
    <w:tmpl w:val="A596D712"/>
    <w:lvl w:ilvl="0" w:tplc="87CC2F6C">
      <w:start w:val="1"/>
      <w:numFmt w:val="decimal"/>
      <w:lvlText w:val="%1."/>
      <w:lvlJc w:val="left"/>
      <w:pPr>
        <w:ind w:left="1440" w:hanging="360"/>
      </w:pPr>
    </w:lvl>
    <w:lvl w:ilvl="1" w:tplc="89C6E43C">
      <w:start w:val="1"/>
      <w:numFmt w:val="decimal"/>
      <w:lvlText w:val="%2."/>
      <w:lvlJc w:val="left"/>
      <w:pPr>
        <w:ind w:left="1440" w:hanging="360"/>
      </w:pPr>
    </w:lvl>
    <w:lvl w:ilvl="2" w:tplc="4FF85020">
      <w:start w:val="1"/>
      <w:numFmt w:val="decimal"/>
      <w:lvlText w:val="%3."/>
      <w:lvlJc w:val="left"/>
      <w:pPr>
        <w:ind w:left="1440" w:hanging="360"/>
      </w:pPr>
    </w:lvl>
    <w:lvl w:ilvl="3" w:tplc="4FE46E38">
      <w:start w:val="1"/>
      <w:numFmt w:val="decimal"/>
      <w:lvlText w:val="%4."/>
      <w:lvlJc w:val="left"/>
      <w:pPr>
        <w:ind w:left="1440" w:hanging="360"/>
      </w:pPr>
    </w:lvl>
    <w:lvl w:ilvl="4" w:tplc="B3E27A28">
      <w:start w:val="1"/>
      <w:numFmt w:val="decimal"/>
      <w:lvlText w:val="%5."/>
      <w:lvlJc w:val="left"/>
      <w:pPr>
        <w:ind w:left="1440" w:hanging="360"/>
      </w:pPr>
    </w:lvl>
    <w:lvl w:ilvl="5" w:tplc="BF2C8500">
      <w:start w:val="1"/>
      <w:numFmt w:val="decimal"/>
      <w:lvlText w:val="%6."/>
      <w:lvlJc w:val="left"/>
      <w:pPr>
        <w:ind w:left="1440" w:hanging="360"/>
      </w:pPr>
    </w:lvl>
    <w:lvl w:ilvl="6" w:tplc="C62897E6">
      <w:start w:val="1"/>
      <w:numFmt w:val="decimal"/>
      <w:lvlText w:val="%7."/>
      <w:lvlJc w:val="left"/>
      <w:pPr>
        <w:ind w:left="1440" w:hanging="360"/>
      </w:pPr>
    </w:lvl>
    <w:lvl w:ilvl="7" w:tplc="EF948BDA">
      <w:start w:val="1"/>
      <w:numFmt w:val="decimal"/>
      <w:lvlText w:val="%8."/>
      <w:lvlJc w:val="left"/>
      <w:pPr>
        <w:ind w:left="1440" w:hanging="360"/>
      </w:pPr>
    </w:lvl>
    <w:lvl w:ilvl="8" w:tplc="B1E652E8">
      <w:start w:val="1"/>
      <w:numFmt w:val="decimal"/>
      <w:lvlText w:val="%9."/>
      <w:lvlJc w:val="left"/>
      <w:pPr>
        <w:ind w:left="1440" w:hanging="360"/>
      </w:pPr>
    </w:lvl>
  </w:abstractNum>
  <w:abstractNum w:abstractNumId="37" w15:restartNumberingAfterBreak="0">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52473580"/>
    <w:multiLevelType w:val="hybridMultilevel"/>
    <w:tmpl w:val="7DA48D68"/>
    <w:lvl w:ilvl="0" w:tplc="5D60A622">
      <w:start w:val="1"/>
      <w:numFmt w:val="bullet"/>
      <w:lvlText w:val=""/>
      <w:lvlJc w:val="left"/>
      <w:pPr>
        <w:ind w:left="720" w:hanging="360"/>
      </w:pPr>
      <w:rPr>
        <w:rFonts w:ascii="Symbol" w:hAnsi="Symbol"/>
      </w:rPr>
    </w:lvl>
    <w:lvl w:ilvl="1" w:tplc="17A2EBCC">
      <w:start w:val="1"/>
      <w:numFmt w:val="bullet"/>
      <w:lvlText w:val=""/>
      <w:lvlJc w:val="left"/>
      <w:pPr>
        <w:ind w:left="720" w:hanging="360"/>
      </w:pPr>
      <w:rPr>
        <w:rFonts w:ascii="Symbol" w:hAnsi="Symbol"/>
      </w:rPr>
    </w:lvl>
    <w:lvl w:ilvl="2" w:tplc="75B628DC">
      <w:start w:val="1"/>
      <w:numFmt w:val="bullet"/>
      <w:lvlText w:val=""/>
      <w:lvlJc w:val="left"/>
      <w:pPr>
        <w:ind w:left="720" w:hanging="360"/>
      </w:pPr>
      <w:rPr>
        <w:rFonts w:ascii="Symbol" w:hAnsi="Symbol"/>
      </w:rPr>
    </w:lvl>
    <w:lvl w:ilvl="3" w:tplc="C5C24112">
      <w:start w:val="1"/>
      <w:numFmt w:val="bullet"/>
      <w:lvlText w:val=""/>
      <w:lvlJc w:val="left"/>
      <w:pPr>
        <w:ind w:left="720" w:hanging="360"/>
      </w:pPr>
      <w:rPr>
        <w:rFonts w:ascii="Symbol" w:hAnsi="Symbol"/>
      </w:rPr>
    </w:lvl>
    <w:lvl w:ilvl="4" w:tplc="99363BE8">
      <w:start w:val="1"/>
      <w:numFmt w:val="bullet"/>
      <w:lvlText w:val=""/>
      <w:lvlJc w:val="left"/>
      <w:pPr>
        <w:ind w:left="720" w:hanging="360"/>
      </w:pPr>
      <w:rPr>
        <w:rFonts w:ascii="Symbol" w:hAnsi="Symbol"/>
      </w:rPr>
    </w:lvl>
    <w:lvl w:ilvl="5" w:tplc="AB9AC214">
      <w:start w:val="1"/>
      <w:numFmt w:val="bullet"/>
      <w:lvlText w:val=""/>
      <w:lvlJc w:val="left"/>
      <w:pPr>
        <w:ind w:left="720" w:hanging="360"/>
      </w:pPr>
      <w:rPr>
        <w:rFonts w:ascii="Symbol" w:hAnsi="Symbol"/>
      </w:rPr>
    </w:lvl>
    <w:lvl w:ilvl="6" w:tplc="31AE622A">
      <w:start w:val="1"/>
      <w:numFmt w:val="bullet"/>
      <w:lvlText w:val=""/>
      <w:lvlJc w:val="left"/>
      <w:pPr>
        <w:ind w:left="720" w:hanging="360"/>
      </w:pPr>
      <w:rPr>
        <w:rFonts w:ascii="Symbol" w:hAnsi="Symbol"/>
      </w:rPr>
    </w:lvl>
    <w:lvl w:ilvl="7" w:tplc="4F7E2AE2">
      <w:start w:val="1"/>
      <w:numFmt w:val="bullet"/>
      <w:lvlText w:val=""/>
      <w:lvlJc w:val="left"/>
      <w:pPr>
        <w:ind w:left="720" w:hanging="360"/>
      </w:pPr>
      <w:rPr>
        <w:rFonts w:ascii="Symbol" w:hAnsi="Symbol"/>
      </w:rPr>
    </w:lvl>
    <w:lvl w:ilvl="8" w:tplc="A3C8CE2E">
      <w:start w:val="1"/>
      <w:numFmt w:val="bullet"/>
      <w:lvlText w:val=""/>
      <w:lvlJc w:val="left"/>
      <w:pPr>
        <w:ind w:left="720" w:hanging="360"/>
      </w:pPr>
      <w:rPr>
        <w:rFonts w:ascii="Symbol" w:hAnsi="Symbol"/>
      </w:rPr>
    </w:lvl>
  </w:abstractNum>
  <w:abstractNum w:abstractNumId="39" w15:restartNumberingAfterBreak="0">
    <w:nsid w:val="5CF85E44"/>
    <w:multiLevelType w:val="hybridMultilevel"/>
    <w:tmpl w:val="5F886560"/>
    <w:lvl w:ilvl="0" w:tplc="96EA3B8E">
      <w:start w:val="1"/>
      <w:numFmt w:val="bullet"/>
      <w:lvlText w:val=""/>
      <w:lvlJc w:val="left"/>
      <w:pPr>
        <w:ind w:left="720" w:hanging="360"/>
      </w:pPr>
      <w:rPr>
        <w:rFonts w:ascii="Symbol" w:hAnsi="Symbol"/>
      </w:rPr>
    </w:lvl>
    <w:lvl w:ilvl="1" w:tplc="07443116">
      <w:start w:val="1"/>
      <w:numFmt w:val="bullet"/>
      <w:lvlText w:val=""/>
      <w:lvlJc w:val="left"/>
      <w:pPr>
        <w:ind w:left="720" w:hanging="360"/>
      </w:pPr>
      <w:rPr>
        <w:rFonts w:ascii="Symbol" w:hAnsi="Symbol"/>
      </w:rPr>
    </w:lvl>
    <w:lvl w:ilvl="2" w:tplc="A3B874B6">
      <w:start w:val="1"/>
      <w:numFmt w:val="bullet"/>
      <w:lvlText w:val=""/>
      <w:lvlJc w:val="left"/>
      <w:pPr>
        <w:ind w:left="720" w:hanging="360"/>
      </w:pPr>
      <w:rPr>
        <w:rFonts w:ascii="Symbol" w:hAnsi="Symbol"/>
      </w:rPr>
    </w:lvl>
    <w:lvl w:ilvl="3" w:tplc="C6F2BF84">
      <w:start w:val="1"/>
      <w:numFmt w:val="bullet"/>
      <w:lvlText w:val=""/>
      <w:lvlJc w:val="left"/>
      <w:pPr>
        <w:ind w:left="720" w:hanging="360"/>
      </w:pPr>
      <w:rPr>
        <w:rFonts w:ascii="Symbol" w:hAnsi="Symbol"/>
      </w:rPr>
    </w:lvl>
    <w:lvl w:ilvl="4" w:tplc="B82C0FFE">
      <w:start w:val="1"/>
      <w:numFmt w:val="bullet"/>
      <w:lvlText w:val=""/>
      <w:lvlJc w:val="left"/>
      <w:pPr>
        <w:ind w:left="720" w:hanging="360"/>
      </w:pPr>
      <w:rPr>
        <w:rFonts w:ascii="Symbol" w:hAnsi="Symbol"/>
      </w:rPr>
    </w:lvl>
    <w:lvl w:ilvl="5" w:tplc="EBBE8222">
      <w:start w:val="1"/>
      <w:numFmt w:val="bullet"/>
      <w:lvlText w:val=""/>
      <w:lvlJc w:val="left"/>
      <w:pPr>
        <w:ind w:left="720" w:hanging="360"/>
      </w:pPr>
      <w:rPr>
        <w:rFonts w:ascii="Symbol" w:hAnsi="Symbol"/>
      </w:rPr>
    </w:lvl>
    <w:lvl w:ilvl="6" w:tplc="E936664E">
      <w:start w:val="1"/>
      <w:numFmt w:val="bullet"/>
      <w:lvlText w:val=""/>
      <w:lvlJc w:val="left"/>
      <w:pPr>
        <w:ind w:left="720" w:hanging="360"/>
      </w:pPr>
      <w:rPr>
        <w:rFonts w:ascii="Symbol" w:hAnsi="Symbol"/>
      </w:rPr>
    </w:lvl>
    <w:lvl w:ilvl="7" w:tplc="45CE63DE">
      <w:start w:val="1"/>
      <w:numFmt w:val="bullet"/>
      <w:lvlText w:val=""/>
      <w:lvlJc w:val="left"/>
      <w:pPr>
        <w:ind w:left="720" w:hanging="360"/>
      </w:pPr>
      <w:rPr>
        <w:rFonts w:ascii="Symbol" w:hAnsi="Symbol"/>
      </w:rPr>
    </w:lvl>
    <w:lvl w:ilvl="8" w:tplc="BCCEDA7E">
      <w:start w:val="1"/>
      <w:numFmt w:val="bullet"/>
      <w:lvlText w:val=""/>
      <w:lvlJc w:val="left"/>
      <w:pPr>
        <w:ind w:left="720" w:hanging="360"/>
      </w:pPr>
      <w:rPr>
        <w:rFonts w:ascii="Symbol" w:hAnsi="Symbol"/>
      </w:rPr>
    </w:lvl>
  </w:abstractNum>
  <w:abstractNum w:abstractNumId="40" w15:restartNumberingAfterBreak="0">
    <w:nsid w:val="5FA926A8"/>
    <w:multiLevelType w:val="hybridMultilevel"/>
    <w:tmpl w:val="720A5232"/>
    <w:lvl w:ilvl="0" w:tplc="9EE8D744">
      <w:start w:val="1"/>
      <w:numFmt w:val="bullet"/>
      <w:lvlText w:val=""/>
      <w:lvlJc w:val="left"/>
      <w:pPr>
        <w:ind w:left="720" w:hanging="360"/>
      </w:pPr>
      <w:rPr>
        <w:rFonts w:ascii="Symbol" w:hAnsi="Symbol"/>
      </w:rPr>
    </w:lvl>
    <w:lvl w:ilvl="1" w:tplc="0686B4BC">
      <w:start w:val="1"/>
      <w:numFmt w:val="bullet"/>
      <w:lvlText w:val=""/>
      <w:lvlJc w:val="left"/>
      <w:pPr>
        <w:ind w:left="720" w:hanging="360"/>
      </w:pPr>
      <w:rPr>
        <w:rFonts w:ascii="Symbol" w:hAnsi="Symbol"/>
      </w:rPr>
    </w:lvl>
    <w:lvl w:ilvl="2" w:tplc="043CB5FE">
      <w:start w:val="1"/>
      <w:numFmt w:val="bullet"/>
      <w:lvlText w:val=""/>
      <w:lvlJc w:val="left"/>
      <w:pPr>
        <w:ind w:left="720" w:hanging="360"/>
      </w:pPr>
      <w:rPr>
        <w:rFonts w:ascii="Symbol" w:hAnsi="Symbol"/>
      </w:rPr>
    </w:lvl>
    <w:lvl w:ilvl="3" w:tplc="54AE0AF0">
      <w:start w:val="1"/>
      <w:numFmt w:val="bullet"/>
      <w:lvlText w:val=""/>
      <w:lvlJc w:val="left"/>
      <w:pPr>
        <w:ind w:left="720" w:hanging="360"/>
      </w:pPr>
      <w:rPr>
        <w:rFonts w:ascii="Symbol" w:hAnsi="Symbol"/>
      </w:rPr>
    </w:lvl>
    <w:lvl w:ilvl="4" w:tplc="E99471FE">
      <w:start w:val="1"/>
      <w:numFmt w:val="bullet"/>
      <w:lvlText w:val=""/>
      <w:lvlJc w:val="left"/>
      <w:pPr>
        <w:ind w:left="720" w:hanging="360"/>
      </w:pPr>
      <w:rPr>
        <w:rFonts w:ascii="Symbol" w:hAnsi="Symbol"/>
      </w:rPr>
    </w:lvl>
    <w:lvl w:ilvl="5" w:tplc="9852F6BA">
      <w:start w:val="1"/>
      <w:numFmt w:val="bullet"/>
      <w:lvlText w:val=""/>
      <w:lvlJc w:val="left"/>
      <w:pPr>
        <w:ind w:left="720" w:hanging="360"/>
      </w:pPr>
      <w:rPr>
        <w:rFonts w:ascii="Symbol" w:hAnsi="Symbol"/>
      </w:rPr>
    </w:lvl>
    <w:lvl w:ilvl="6" w:tplc="E9DA04CC">
      <w:start w:val="1"/>
      <w:numFmt w:val="bullet"/>
      <w:lvlText w:val=""/>
      <w:lvlJc w:val="left"/>
      <w:pPr>
        <w:ind w:left="720" w:hanging="360"/>
      </w:pPr>
      <w:rPr>
        <w:rFonts w:ascii="Symbol" w:hAnsi="Symbol"/>
      </w:rPr>
    </w:lvl>
    <w:lvl w:ilvl="7" w:tplc="6D06EAE4">
      <w:start w:val="1"/>
      <w:numFmt w:val="bullet"/>
      <w:lvlText w:val=""/>
      <w:lvlJc w:val="left"/>
      <w:pPr>
        <w:ind w:left="720" w:hanging="360"/>
      </w:pPr>
      <w:rPr>
        <w:rFonts w:ascii="Symbol" w:hAnsi="Symbol"/>
      </w:rPr>
    </w:lvl>
    <w:lvl w:ilvl="8" w:tplc="CD6AEA02">
      <w:start w:val="1"/>
      <w:numFmt w:val="bullet"/>
      <w:lvlText w:val=""/>
      <w:lvlJc w:val="left"/>
      <w:pPr>
        <w:ind w:left="720" w:hanging="360"/>
      </w:pPr>
      <w:rPr>
        <w:rFonts w:ascii="Symbol" w:hAnsi="Symbol"/>
      </w:rPr>
    </w:lvl>
  </w:abstractNum>
  <w:abstractNum w:abstractNumId="41" w15:restartNumberingAfterBreak="0">
    <w:nsid w:val="62965A66"/>
    <w:multiLevelType w:val="multilevel"/>
    <w:tmpl w:val="DBEEEBBE"/>
    <w:lvl w:ilvl="0">
      <w:start w:val="1"/>
      <w:numFmt w:val="decimal"/>
      <w:lvlText w:val="%1."/>
      <w:lvlJc w:val="left"/>
      <w:pPr>
        <w:ind w:left="360" w:hanging="360"/>
      </w:pPr>
      <w:rPr>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3"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4" w15:restartNumberingAfterBreak="0">
    <w:nsid w:val="71A6470E"/>
    <w:multiLevelType w:val="hybridMultilevel"/>
    <w:tmpl w:val="F37C80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33216C6"/>
    <w:multiLevelType w:val="hybridMultilevel"/>
    <w:tmpl w:val="AA924E60"/>
    <w:lvl w:ilvl="0" w:tplc="48D2F774">
      <w:start w:val="1"/>
      <w:numFmt w:val="decimal"/>
      <w:lvlText w:val="%1."/>
      <w:lvlJc w:val="left"/>
      <w:pPr>
        <w:ind w:left="1440" w:hanging="360"/>
      </w:pPr>
    </w:lvl>
    <w:lvl w:ilvl="1" w:tplc="AD38C41C">
      <w:start w:val="1"/>
      <w:numFmt w:val="decimal"/>
      <w:lvlText w:val="%2."/>
      <w:lvlJc w:val="left"/>
      <w:pPr>
        <w:ind w:left="1440" w:hanging="360"/>
      </w:pPr>
    </w:lvl>
    <w:lvl w:ilvl="2" w:tplc="1026E646">
      <w:start w:val="1"/>
      <w:numFmt w:val="decimal"/>
      <w:lvlText w:val="%3."/>
      <w:lvlJc w:val="left"/>
      <w:pPr>
        <w:ind w:left="1440" w:hanging="360"/>
      </w:pPr>
    </w:lvl>
    <w:lvl w:ilvl="3" w:tplc="C66A5A54">
      <w:start w:val="1"/>
      <w:numFmt w:val="decimal"/>
      <w:lvlText w:val="%4."/>
      <w:lvlJc w:val="left"/>
      <w:pPr>
        <w:ind w:left="1440" w:hanging="360"/>
      </w:pPr>
    </w:lvl>
    <w:lvl w:ilvl="4" w:tplc="D6DAE16E">
      <w:start w:val="1"/>
      <w:numFmt w:val="decimal"/>
      <w:lvlText w:val="%5."/>
      <w:lvlJc w:val="left"/>
      <w:pPr>
        <w:ind w:left="1440" w:hanging="360"/>
      </w:pPr>
    </w:lvl>
    <w:lvl w:ilvl="5" w:tplc="D750BEBE">
      <w:start w:val="1"/>
      <w:numFmt w:val="decimal"/>
      <w:lvlText w:val="%6."/>
      <w:lvlJc w:val="left"/>
      <w:pPr>
        <w:ind w:left="1440" w:hanging="360"/>
      </w:pPr>
    </w:lvl>
    <w:lvl w:ilvl="6" w:tplc="33A24AE4">
      <w:start w:val="1"/>
      <w:numFmt w:val="decimal"/>
      <w:lvlText w:val="%7."/>
      <w:lvlJc w:val="left"/>
      <w:pPr>
        <w:ind w:left="1440" w:hanging="360"/>
      </w:pPr>
    </w:lvl>
    <w:lvl w:ilvl="7" w:tplc="A0E4E776">
      <w:start w:val="1"/>
      <w:numFmt w:val="decimal"/>
      <w:lvlText w:val="%8."/>
      <w:lvlJc w:val="left"/>
      <w:pPr>
        <w:ind w:left="1440" w:hanging="360"/>
      </w:pPr>
    </w:lvl>
    <w:lvl w:ilvl="8" w:tplc="570862E6">
      <w:start w:val="1"/>
      <w:numFmt w:val="decimal"/>
      <w:lvlText w:val="%9."/>
      <w:lvlJc w:val="left"/>
      <w:pPr>
        <w:ind w:left="1440" w:hanging="360"/>
      </w:pPr>
    </w:lvl>
  </w:abstractNum>
  <w:abstractNum w:abstractNumId="46"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52123839">
    <w:abstractNumId w:val="24"/>
  </w:num>
  <w:num w:numId="2" w16cid:durableId="1984042491">
    <w:abstractNumId w:val="32"/>
  </w:num>
  <w:num w:numId="3" w16cid:durableId="118914537">
    <w:abstractNumId w:val="43"/>
  </w:num>
  <w:num w:numId="4" w16cid:durableId="1932934919">
    <w:abstractNumId w:val="14"/>
  </w:num>
  <w:num w:numId="5" w16cid:durableId="584412448">
    <w:abstractNumId w:val="35"/>
  </w:num>
  <w:num w:numId="6" w16cid:durableId="1692337555">
    <w:abstractNumId w:val="42"/>
  </w:num>
  <w:num w:numId="7" w16cid:durableId="1668751632">
    <w:abstractNumId w:val="25"/>
  </w:num>
  <w:num w:numId="8" w16cid:durableId="1699504584">
    <w:abstractNumId w:val="30"/>
  </w:num>
  <w:num w:numId="9" w16cid:durableId="1471939920">
    <w:abstractNumId w:val="16"/>
  </w:num>
  <w:num w:numId="10" w16cid:durableId="1456294289">
    <w:abstractNumId w:val="26"/>
  </w:num>
  <w:num w:numId="11" w16cid:durableId="1090856223">
    <w:abstractNumId w:val="33"/>
  </w:num>
  <w:num w:numId="12" w16cid:durableId="347753210">
    <w:abstractNumId w:val="21"/>
  </w:num>
  <w:num w:numId="13" w16cid:durableId="62803357">
    <w:abstractNumId w:val="47"/>
  </w:num>
  <w:num w:numId="14" w16cid:durableId="571625102">
    <w:abstractNumId w:val="46"/>
  </w:num>
  <w:num w:numId="15" w16cid:durableId="1783526964">
    <w:abstractNumId w:val="23"/>
  </w:num>
  <w:num w:numId="16" w16cid:durableId="985014971">
    <w:abstractNumId w:val="13"/>
  </w:num>
  <w:num w:numId="17" w16cid:durableId="1511211528">
    <w:abstractNumId w:val="11"/>
  </w:num>
  <w:num w:numId="18" w16cid:durableId="1311205117">
    <w:abstractNumId w:val="31"/>
  </w:num>
  <w:num w:numId="19" w16cid:durableId="81266712">
    <w:abstractNumId w:val="20"/>
  </w:num>
  <w:num w:numId="20" w16cid:durableId="1802188761">
    <w:abstractNumId w:val="37"/>
  </w:num>
  <w:num w:numId="21" w16cid:durableId="225191431">
    <w:abstractNumId w:val="3"/>
  </w:num>
  <w:num w:numId="22" w16cid:durableId="475996718">
    <w:abstractNumId w:val="7"/>
  </w:num>
  <w:num w:numId="23" w16cid:durableId="488524806">
    <w:abstractNumId w:val="9"/>
  </w:num>
  <w:num w:numId="24" w16cid:durableId="729963012">
    <w:abstractNumId w:val="0"/>
  </w:num>
  <w:num w:numId="25" w16cid:durableId="1743212150">
    <w:abstractNumId w:val="19"/>
  </w:num>
  <w:num w:numId="26" w16cid:durableId="778451774">
    <w:abstractNumId w:val="10"/>
  </w:num>
  <w:num w:numId="27" w16cid:durableId="32076529">
    <w:abstractNumId w:val="8"/>
  </w:num>
  <w:num w:numId="28" w16cid:durableId="2128161650">
    <w:abstractNumId w:val="44"/>
  </w:num>
  <w:num w:numId="29" w16cid:durableId="51119308">
    <w:abstractNumId w:val="36"/>
  </w:num>
  <w:num w:numId="30" w16cid:durableId="1387141006">
    <w:abstractNumId w:val="45"/>
  </w:num>
  <w:num w:numId="31" w16cid:durableId="1201699633">
    <w:abstractNumId w:val="5"/>
  </w:num>
  <w:num w:numId="32" w16cid:durableId="830869664">
    <w:abstractNumId w:val="27"/>
  </w:num>
  <w:num w:numId="33" w16cid:durableId="73748032">
    <w:abstractNumId w:val="18"/>
  </w:num>
  <w:num w:numId="34" w16cid:durableId="257642747">
    <w:abstractNumId w:val="4"/>
  </w:num>
  <w:num w:numId="35" w16cid:durableId="776288242">
    <w:abstractNumId w:val="29"/>
  </w:num>
  <w:num w:numId="36" w16cid:durableId="316613410">
    <w:abstractNumId w:val="17"/>
  </w:num>
  <w:num w:numId="37" w16cid:durableId="519517121">
    <w:abstractNumId w:val="38"/>
  </w:num>
  <w:num w:numId="38" w16cid:durableId="1445273352">
    <w:abstractNumId w:val="28"/>
  </w:num>
  <w:num w:numId="39" w16cid:durableId="1257641105">
    <w:abstractNumId w:val="39"/>
  </w:num>
  <w:num w:numId="40" w16cid:durableId="49888107">
    <w:abstractNumId w:val="40"/>
  </w:num>
  <w:num w:numId="41" w16cid:durableId="1864395260">
    <w:abstractNumId w:val="6"/>
  </w:num>
  <w:num w:numId="42" w16cid:durableId="1711757410">
    <w:abstractNumId w:val="12"/>
  </w:num>
  <w:num w:numId="43" w16cid:durableId="2127044176">
    <w:abstractNumId w:val="15"/>
  </w:num>
  <w:num w:numId="44" w16cid:durableId="1544900129">
    <w:abstractNumId w:val="1"/>
  </w:num>
  <w:num w:numId="45" w16cid:durableId="1740636795">
    <w:abstractNumId w:val="41"/>
  </w:num>
  <w:num w:numId="46" w16cid:durableId="1618297220">
    <w:abstractNumId w:val="22"/>
  </w:num>
  <w:num w:numId="47" w16cid:durableId="784889346">
    <w:abstractNumId w:val="2"/>
  </w:num>
  <w:num w:numId="48" w16cid:durableId="1573079690">
    <w:abstractNumId w:val="3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Triana Amen">
    <w15:presenceInfo w15:providerId="AD" w15:userId="S::ta1e23@soton.ac.uk::7974369b-2cbf-4aa2-a0ae-ddab661efc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wFAAMi14Qt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eve905wzp009et5rr5aa2j0wr9xvtee2dp&quot;&gt;Protocol PeroxiSPY&lt;record-ids&gt;&lt;item&gt;1&lt;/item&gt;&lt;item&gt;2&lt;/item&gt;&lt;item&gt;3&lt;/item&gt;&lt;item&gt;4&lt;/item&gt;&lt;item&gt;5&lt;/item&gt;&lt;item&gt;6&lt;/item&gt;&lt;/record-ids&gt;&lt;/item&gt;&lt;/Libraries&gt;"/>
  </w:docVars>
  <w:rsids>
    <w:rsidRoot w:val="006E4797"/>
    <w:rsid w:val="00004AB5"/>
    <w:rsid w:val="00004E23"/>
    <w:rsid w:val="0000515B"/>
    <w:rsid w:val="00005B02"/>
    <w:rsid w:val="00011457"/>
    <w:rsid w:val="00013652"/>
    <w:rsid w:val="0001642E"/>
    <w:rsid w:val="000168B1"/>
    <w:rsid w:val="00034DD1"/>
    <w:rsid w:val="00036525"/>
    <w:rsid w:val="000430EE"/>
    <w:rsid w:val="0004355D"/>
    <w:rsid w:val="00045D10"/>
    <w:rsid w:val="00047188"/>
    <w:rsid w:val="00050316"/>
    <w:rsid w:val="000519B2"/>
    <w:rsid w:val="00057B67"/>
    <w:rsid w:val="00060F04"/>
    <w:rsid w:val="00061E0E"/>
    <w:rsid w:val="00063903"/>
    <w:rsid w:val="00064A8C"/>
    <w:rsid w:val="000660CB"/>
    <w:rsid w:val="000728E7"/>
    <w:rsid w:val="00072A21"/>
    <w:rsid w:val="00072E69"/>
    <w:rsid w:val="0007506F"/>
    <w:rsid w:val="00076815"/>
    <w:rsid w:val="00077C25"/>
    <w:rsid w:val="000807B5"/>
    <w:rsid w:val="00081F44"/>
    <w:rsid w:val="00082A5F"/>
    <w:rsid w:val="0008768A"/>
    <w:rsid w:val="00087DAD"/>
    <w:rsid w:val="000904FB"/>
    <w:rsid w:val="00091238"/>
    <w:rsid w:val="00093043"/>
    <w:rsid w:val="000A5E03"/>
    <w:rsid w:val="000A6ABE"/>
    <w:rsid w:val="000B29E9"/>
    <w:rsid w:val="000B3965"/>
    <w:rsid w:val="000B41B6"/>
    <w:rsid w:val="000C10BE"/>
    <w:rsid w:val="000C146E"/>
    <w:rsid w:val="000C239E"/>
    <w:rsid w:val="000C2AA4"/>
    <w:rsid w:val="000C306B"/>
    <w:rsid w:val="000C39A6"/>
    <w:rsid w:val="000C4A40"/>
    <w:rsid w:val="000C77D8"/>
    <w:rsid w:val="000D021A"/>
    <w:rsid w:val="000D2493"/>
    <w:rsid w:val="000E14F3"/>
    <w:rsid w:val="000E2ABF"/>
    <w:rsid w:val="000E3F21"/>
    <w:rsid w:val="000E4C51"/>
    <w:rsid w:val="000E79F2"/>
    <w:rsid w:val="000F5D45"/>
    <w:rsid w:val="000F6AF1"/>
    <w:rsid w:val="00100C5C"/>
    <w:rsid w:val="001242AF"/>
    <w:rsid w:val="00126012"/>
    <w:rsid w:val="001423E0"/>
    <w:rsid w:val="00143102"/>
    <w:rsid w:val="0014523A"/>
    <w:rsid w:val="00147CBA"/>
    <w:rsid w:val="00152213"/>
    <w:rsid w:val="0015327B"/>
    <w:rsid w:val="0016207B"/>
    <w:rsid w:val="001624E4"/>
    <w:rsid w:val="00171D00"/>
    <w:rsid w:val="001764C9"/>
    <w:rsid w:val="001766D6"/>
    <w:rsid w:val="00177384"/>
    <w:rsid w:val="001808F9"/>
    <w:rsid w:val="00181069"/>
    <w:rsid w:val="00181415"/>
    <w:rsid w:val="00181A81"/>
    <w:rsid w:val="00183EA3"/>
    <w:rsid w:val="001867D1"/>
    <w:rsid w:val="00186E41"/>
    <w:rsid w:val="00187E90"/>
    <w:rsid w:val="0019010A"/>
    <w:rsid w:val="001911AB"/>
    <w:rsid w:val="00194C04"/>
    <w:rsid w:val="00194CE8"/>
    <w:rsid w:val="001959A2"/>
    <w:rsid w:val="001A1CA1"/>
    <w:rsid w:val="001B1DC4"/>
    <w:rsid w:val="001C0AED"/>
    <w:rsid w:val="001C5A50"/>
    <w:rsid w:val="001D01BC"/>
    <w:rsid w:val="001D2D7E"/>
    <w:rsid w:val="001D4C8B"/>
    <w:rsid w:val="001D5309"/>
    <w:rsid w:val="001E2679"/>
    <w:rsid w:val="001E2C0B"/>
    <w:rsid w:val="001E3443"/>
    <w:rsid w:val="001E383E"/>
    <w:rsid w:val="001F3109"/>
    <w:rsid w:val="001F7C97"/>
    <w:rsid w:val="00204A50"/>
    <w:rsid w:val="00205011"/>
    <w:rsid w:val="0020681F"/>
    <w:rsid w:val="0020695A"/>
    <w:rsid w:val="00210DD6"/>
    <w:rsid w:val="00214319"/>
    <w:rsid w:val="00220E48"/>
    <w:rsid w:val="0022184A"/>
    <w:rsid w:val="0022289A"/>
    <w:rsid w:val="00223F87"/>
    <w:rsid w:val="0022726E"/>
    <w:rsid w:val="0023296D"/>
    <w:rsid w:val="00232DDC"/>
    <w:rsid w:val="00237BCB"/>
    <w:rsid w:val="0024001B"/>
    <w:rsid w:val="0024113D"/>
    <w:rsid w:val="0024587F"/>
    <w:rsid w:val="00246BC1"/>
    <w:rsid w:val="00247A5A"/>
    <w:rsid w:val="00250340"/>
    <w:rsid w:val="00250EA6"/>
    <w:rsid w:val="00252077"/>
    <w:rsid w:val="00252F30"/>
    <w:rsid w:val="00256BFB"/>
    <w:rsid w:val="0026362E"/>
    <w:rsid w:val="00270EEC"/>
    <w:rsid w:val="00272A93"/>
    <w:rsid w:val="00273EDD"/>
    <w:rsid w:val="00274F11"/>
    <w:rsid w:val="00281094"/>
    <w:rsid w:val="00281253"/>
    <w:rsid w:val="002814FB"/>
    <w:rsid w:val="0029160F"/>
    <w:rsid w:val="002A78DC"/>
    <w:rsid w:val="002B1266"/>
    <w:rsid w:val="002B6C2F"/>
    <w:rsid w:val="002D5AEA"/>
    <w:rsid w:val="002E44EB"/>
    <w:rsid w:val="002E5489"/>
    <w:rsid w:val="002F02C5"/>
    <w:rsid w:val="002F67F8"/>
    <w:rsid w:val="002F7BDB"/>
    <w:rsid w:val="00301046"/>
    <w:rsid w:val="003010A9"/>
    <w:rsid w:val="0030291E"/>
    <w:rsid w:val="00303836"/>
    <w:rsid w:val="00306571"/>
    <w:rsid w:val="0031658E"/>
    <w:rsid w:val="00317F15"/>
    <w:rsid w:val="00322A2F"/>
    <w:rsid w:val="0034115F"/>
    <w:rsid w:val="0034632F"/>
    <w:rsid w:val="00350BE2"/>
    <w:rsid w:val="00351087"/>
    <w:rsid w:val="00353463"/>
    <w:rsid w:val="003548DA"/>
    <w:rsid w:val="00356295"/>
    <w:rsid w:val="00360608"/>
    <w:rsid w:val="003623F1"/>
    <w:rsid w:val="00373AFE"/>
    <w:rsid w:val="00380E89"/>
    <w:rsid w:val="00380F84"/>
    <w:rsid w:val="00387CDA"/>
    <w:rsid w:val="003A5297"/>
    <w:rsid w:val="003B1307"/>
    <w:rsid w:val="003B317C"/>
    <w:rsid w:val="003B6C76"/>
    <w:rsid w:val="003B7667"/>
    <w:rsid w:val="003C0DDF"/>
    <w:rsid w:val="003C2230"/>
    <w:rsid w:val="003C45CA"/>
    <w:rsid w:val="003C6F3E"/>
    <w:rsid w:val="003D0F8D"/>
    <w:rsid w:val="003D67E2"/>
    <w:rsid w:val="003D7B0F"/>
    <w:rsid w:val="003E218B"/>
    <w:rsid w:val="003E21F0"/>
    <w:rsid w:val="003E7403"/>
    <w:rsid w:val="003F59E9"/>
    <w:rsid w:val="003F59ED"/>
    <w:rsid w:val="00400F9E"/>
    <w:rsid w:val="0040579A"/>
    <w:rsid w:val="00410612"/>
    <w:rsid w:val="00410EC8"/>
    <w:rsid w:val="00410F29"/>
    <w:rsid w:val="0041109F"/>
    <w:rsid w:val="00411A66"/>
    <w:rsid w:val="00414ADE"/>
    <w:rsid w:val="00423E17"/>
    <w:rsid w:val="004248B2"/>
    <w:rsid w:val="00426008"/>
    <w:rsid w:val="00427F80"/>
    <w:rsid w:val="004361C8"/>
    <w:rsid w:val="004361E0"/>
    <w:rsid w:val="00436F4D"/>
    <w:rsid w:val="004373C8"/>
    <w:rsid w:val="00450651"/>
    <w:rsid w:val="004579B0"/>
    <w:rsid w:val="00460011"/>
    <w:rsid w:val="004620C9"/>
    <w:rsid w:val="00463C1E"/>
    <w:rsid w:val="004656CF"/>
    <w:rsid w:val="00466791"/>
    <w:rsid w:val="0047086A"/>
    <w:rsid w:val="004738BA"/>
    <w:rsid w:val="004832FD"/>
    <w:rsid w:val="00483902"/>
    <w:rsid w:val="00484676"/>
    <w:rsid w:val="00493850"/>
    <w:rsid w:val="004939EE"/>
    <w:rsid w:val="00493D7C"/>
    <w:rsid w:val="004969D3"/>
    <w:rsid w:val="004A3881"/>
    <w:rsid w:val="004A4FDA"/>
    <w:rsid w:val="004A5041"/>
    <w:rsid w:val="004A6A0E"/>
    <w:rsid w:val="004B1081"/>
    <w:rsid w:val="004C0985"/>
    <w:rsid w:val="004C335F"/>
    <w:rsid w:val="004C3502"/>
    <w:rsid w:val="004C3DC1"/>
    <w:rsid w:val="004C5385"/>
    <w:rsid w:val="004C7D7D"/>
    <w:rsid w:val="004D362E"/>
    <w:rsid w:val="004D6FE4"/>
    <w:rsid w:val="004E07A4"/>
    <w:rsid w:val="004E0F93"/>
    <w:rsid w:val="004F56A2"/>
    <w:rsid w:val="004F6AD9"/>
    <w:rsid w:val="005113F3"/>
    <w:rsid w:val="00513CCF"/>
    <w:rsid w:val="00515B31"/>
    <w:rsid w:val="00516914"/>
    <w:rsid w:val="0052191A"/>
    <w:rsid w:val="00521C0B"/>
    <w:rsid w:val="00522EBB"/>
    <w:rsid w:val="00524783"/>
    <w:rsid w:val="00526BDD"/>
    <w:rsid w:val="00526EBE"/>
    <w:rsid w:val="00531860"/>
    <w:rsid w:val="00534025"/>
    <w:rsid w:val="0053423D"/>
    <w:rsid w:val="005436F7"/>
    <w:rsid w:val="0054381B"/>
    <w:rsid w:val="00545E57"/>
    <w:rsid w:val="00550591"/>
    <w:rsid w:val="005512BB"/>
    <w:rsid w:val="00551D82"/>
    <w:rsid w:val="005520AE"/>
    <w:rsid w:val="00554BDE"/>
    <w:rsid w:val="00557911"/>
    <w:rsid w:val="00557C66"/>
    <w:rsid w:val="00563080"/>
    <w:rsid w:val="00563A82"/>
    <w:rsid w:val="0056443B"/>
    <w:rsid w:val="005734D7"/>
    <w:rsid w:val="00573B48"/>
    <w:rsid w:val="00573E83"/>
    <w:rsid w:val="00575E55"/>
    <w:rsid w:val="00577F71"/>
    <w:rsid w:val="00585BF5"/>
    <w:rsid w:val="005A0905"/>
    <w:rsid w:val="005A637B"/>
    <w:rsid w:val="005A669A"/>
    <w:rsid w:val="005B0CFE"/>
    <w:rsid w:val="005C1C57"/>
    <w:rsid w:val="005C2153"/>
    <w:rsid w:val="005C3C11"/>
    <w:rsid w:val="005C5545"/>
    <w:rsid w:val="005D0331"/>
    <w:rsid w:val="005D0839"/>
    <w:rsid w:val="005D3A0D"/>
    <w:rsid w:val="005E1A4C"/>
    <w:rsid w:val="005E1EE7"/>
    <w:rsid w:val="005E2028"/>
    <w:rsid w:val="005E7A53"/>
    <w:rsid w:val="005F0173"/>
    <w:rsid w:val="005F53C3"/>
    <w:rsid w:val="00604100"/>
    <w:rsid w:val="00606FF7"/>
    <w:rsid w:val="00614B5E"/>
    <w:rsid w:val="00615035"/>
    <w:rsid w:val="006167DE"/>
    <w:rsid w:val="006172E5"/>
    <w:rsid w:val="006207C5"/>
    <w:rsid w:val="00621BCF"/>
    <w:rsid w:val="00622578"/>
    <w:rsid w:val="006239A1"/>
    <w:rsid w:val="006259D2"/>
    <w:rsid w:val="00632362"/>
    <w:rsid w:val="00634672"/>
    <w:rsid w:val="0063566C"/>
    <w:rsid w:val="00635808"/>
    <w:rsid w:val="006374A3"/>
    <w:rsid w:val="0064046F"/>
    <w:rsid w:val="0064519D"/>
    <w:rsid w:val="00652715"/>
    <w:rsid w:val="00653DF6"/>
    <w:rsid w:val="006567E2"/>
    <w:rsid w:val="0066013C"/>
    <w:rsid w:val="0066269E"/>
    <w:rsid w:val="00666DB5"/>
    <w:rsid w:val="00674839"/>
    <w:rsid w:val="00674C86"/>
    <w:rsid w:val="006755EE"/>
    <w:rsid w:val="00675F81"/>
    <w:rsid w:val="0067772B"/>
    <w:rsid w:val="006801D3"/>
    <w:rsid w:val="006824BF"/>
    <w:rsid w:val="006A09CF"/>
    <w:rsid w:val="006A40AD"/>
    <w:rsid w:val="006A4B1C"/>
    <w:rsid w:val="006A6082"/>
    <w:rsid w:val="006A668F"/>
    <w:rsid w:val="006B27DD"/>
    <w:rsid w:val="006B4528"/>
    <w:rsid w:val="006B7EC9"/>
    <w:rsid w:val="006C1681"/>
    <w:rsid w:val="006C6DC3"/>
    <w:rsid w:val="006D3F45"/>
    <w:rsid w:val="006D6372"/>
    <w:rsid w:val="006E467B"/>
    <w:rsid w:val="006E4797"/>
    <w:rsid w:val="006E5790"/>
    <w:rsid w:val="006E7C64"/>
    <w:rsid w:val="006F13DD"/>
    <w:rsid w:val="006F4E45"/>
    <w:rsid w:val="006F5BAB"/>
    <w:rsid w:val="006F7093"/>
    <w:rsid w:val="007001A7"/>
    <w:rsid w:val="00702262"/>
    <w:rsid w:val="00702534"/>
    <w:rsid w:val="00702ADE"/>
    <w:rsid w:val="0070444F"/>
    <w:rsid w:val="00714BE0"/>
    <w:rsid w:val="00723191"/>
    <w:rsid w:val="00724577"/>
    <w:rsid w:val="00733607"/>
    <w:rsid w:val="00735DAA"/>
    <w:rsid w:val="00736371"/>
    <w:rsid w:val="00736698"/>
    <w:rsid w:val="0073727C"/>
    <w:rsid w:val="0074145C"/>
    <w:rsid w:val="007519C3"/>
    <w:rsid w:val="00751D3D"/>
    <w:rsid w:val="00751F62"/>
    <w:rsid w:val="007533BB"/>
    <w:rsid w:val="007549A3"/>
    <w:rsid w:val="00755F5C"/>
    <w:rsid w:val="00764F39"/>
    <w:rsid w:val="007657F2"/>
    <w:rsid w:val="00767AF0"/>
    <w:rsid w:val="0077255E"/>
    <w:rsid w:val="00772948"/>
    <w:rsid w:val="00772FBF"/>
    <w:rsid w:val="0078010B"/>
    <w:rsid w:val="00783366"/>
    <w:rsid w:val="007943C4"/>
    <w:rsid w:val="007A0F58"/>
    <w:rsid w:val="007A2C50"/>
    <w:rsid w:val="007A4BBA"/>
    <w:rsid w:val="007A4D62"/>
    <w:rsid w:val="007A5CFB"/>
    <w:rsid w:val="007B488F"/>
    <w:rsid w:val="007B70B2"/>
    <w:rsid w:val="007B72A4"/>
    <w:rsid w:val="007C206C"/>
    <w:rsid w:val="007D318A"/>
    <w:rsid w:val="007D5C42"/>
    <w:rsid w:val="007D6BE0"/>
    <w:rsid w:val="007E7DD6"/>
    <w:rsid w:val="007F0BFE"/>
    <w:rsid w:val="007F13E9"/>
    <w:rsid w:val="007F2030"/>
    <w:rsid w:val="007F61E0"/>
    <w:rsid w:val="00805830"/>
    <w:rsid w:val="00810107"/>
    <w:rsid w:val="00810882"/>
    <w:rsid w:val="00817E66"/>
    <w:rsid w:val="00817FC1"/>
    <w:rsid w:val="00833B96"/>
    <w:rsid w:val="00834C6B"/>
    <w:rsid w:val="00835224"/>
    <w:rsid w:val="008375B6"/>
    <w:rsid w:val="008407A1"/>
    <w:rsid w:val="008425A4"/>
    <w:rsid w:val="00845CE7"/>
    <w:rsid w:val="008461C6"/>
    <w:rsid w:val="00846D49"/>
    <w:rsid w:val="00850BE3"/>
    <w:rsid w:val="0085421A"/>
    <w:rsid w:val="0085548D"/>
    <w:rsid w:val="008569CC"/>
    <w:rsid w:val="00862698"/>
    <w:rsid w:val="00863A94"/>
    <w:rsid w:val="008667F4"/>
    <w:rsid w:val="008755CC"/>
    <w:rsid w:val="008838A6"/>
    <w:rsid w:val="00886F31"/>
    <w:rsid w:val="00893FF9"/>
    <w:rsid w:val="0089545D"/>
    <w:rsid w:val="008A32E7"/>
    <w:rsid w:val="008A4859"/>
    <w:rsid w:val="008A4FFC"/>
    <w:rsid w:val="008A68F4"/>
    <w:rsid w:val="008B2D50"/>
    <w:rsid w:val="008B35D2"/>
    <w:rsid w:val="008B7EA3"/>
    <w:rsid w:val="008C1FD5"/>
    <w:rsid w:val="008C2DC2"/>
    <w:rsid w:val="008D0526"/>
    <w:rsid w:val="008D1799"/>
    <w:rsid w:val="008D293E"/>
    <w:rsid w:val="008D3AD2"/>
    <w:rsid w:val="008D550E"/>
    <w:rsid w:val="008E09A3"/>
    <w:rsid w:val="008E0B41"/>
    <w:rsid w:val="008E19AC"/>
    <w:rsid w:val="008E56BA"/>
    <w:rsid w:val="008F1B4B"/>
    <w:rsid w:val="008F2E78"/>
    <w:rsid w:val="00901DB1"/>
    <w:rsid w:val="00906857"/>
    <w:rsid w:val="00906926"/>
    <w:rsid w:val="0091079B"/>
    <w:rsid w:val="00910CA9"/>
    <w:rsid w:val="009122F1"/>
    <w:rsid w:val="009138F7"/>
    <w:rsid w:val="00925736"/>
    <w:rsid w:val="00934219"/>
    <w:rsid w:val="009409EA"/>
    <w:rsid w:val="0094199B"/>
    <w:rsid w:val="00943CA7"/>
    <w:rsid w:val="00944702"/>
    <w:rsid w:val="009464C1"/>
    <w:rsid w:val="00947CC1"/>
    <w:rsid w:val="0095066C"/>
    <w:rsid w:val="00954FD2"/>
    <w:rsid w:val="00962888"/>
    <w:rsid w:val="00963F3D"/>
    <w:rsid w:val="0097330C"/>
    <w:rsid w:val="0098136D"/>
    <w:rsid w:val="00982DF9"/>
    <w:rsid w:val="0098491E"/>
    <w:rsid w:val="00992B5B"/>
    <w:rsid w:val="00992C4F"/>
    <w:rsid w:val="00994865"/>
    <w:rsid w:val="00994F50"/>
    <w:rsid w:val="00995BE5"/>
    <w:rsid w:val="009A03E2"/>
    <w:rsid w:val="009A2FF4"/>
    <w:rsid w:val="009B4520"/>
    <w:rsid w:val="009B5B34"/>
    <w:rsid w:val="009B5B8B"/>
    <w:rsid w:val="009B63CC"/>
    <w:rsid w:val="009B6993"/>
    <w:rsid w:val="009B715F"/>
    <w:rsid w:val="009B72F3"/>
    <w:rsid w:val="009B73D2"/>
    <w:rsid w:val="009C3BB1"/>
    <w:rsid w:val="009C4D54"/>
    <w:rsid w:val="009D2A00"/>
    <w:rsid w:val="009E0D66"/>
    <w:rsid w:val="009E4389"/>
    <w:rsid w:val="009E50AB"/>
    <w:rsid w:val="009F3440"/>
    <w:rsid w:val="009F36FD"/>
    <w:rsid w:val="00A00ED7"/>
    <w:rsid w:val="00A01081"/>
    <w:rsid w:val="00A01E6A"/>
    <w:rsid w:val="00A05A00"/>
    <w:rsid w:val="00A1684A"/>
    <w:rsid w:val="00A205B5"/>
    <w:rsid w:val="00A33E06"/>
    <w:rsid w:val="00A34E89"/>
    <w:rsid w:val="00A42207"/>
    <w:rsid w:val="00A447B2"/>
    <w:rsid w:val="00A46A3E"/>
    <w:rsid w:val="00A47F43"/>
    <w:rsid w:val="00A53D77"/>
    <w:rsid w:val="00A61636"/>
    <w:rsid w:val="00A624BE"/>
    <w:rsid w:val="00A62584"/>
    <w:rsid w:val="00A6437B"/>
    <w:rsid w:val="00A669D9"/>
    <w:rsid w:val="00A66C41"/>
    <w:rsid w:val="00A67452"/>
    <w:rsid w:val="00A67F40"/>
    <w:rsid w:val="00A70511"/>
    <w:rsid w:val="00A80577"/>
    <w:rsid w:val="00A86CC2"/>
    <w:rsid w:val="00A86CC6"/>
    <w:rsid w:val="00AB0417"/>
    <w:rsid w:val="00AB32A8"/>
    <w:rsid w:val="00AB4038"/>
    <w:rsid w:val="00AB5F1F"/>
    <w:rsid w:val="00AB7F4A"/>
    <w:rsid w:val="00AC1202"/>
    <w:rsid w:val="00AC3ADE"/>
    <w:rsid w:val="00AC5766"/>
    <w:rsid w:val="00AC6ED1"/>
    <w:rsid w:val="00AD5B86"/>
    <w:rsid w:val="00AD6925"/>
    <w:rsid w:val="00AE4B93"/>
    <w:rsid w:val="00AE5360"/>
    <w:rsid w:val="00AE563D"/>
    <w:rsid w:val="00AE6C76"/>
    <w:rsid w:val="00B0647B"/>
    <w:rsid w:val="00B06FAC"/>
    <w:rsid w:val="00B13218"/>
    <w:rsid w:val="00B20D21"/>
    <w:rsid w:val="00B21474"/>
    <w:rsid w:val="00B2627C"/>
    <w:rsid w:val="00B30B07"/>
    <w:rsid w:val="00B31196"/>
    <w:rsid w:val="00B4570D"/>
    <w:rsid w:val="00B542DA"/>
    <w:rsid w:val="00B56114"/>
    <w:rsid w:val="00B62EBE"/>
    <w:rsid w:val="00B66177"/>
    <w:rsid w:val="00B753A5"/>
    <w:rsid w:val="00B81064"/>
    <w:rsid w:val="00B83D9A"/>
    <w:rsid w:val="00B85B34"/>
    <w:rsid w:val="00B86931"/>
    <w:rsid w:val="00B87681"/>
    <w:rsid w:val="00B912B8"/>
    <w:rsid w:val="00B9364E"/>
    <w:rsid w:val="00B9683E"/>
    <w:rsid w:val="00B97AD8"/>
    <w:rsid w:val="00BA0DF8"/>
    <w:rsid w:val="00BB10B1"/>
    <w:rsid w:val="00BB642C"/>
    <w:rsid w:val="00BB692A"/>
    <w:rsid w:val="00BD3767"/>
    <w:rsid w:val="00BD3995"/>
    <w:rsid w:val="00BD7472"/>
    <w:rsid w:val="00BE1EFE"/>
    <w:rsid w:val="00BE22A2"/>
    <w:rsid w:val="00BE2769"/>
    <w:rsid w:val="00BF1B1F"/>
    <w:rsid w:val="00BF5E4B"/>
    <w:rsid w:val="00C0556F"/>
    <w:rsid w:val="00C1171F"/>
    <w:rsid w:val="00C11D93"/>
    <w:rsid w:val="00C27C71"/>
    <w:rsid w:val="00C366E0"/>
    <w:rsid w:val="00C3679B"/>
    <w:rsid w:val="00C37F9F"/>
    <w:rsid w:val="00C41D9D"/>
    <w:rsid w:val="00C550F3"/>
    <w:rsid w:val="00C57AF6"/>
    <w:rsid w:val="00C652D8"/>
    <w:rsid w:val="00C66FEC"/>
    <w:rsid w:val="00C74C74"/>
    <w:rsid w:val="00C7752A"/>
    <w:rsid w:val="00C777F6"/>
    <w:rsid w:val="00C80394"/>
    <w:rsid w:val="00C80642"/>
    <w:rsid w:val="00C82C61"/>
    <w:rsid w:val="00C875D1"/>
    <w:rsid w:val="00C91CCC"/>
    <w:rsid w:val="00C93AD9"/>
    <w:rsid w:val="00C93D37"/>
    <w:rsid w:val="00C95A27"/>
    <w:rsid w:val="00C96343"/>
    <w:rsid w:val="00CB1713"/>
    <w:rsid w:val="00CB1783"/>
    <w:rsid w:val="00CB3DDB"/>
    <w:rsid w:val="00CB5D27"/>
    <w:rsid w:val="00CC0DE7"/>
    <w:rsid w:val="00CC209E"/>
    <w:rsid w:val="00CC57AB"/>
    <w:rsid w:val="00CD203A"/>
    <w:rsid w:val="00CD2A91"/>
    <w:rsid w:val="00CD30B6"/>
    <w:rsid w:val="00CD37F9"/>
    <w:rsid w:val="00CD38CF"/>
    <w:rsid w:val="00CD4447"/>
    <w:rsid w:val="00CD688D"/>
    <w:rsid w:val="00CE2992"/>
    <w:rsid w:val="00CE32C4"/>
    <w:rsid w:val="00CE7B27"/>
    <w:rsid w:val="00CF0EF6"/>
    <w:rsid w:val="00D00AD8"/>
    <w:rsid w:val="00D01D9D"/>
    <w:rsid w:val="00D026B9"/>
    <w:rsid w:val="00D02948"/>
    <w:rsid w:val="00D04FE9"/>
    <w:rsid w:val="00D07A90"/>
    <w:rsid w:val="00D143B6"/>
    <w:rsid w:val="00D14471"/>
    <w:rsid w:val="00D16759"/>
    <w:rsid w:val="00D24EA2"/>
    <w:rsid w:val="00D2510B"/>
    <w:rsid w:val="00D26720"/>
    <w:rsid w:val="00D26A7F"/>
    <w:rsid w:val="00D34C28"/>
    <w:rsid w:val="00D37A2E"/>
    <w:rsid w:val="00D4495F"/>
    <w:rsid w:val="00D45027"/>
    <w:rsid w:val="00D45D98"/>
    <w:rsid w:val="00D45E62"/>
    <w:rsid w:val="00D50AF6"/>
    <w:rsid w:val="00D53C2D"/>
    <w:rsid w:val="00D559A5"/>
    <w:rsid w:val="00D56B7B"/>
    <w:rsid w:val="00D57F1F"/>
    <w:rsid w:val="00D661BB"/>
    <w:rsid w:val="00D802CF"/>
    <w:rsid w:val="00D8098E"/>
    <w:rsid w:val="00D80FF3"/>
    <w:rsid w:val="00D83BD6"/>
    <w:rsid w:val="00D85C5F"/>
    <w:rsid w:val="00D86D57"/>
    <w:rsid w:val="00D90AC3"/>
    <w:rsid w:val="00D91E24"/>
    <w:rsid w:val="00D91F1C"/>
    <w:rsid w:val="00D9444D"/>
    <w:rsid w:val="00D959E7"/>
    <w:rsid w:val="00D96D6D"/>
    <w:rsid w:val="00DA1163"/>
    <w:rsid w:val="00DA154A"/>
    <w:rsid w:val="00DA3C5C"/>
    <w:rsid w:val="00DA44B2"/>
    <w:rsid w:val="00DB04AD"/>
    <w:rsid w:val="00DB3A1E"/>
    <w:rsid w:val="00DB5612"/>
    <w:rsid w:val="00DC0E61"/>
    <w:rsid w:val="00DC18A7"/>
    <w:rsid w:val="00DC35C2"/>
    <w:rsid w:val="00DD0D2A"/>
    <w:rsid w:val="00DD4EA1"/>
    <w:rsid w:val="00DE644F"/>
    <w:rsid w:val="00DE76DF"/>
    <w:rsid w:val="00DF5DEC"/>
    <w:rsid w:val="00DF6B79"/>
    <w:rsid w:val="00DF7659"/>
    <w:rsid w:val="00E007F2"/>
    <w:rsid w:val="00E00A41"/>
    <w:rsid w:val="00E00D1B"/>
    <w:rsid w:val="00E026BC"/>
    <w:rsid w:val="00E03054"/>
    <w:rsid w:val="00E044D0"/>
    <w:rsid w:val="00E05DB7"/>
    <w:rsid w:val="00E06D2F"/>
    <w:rsid w:val="00E164B6"/>
    <w:rsid w:val="00E25F9F"/>
    <w:rsid w:val="00E331CC"/>
    <w:rsid w:val="00E401D5"/>
    <w:rsid w:val="00E41EE8"/>
    <w:rsid w:val="00E4779C"/>
    <w:rsid w:val="00E47CDF"/>
    <w:rsid w:val="00E509FF"/>
    <w:rsid w:val="00E56AB3"/>
    <w:rsid w:val="00E6191C"/>
    <w:rsid w:val="00E65E27"/>
    <w:rsid w:val="00E72C5A"/>
    <w:rsid w:val="00E73DA7"/>
    <w:rsid w:val="00E801CA"/>
    <w:rsid w:val="00E85686"/>
    <w:rsid w:val="00E927AB"/>
    <w:rsid w:val="00E92A2B"/>
    <w:rsid w:val="00EB152E"/>
    <w:rsid w:val="00EB1E68"/>
    <w:rsid w:val="00EC0649"/>
    <w:rsid w:val="00EC30C2"/>
    <w:rsid w:val="00EC5531"/>
    <w:rsid w:val="00EC57F0"/>
    <w:rsid w:val="00EC6CBC"/>
    <w:rsid w:val="00ED10CA"/>
    <w:rsid w:val="00ED224C"/>
    <w:rsid w:val="00ED25C0"/>
    <w:rsid w:val="00ED5542"/>
    <w:rsid w:val="00ED5DB4"/>
    <w:rsid w:val="00EE07CC"/>
    <w:rsid w:val="00EE25D6"/>
    <w:rsid w:val="00EE4406"/>
    <w:rsid w:val="00EF4A0F"/>
    <w:rsid w:val="00EF5452"/>
    <w:rsid w:val="00EF5720"/>
    <w:rsid w:val="00EF593A"/>
    <w:rsid w:val="00EF724E"/>
    <w:rsid w:val="00F0218D"/>
    <w:rsid w:val="00F06C4E"/>
    <w:rsid w:val="00F101A8"/>
    <w:rsid w:val="00F1628E"/>
    <w:rsid w:val="00F216EB"/>
    <w:rsid w:val="00F2215E"/>
    <w:rsid w:val="00F22FB1"/>
    <w:rsid w:val="00F305D0"/>
    <w:rsid w:val="00F3143D"/>
    <w:rsid w:val="00F36869"/>
    <w:rsid w:val="00F36FC2"/>
    <w:rsid w:val="00F371DB"/>
    <w:rsid w:val="00F41DE1"/>
    <w:rsid w:val="00F42377"/>
    <w:rsid w:val="00F5294F"/>
    <w:rsid w:val="00F535CD"/>
    <w:rsid w:val="00F5754C"/>
    <w:rsid w:val="00F601D1"/>
    <w:rsid w:val="00F616C4"/>
    <w:rsid w:val="00F635DA"/>
    <w:rsid w:val="00F6515E"/>
    <w:rsid w:val="00F72213"/>
    <w:rsid w:val="00F7667F"/>
    <w:rsid w:val="00F82E9B"/>
    <w:rsid w:val="00F84747"/>
    <w:rsid w:val="00F864F8"/>
    <w:rsid w:val="00F922D2"/>
    <w:rsid w:val="00F934E4"/>
    <w:rsid w:val="00F96A7B"/>
    <w:rsid w:val="00FA23E7"/>
    <w:rsid w:val="00FA2AD5"/>
    <w:rsid w:val="00FA3B53"/>
    <w:rsid w:val="00FA567D"/>
    <w:rsid w:val="00FA6C9C"/>
    <w:rsid w:val="00FA7661"/>
    <w:rsid w:val="00FB0C35"/>
    <w:rsid w:val="00FB7E66"/>
    <w:rsid w:val="00FC1882"/>
    <w:rsid w:val="00FC1DC9"/>
    <w:rsid w:val="00FC28CB"/>
    <w:rsid w:val="00FE59BC"/>
    <w:rsid w:val="00FE75CF"/>
    <w:rsid w:val="00FF3AB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LineNumber">
    <w:name w:val="line number"/>
    <w:basedOn w:val="DefaultParagraphFont"/>
    <w:uiPriority w:val="99"/>
    <w:semiHidden/>
    <w:unhideWhenUsed/>
    <w:rsid w:val="00147CBA"/>
  </w:style>
  <w:style w:type="character" w:styleId="CommentReference">
    <w:name w:val="annotation reference"/>
    <w:basedOn w:val="DefaultParagraphFont"/>
    <w:uiPriority w:val="99"/>
    <w:semiHidden/>
    <w:unhideWhenUsed/>
    <w:rsid w:val="008B2D50"/>
    <w:rPr>
      <w:sz w:val="16"/>
      <w:szCs w:val="16"/>
    </w:rPr>
  </w:style>
  <w:style w:type="paragraph" w:styleId="CommentText">
    <w:name w:val="annotation text"/>
    <w:basedOn w:val="Normal"/>
    <w:link w:val="CommentTextChar"/>
    <w:uiPriority w:val="99"/>
    <w:unhideWhenUsed/>
    <w:rsid w:val="008B2D50"/>
    <w:rPr>
      <w:sz w:val="20"/>
      <w:szCs w:val="20"/>
    </w:rPr>
  </w:style>
  <w:style w:type="character" w:customStyle="1" w:styleId="CommentTextChar">
    <w:name w:val="Comment Text Char"/>
    <w:basedOn w:val="DefaultParagraphFont"/>
    <w:link w:val="CommentText"/>
    <w:uiPriority w:val="99"/>
    <w:rsid w:val="008B2D50"/>
    <w:rPr>
      <w:sz w:val="20"/>
      <w:szCs w:val="20"/>
    </w:rPr>
  </w:style>
  <w:style w:type="paragraph" w:styleId="CommentSubject">
    <w:name w:val="annotation subject"/>
    <w:basedOn w:val="CommentText"/>
    <w:next w:val="CommentText"/>
    <w:link w:val="CommentSubjectChar"/>
    <w:uiPriority w:val="99"/>
    <w:semiHidden/>
    <w:unhideWhenUsed/>
    <w:rsid w:val="008B2D50"/>
    <w:rPr>
      <w:b/>
      <w:bCs/>
    </w:rPr>
  </w:style>
  <w:style w:type="character" w:customStyle="1" w:styleId="CommentSubjectChar">
    <w:name w:val="Comment Subject Char"/>
    <w:basedOn w:val="CommentTextChar"/>
    <w:link w:val="CommentSubject"/>
    <w:uiPriority w:val="99"/>
    <w:semiHidden/>
    <w:rsid w:val="008B2D50"/>
    <w:rPr>
      <w:b/>
      <w:bCs/>
      <w:sz w:val="20"/>
      <w:szCs w:val="20"/>
    </w:rPr>
  </w:style>
  <w:style w:type="character" w:customStyle="1" w:styleId="cf01">
    <w:name w:val="cf01"/>
    <w:basedOn w:val="DefaultParagraphFont"/>
    <w:rsid w:val="00516914"/>
    <w:rPr>
      <w:rFonts w:ascii="Segoe UI" w:hAnsi="Segoe UI" w:cs="Segoe UI" w:hint="default"/>
      <w:sz w:val="18"/>
      <w:szCs w:val="18"/>
    </w:rPr>
  </w:style>
  <w:style w:type="character" w:customStyle="1" w:styleId="institution">
    <w:name w:val="institution"/>
    <w:basedOn w:val="DefaultParagraphFont"/>
    <w:rsid w:val="0095066C"/>
  </w:style>
  <w:style w:type="paragraph" w:customStyle="1" w:styleId="EndNoteBibliographyTitle">
    <w:name w:val="EndNote Bibliography Title"/>
    <w:basedOn w:val="Normal"/>
    <w:link w:val="EndNoteBibliographyTitleChar"/>
    <w:rsid w:val="00A53D77"/>
    <w:pPr>
      <w:jc w:val="center"/>
    </w:pPr>
    <w:rPr>
      <w:noProof/>
    </w:rPr>
  </w:style>
  <w:style w:type="character" w:customStyle="1" w:styleId="EndNoteBibliographyTitleChar">
    <w:name w:val="EndNote Bibliography Title Char"/>
    <w:basedOn w:val="DefaultParagraphFont"/>
    <w:link w:val="EndNoteBibliographyTitle"/>
    <w:rsid w:val="00A53D77"/>
    <w:rPr>
      <w:noProof/>
    </w:rPr>
  </w:style>
  <w:style w:type="paragraph" w:customStyle="1" w:styleId="EndNoteBibliography">
    <w:name w:val="EndNote Bibliography"/>
    <w:basedOn w:val="Normal"/>
    <w:link w:val="EndNoteBibliographyChar"/>
    <w:rsid w:val="00A53D77"/>
    <w:rPr>
      <w:noProof/>
    </w:rPr>
  </w:style>
  <w:style w:type="character" w:customStyle="1" w:styleId="EndNoteBibliographyChar">
    <w:name w:val="EndNote Bibliography Char"/>
    <w:basedOn w:val="DefaultParagraphFont"/>
    <w:link w:val="EndNoteBibliography"/>
    <w:rsid w:val="00A53D77"/>
    <w:rPr>
      <w:noProof/>
    </w:rPr>
  </w:style>
  <w:style w:type="table" w:styleId="TableGrid">
    <w:name w:val="Table Grid"/>
    <w:basedOn w:val="TableNormal"/>
    <w:uiPriority w:val="39"/>
    <w:rsid w:val="009B452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safiiliation">
    <w:name w:val="Author's afiiliation"/>
    <w:basedOn w:val="Normal"/>
    <w:next w:val="Normal"/>
    <w:link w:val="AuthorsafiiliationChar"/>
    <w:rsid w:val="00A33E06"/>
    <w:pPr>
      <w:widowControl/>
      <w:jc w:val="center"/>
    </w:pPr>
    <w:rPr>
      <w:rFonts w:asciiTheme="minorBidi" w:eastAsia="Times New Roman" w:hAnsiTheme="minorBidi" w:cs="Times New Roman"/>
      <w:i/>
      <w:lang w:val="hr-HR"/>
    </w:rPr>
  </w:style>
  <w:style w:type="character" w:customStyle="1" w:styleId="AuthorsafiiliationChar">
    <w:name w:val="Author's afiiliation Char"/>
    <w:basedOn w:val="DefaultParagraphFont"/>
    <w:link w:val="Authorsafiiliation"/>
    <w:rsid w:val="00A33E06"/>
    <w:rPr>
      <w:rFonts w:asciiTheme="minorBidi" w:eastAsia="Times New Roman" w:hAnsiTheme="minorBidi" w:cs="Times New Roman"/>
      <w:i/>
      <w:lang w:val="hr-H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8058391">
      <w:bodyDiv w:val="1"/>
      <w:marLeft w:val="0"/>
      <w:marRight w:val="0"/>
      <w:marTop w:val="0"/>
      <w:marBottom w:val="0"/>
      <w:divBdr>
        <w:top w:val="none" w:sz="0" w:space="0" w:color="auto"/>
        <w:left w:val="none" w:sz="0" w:space="0" w:color="auto"/>
        <w:bottom w:val="none" w:sz="0" w:space="0" w:color="auto"/>
        <w:right w:val="none" w:sz="0" w:space="0" w:color="auto"/>
      </w:divBdr>
      <w:divsChild>
        <w:div w:id="101896810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3.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2C6470-3D61-4EF3-8001-15151C3746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9</Pages>
  <Words>3899</Words>
  <Characters>21448</Characters>
  <Application>Microsoft Office Word</Application>
  <DocSecurity>0</DocSecurity>
  <Lines>412</Lines>
  <Paragraphs>140</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25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ineeta</dc:creator>
  <cp:lastModifiedBy>Triana Amen</cp:lastModifiedBy>
  <cp:revision>2</cp:revision>
  <dcterms:created xsi:type="dcterms:W3CDTF">2025-11-02T14:37:00Z</dcterms:created>
  <dcterms:modified xsi:type="dcterms:W3CDTF">2025-11-02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ies>
</file>